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FC52D2" w14:textId="022A19E6" w:rsidR="00FC679B" w:rsidRPr="00C557EC" w:rsidRDefault="00C76C68" w:rsidP="009B2E0F">
      <w:pPr>
        <w:spacing w:after="0" w:line="240" w:lineRule="auto"/>
        <w:ind w:right="-20"/>
        <w:rPr>
          <w:rFonts w:eastAsia="Times New Roman"/>
          <w:sz w:val="20"/>
          <w:szCs w:val="20"/>
        </w:rPr>
      </w:pPr>
      <w:bookmarkStart w:id="0" w:name="_Hlk163123064"/>
      <w:bookmarkEnd w:id="0"/>
      <w:r w:rsidRPr="00C557EC">
        <w:rPr>
          <w:noProof/>
        </w:rPr>
        <w:drawing>
          <wp:anchor distT="0" distB="0" distL="114300" distR="114300" simplePos="0" relativeHeight="251658240" behindDoc="0" locked="0" layoutInCell="1" allowOverlap="1" wp14:anchorId="243035FE" wp14:editId="11F9DB04">
            <wp:simplePos x="0" y="0"/>
            <wp:positionH relativeFrom="column">
              <wp:posOffset>4359514</wp:posOffset>
            </wp:positionH>
            <wp:positionV relativeFrom="paragraph">
              <wp:posOffset>-1216099</wp:posOffset>
            </wp:positionV>
            <wp:extent cx="1531463" cy="1187533"/>
            <wp:effectExtent l="0" t="0" r="0" b="0"/>
            <wp:wrapNone/>
            <wp:docPr id="5" name="Grafik 5" descr="Ein Bild, das Logo, Symbol, Schrift,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Logo, Symbol, Schrift, Grafiken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31463" cy="11875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021F94" w14:textId="77777777" w:rsidR="00FC679B" w:rsidRPr="00C557EC" w:rsidRDefault="00FC679B">
      <w:pPr>
        <w:spacing w:after="0" w:line="200" w:lineRule="exact"/>
        <w:rPr>
          <w:sz w:val="20"/>
          <w:szCs w:val="20"/>
        </w:rPr>
      </w:pPr>
    </w:p>
    <w:p w14:paraId="1A0BF315" w14:textId="3C64E74D" w:rsidR="00C76C68" w:rsidRPr="00C557EC" w:rsidRDefault="00926E33" w:rsidP="00C76C68">
      <w:pPr>
        <w:jc w:val="center"/>
        <w:rPr>
          <w:b/>
          <w:sz w:val="40"/>
          <w:szCs w:val="40"/>
        </w:rPr>
      </w:pPr>
      <w:r w:rsidRPr="00C557EC">
        <w:rPr>
          <w:b/>
          <w:sz w:val="40"/>
          <w:szCs w:val="40"/>
        </w:rPr>
        <w:t xml:space="preserve">Augmented reality and </w:t>
      </w:r>
      <w:r w:rsidR="00C73F16">
        <w:rPr>
          <w:b/>
          <w:sz w:val="40"/>
          <w:szCs w:val="40"/>
        </w:rPr>
        <w:t>mobile</w:t>
      </w:r>
      <w:r w:rsidRPr="00C557EC">
        <w:rPr>
          <w:b/>
          <w:sz w:val="40"/>
          <w:szCs w:val="40"/>
        </w:rPr>
        <w:t xml:space="preserve"> </w:t>
      </w:r>
      <w:r w:rsidR="00C73F16">
        <w:rPr>
          <w:b/>
          <w:sz w:val="40"/>
          <w:szCs w:val="40"/>
        </w:rPr>
        <w:t>Addon</w:t>
      </w:r>
      <w:r w:rsidRPr="00C557EC">
        <w:rPr>
          <w:b/>
          <w:sz w:val="40"/>
          <w:szCs w:val="40"/>
        </w:rPr>
        <w:t xml:space="preserve"> for the car repair shop of Martin &amp; Weber</w:t>
      </w:r>
    </w:p>
    <w:p w14:paraId="6F015401" w14:textId="17BFEBF7" w:rsidR="00716E07" w:rsidRPr="00C557EC" w:rsidRDefault="0065360D" w:rsidP="00716E07">
      <w:pPr>
        <w:jc w:val="center"/>
        <w:rPr>
          <w:b/>
          <w:sz w:val="32"/>
          <w:szCs w:val="40"/>
        </w:rPr>
      </w:pPr>
      <w:r w:rsidRPr="00C557EC">
        <w:rPr>
          <w:b/>
          <w:sz w:val="32"/>
          <w:szCs w:val="40"/>
        </w:rPr>
        <w:t>b</w:t>
      </w:r>
      <w:r w:rsidR="00926E33" w:rsidRPr="00C557EC">
        <w:rPr>
          <w:b/>
          <w:sz w:val="32"/>
          <w:szCs w:val="40"/>
        </w:rPr>
        <w:t>ased on a repair and documentation support System</w:t>
      </w:r>
    </w:p>
    <w:p w14:paraId="29C64141" w14:textId="77777777" w:rsidR="00FC679B" w:rsidRPr="00C557EC" w:rsidRDefault="00FC679B">
      <w:pPr>
        <w:spacing w:after="0" w:line="200" w:lineRule="exact"/>
        <w:rPr>
          <w:sz w:val="20"/>
          <w:szCs w:val="20"/>
        </w:rPr>
      </w:pPr>
    </w:p>
    <w:p w14:paraId="35C21E93" w14:textId="77777777" w:rsidR="00FC679B" w:rsidRPr="00C557EC" w:rsidRDefault="00FC679B" w:rsidP="00E84E2A">
      <w:pPr>
        <w:spacing w:after="0" w:line="200" w:lineRule="exact"/>
        <w:rPr>
          <w:sz w:val="20"/>
          <w:szCs w:val="20"/>
        </w:rPr>
      </w:pPr>
    </w:p>
    <w:p w14:paraId="731BBD93" w14:textId="283780CB" w:rsidR="0059224C" w:rsidRPr="00C557EC" w:rsidRDefault="00C76C68" w:rsidP="0059224C">
      <w:pPr>
        <w:jc w:val="center"/>
        <w:rPr>
          <w:sz w:val="32"/>
          <w:szCs w:val="32"/>
        </w:rPr>
      </w:pPr>
      <w:r w:rsidRPr="0590A48F">
        <w:rPr>
          <w:sz w:val="40"/>
          <w:szCs w:val="40"/>
        </w:rPr>
        <w:t>Project Report</w:t>
      </w:r>
      <w:r>
        <w:br/>
      </w:r>
      <w:r w:rsidR="005576F2" w:rsidRPr="0590A48F">
        <w:rPr>
          <w:sz w:val="32"/>
          <w:szCs w:val="32"/>
        </w:rPr>
        <w:t>by</w:t>
      </w:r>
      <w:r>
        <w:br/>
      </w:r>
      <w:r w:rsidRPr="0590A48F">
        <w:rPr>
          <w:b/>
          <w:bCs/>
          <w:sz w:val="40"/>
          <w:szCs w:val="40"/>
        </w:rPr>
        <w:t xml:space="preserve">Team-No. </w:t>
      </w:r>
      <w:r w:rsidR="000A5C1A" w:rsidRPr="0590A48F">
        <w:rPr>
          <w:b/>
          <w:bCs/>
          <w:sz w:val="40"/>
          <w:szCs w:val="40"/>
        </w:rPr>
        <w:t>4</w:t>
      </w:r>
      <w:r>
        <w:br/>
      </w:r>
      <w:r w:rsidR="005576F2" w:rsidRPr="0590A48F">
        <w:rPr>
          <w:sz w:val="32"/>
          <w:szCs w:val="32"/>
        </w:rPr>
        <w:t xml:space="preserve">Matriculation number: </w:t>
      </w:r>
      <w:r w:rsidR="1AD0CA38" w:rsidRPr="0590A48F">
        <w:rPr>
          <w:sz w:val="32"/>
          <w:szCs w:val="32"/>
        </w:rPr>
        <w:t>11038520</w:t>
      </w:r>
      <w:r w:rsidR="55DAAEB7" w:rsidRPr="0590A48F">
        <w:rPr>
          <w:sz w:val="32"/>
          <w:szCs w:val="32"/>
        </w:rPr>
        <w:t xml:space="preserve">  </w:t>
      </w:r>
    </w:p>
    <w:p w14:paraId="12277510" w14:textId="77777777" w:rsidR="00C76C68" w:rsidRPr="00C557EC" w:rsidRDefault="00C76C68">
      <w:pPr>
        <w:spacing w:after="0" w:line="200" w:lineRule="exact"/>
        <w:rPr>
          <w:sz w:val="20"/>
          <w:szCs w:val="20"/>
        </w:rPr>
      </w:pPr>
    </w:p>
    <w:p w14:paraId="37E4092E" w14:textId="77777777" w:rsidR="00C76C68" w:rsidRPr="00C557EC" w:rsidRDefault="00C76C68">
      <w:pPr>
        <w:spacing w:after="0" w:line="200" w:lineRule="exact"/>
        <w:rPr>
          <w:sz w:val="20"/>
          <w:szCs w:val="20"/>
        </w:rPr>
      </w:pPr>
    </w:p>
    <w:p w14:paraId="048366BD" w14:textId="77777777" w:rsidR="00A67236" w:rsidRPr="00C557EC" w:rsidRDefault="00A67236">
      <w:pPr>
        <w:spacing w:after="0" w:line="200" w:lineRule="exact"/>
        <w:rPr>
          <w:sz w:val="20"/>
          <w:szCs w:val="20"/>
        </w:rPr>
      </w:pPr>
    </w:p>
    <w:p w14:paraId="40090586" w14:textId="77777777" w:rsidR="00FC679B" w:rsidRPr="00C557EC" w:rsidRDefault="00FC679B">
      <w:pPr>
        <w:spacing w:after="0" w:line="200" w:lineRule="exact"/>
        <w:rPr>
          <w:sz w:val="20"/>
          <w:szCs w:val="20"/>
        </w:rPr>
      </w:pPr>
    </w:p>
    <w:p w14:paraId="3525CD9B" w14:textId="77777777" w:rsidR="00A67236" w:rsidRPr="00C557EC" w:rsidRDefault="00A67236">
      <w:pPr>
        <w:spacing w:after="0" w:line="200" w:lineRule="exact"/>
        <w:rPr>
          <w:sz w:val="20"/>
          <w:szCs w:val="20"/>
        </w:rPr>
      </w:pPr>
    </w:p>
    <w:p w14:paraId="064D8AAE" w14:textId="371FB25B" w:rsidR="00FC679B" w:rsidRPr="00C557EC" w:rsidRDefault="00CA3C69" w:rsidP="00B536AD">
      <w:pPr>
        <w:jc w:val="center"/>
        <w:rPr>
          <w:sz w:val="28"/>
        </w:rPr>
      </w:pPr>
      <w:r w:rsidRPr="00C557EC">
        <w:fldChar w:fldCharType="begin"/>
      </w:r>
      <w:r w:rsidRPr="00C557EC">
        <w:instrText xml:space="preserve"> TIME  \@ "yyyy-MM-dd" </w:instrText>
      </w:r>
      <w:r w:rsidRPr="00C557EC">
        <w:fldChar w:fldCharType="separate"/>
      </w:r>
      <w:r w:rsidR="00B269A8">
        <w:rPr>
          <w:noProof/>
        </w:rPr>
        <w:t>2024-07-15</w:t>
      </w:r>
      <w:r w:rsidRPr="00C557EC">
        <w:fldChar w:fldCharType="end"/>
      </w:r>
    </w:p>
    <w:p w14:paraId="67CDE0BE" w14:textId="77777777" w:rsidR="00FC679B" w:rsidRPr="00C557EC" w:rsidRDefault="00FC679B">
      <w:pPr>
        <w:spacing w:before="10" w:after="0" w:line="260" w:lineRule="exact"/>
        <w:rPr>
          <w:sz w:val="26"/>
          <w:szCs w:val="26"/>
        </w:rPr>
      </w:pPr>
    </w:p>
    <w:p w14:paraId="6033C751" w14:textId="6B5A2285" w:rsidR="007C39D0" w:rsidRPr="00C557EC" w:rsidRDefault="00316A3E" w:rsidP="007C39D0">
      <w:pPr>
        <w:tabs>
          <w:tab w:val="center" w:pos="4117"/>
          <w:tab w:val="right" w:pos="8234"/>
        </w:tabs>
        <w:jc w:val="center"/>
        <w:rPr>
          <w:sz w:val="28"/>
          <w:szCs w:val="28"/>
        </w:rPr>
      </w:pPr>
      <w:r w:rsidRPr="00C557EC">
        <w:rPr>
          <w:sz w:val="28"/>
          <w:szCs w:val="28"/>
        </w:rPr>
        <w:t>SRH University Heidelberg</w:t>
      </w:r>
      <w:r w:rsidRPr="00C557EC">
        <w:rPr>
          <w:sz w:val="28"/>
          <w:szCs w:val="28"/>
        </w:rPr>
        <w:br/>
      </w:r>
      <w:r w:rsidR="00CF0F9C" w:rsidRPr="00C557EC">
        <w:rPr>
          <w:sz w:val="28"/>
          <w:szCs w:val="28"/>
        </w:rPr>
        <w:t>School</w:t>
      </w:r>
      <w:r w:rsidRPr="00C557EC">
        <w:rPr>
          <w:sz w:val="28"/>
          <w:szCs w:val="28"/>
        </w:rPr>
        <w:t xml:space="preserve"> of </w:t>
      </w:r>
      <w:r w:rsidR="00A843AE" w:rsidRPr="00C557EC">
        <w:rPr>
          <w:sz w:val="28"/>
          <w:szCs w:val="28"/>
        </w:rPr>
        <w:t>Information, Media and Design</w:t>
      </w:r>
      <w:r w:rsidRPr="00C557EC">
        <w:rPr>
          <w:sz w:val="28"/>
          <w:szCs w:val="28"/>
        </w:rPr>
        <w:br/>
        <w:t>Degree course</w:t>
      </w:r>
      <w:r w:rsidR="00C76C68" w:rsidRPr="00C557EC">
        <w:rPr>
          <w:sz w:val="28"/>
          <w:szCs w:val="28"/>
        </w:rPr>
        <w:t>: M.Sc. Applied Computer Science</w:t>
      </w:r>
    </w:p>
    <w:p w14:paraId="3D7256A7" w14:textId="77777777" w:rsidR="00FC679B" w:rsidRPr="00C557EC" w:rsidRDefault="00FC679B">
      <w:pPr>
        <w:spacing w:after="0" w:line="200" w:lineRule="exact"/>
        <w:rPr>
          <w:sz w:val="20"/>
          <w:szCs w:val="20"/>
        </w:rPr>
      </w:pPr>
    </w:p>
    <w:p w14:paraId="6673118B" w14:textId="77777777" w:rsidR="007C39D0" w:rsidRPr="00C557EC" w:rsidRDefault="007C39D0">
      <w:pPr>
        <w:spacing w:after="0" w:line="200" w:lineRule="exact"/>
        <w:rPr>
          <w:sz w:val="20"/>
          <w:szCs w:val="20"/>
        </w:rPr>
      </w:pPr>
    </w:p>
    <w:p w14:paraId="6774E945" w14:textId="77777777" w:rsidR="007C39D0" w:rsidRPr="00C557EC" w:rsidRDefault="007C39D0">
      <w:pPr>
        <w:spacing w:after="0" w:line="200" w:lineRule="exact"/>
        <w:rPr>
          <w:sz w:val="20"/>
          <w:szCs w:val="20"/>
        </w:rPr>
      </w:pPr>
    </w:p>
    <w:p w14:paraId="0B25EBDD" w14:textId="77777777" w:rsidR="00FC679B" w:rsidRPr="00C557EC" w:rsidRDefault="00FC679B">
      <w:pPr>
        <w:spacing w:after="0" w:line="200" w:lineRule="exact"/>
        <w:rPr>
          <w:sz w:val="20"/>
          <w:szCs w:val="20"/>
        </w:rPr>
      </w:pPr>
    </w:p>
    <w:p w14:paraId="48D6310F" w14:textId="77777777" w:rsidR="00FC679B" w:rsidRPr="00C557EC" w:rsidRDefault="00FC679B">
      <w:pPr>
        <w:spacing w:before="8" w:after="0" w:line="220" w:lineRule="exact"/>
      </w:pPr>
    </w:p>
    <w:p w14:paraId="5C24F9FE" w14:textId="4752191B" w:rsidR="00A82B12" w:rsidRPr="00C557EC" w:rsidRDefault="006F580E" w:rsidP="006F580E">
      <w:pPr>
        <w:tabs>
          <w:tab w:val="left" w:pos="2100"/>
          <w:tab w:val="left" w:pos="4111"/>
        </w:tabs>
        <w:spacing w:after="0" w:line="240" w:lineRule="auto"/>
        <w:ind w:left="63" w:right="60"/>
        <w:rPr>
          <w:rFonts w:eastAsia="Arial"/>
        </w:rPr>
      </w:pPr>
      <w:r w:rsidRPr="00C557EC">
        <w:rPr>
          <w:rFonts w:eastAsia="Arial"/>
        </w:rPr>
        <w:tab/>
        <w:t>Reviewers</w:t>
      </w:r>
      <w:r w:rsidRPr="00C557EC">
        <w:rPr>
          <w:rFonts w:eastAsia="Arial"/>
        </w:rPr>
        <w:tab/>
        <w:t>Prof</w:t>
      </w:r>
      <w:r w:rsidR="00CA3C69" w:rsidRPr="00C557EC">
        <w:rPr>
          <w:rFonts w:eastAsia="Arial"/>
        </w:rPr>
        <w:t>. Dr</w:t>
      </w:r>
      <w:r w:rsidR="00D248E4" w:rsidRPr="00C557EC">
        <w:rPr>
          <w:rFonts w:eastAsia="Arial"/>
        </w:rPr>
        <w:t>.</w:t>
      </w:r>
      <w:r w:rsidR="00D463E9" w:rsidRPr="00C557EC">
        <w:rPr>
          <w:rFonts w:eastAsia="Arial"/>
        </w:rPr>
        <w:t>-Ing.</w:t>
      </w:r>
      <w:r w:rsidR="007652DC" w:rsidRPr="00C557EC">
        <w:rPr>
          <w:rFonts w:eastAsia="Arial"/>
        </w:rPr>
        <w:t xml:space="preserve"> </w:t>
      </w:r>
      <w:r w:rsidR="00C76C68" w:rsidRPr="00C557EC">
        <w:rPr>
          <w:rFonts w:eastAsia="Arial"/>
        </w:rPr>
        <w:t>Gerd Moeckel</w:t>
      </w:r>
    </w:p>
    <w:p w14:paraId="1197748C" w14:textId="77777777" w:rsidR="00A82B12" w:rsidRPr="00C557EC" w:rsidRDefault="00A82B12" w:rsidP="006F580E">
      <w:pPr>
        <w:tabs>
          <w:tab w:val="left" w:pos="2100"/>
          <w:tab w:val="left" w:pos="4111"/>
        </w:tabs>
        <w:spacing w:after="0" w:line="240" w:lineRule="auto"/>
        <w:ind w:left="63" w:right="60"/>
        <w:rPr>
          <w:rFonts w:eastAsia="Arial"/>
        </w:rPr>
      </w:pPr>
    </w:p>
    <w:p w14:paraId="6099593B" w14:textId="170B8ADA" w:rsidR="00FC679B" w:rsidRPr="00C557EC" w:rsidRDefault="00A82B12" w:rsidP="00EE3D91">
      <w:pPr>
        <w:tabs>
          <w:tab w:val="left" w:pos="4111"/>
        </w:tabs>
        <w:spacing w:after="0" w:line="240" w:lineRule="auto"/>
        <w:ind w:left="63" w:right="60"/>
        <w:rPr>
          <w:rFonts w:eastAsia="Arial"/>
        </w:rPr>
        <w:sectPr w:rsidR="00FC679B" w:rsidRPr="00C557EC" w:rsidSect="00884AAB">
          <w:headerReference w:type="even" r:id="rId9"/>
          <w:headerReference w:type="default" r:id="rId10"/>
          <w:footerReference w:type="even" r:id="rId11"/>
          <w:footerReference w:type="default" r:id="rId12"/>
          <w:headerReference w:type="first" r:id="rId13"/>
          <w:footerReference w:type="first" r:id="rId14"/>
          <w:type w:val="continuous"/>
          <w:pgSz w:w="11920" w:h="16840"/>
          <w:pgMar w:top="2552" w:right="1701" w:bottom="1701" w:left="1985" w:header="850" w:footer="709" w:gutter="0"/>
          <w:cols w:space="720"/>
          <w:titlePg/>
          <w:docGrid w:linePitch="299"/>
        </w:sectPr>
      </w:pPr>
      <w:r w:rsidRPr="00C557EC">
        <w:rPr>
          <w:rFonts w:eastAsia="Arial"/>
        </w:rPr>
        <w:tab/>
      </w:r>
      <w:r w:rsidR="00CA3C69" w:rsidRPr="00C557EC">
        <w:rPr>
          <w:rFonts w:eastAsia="Arial"/>
        </w:rPr>
        <w:t xml:space="preserve">Dr. </w:t>
      </w:r>
      <w:r w:rsidR="00C76C68" w:rsidRPr="00C557EC">
        <w:rPr>
          <w:rFonts w:eastAsia="Arial"/>
        </w:rPr>
        <w:t>Josef Hermanns</w:t>
      </w:r>
    </w:p>
    <w:p w14:paraId="469AB972" w14:textId="77777777" w:rsidR="00BE7B33" w:rsidRDefault="00C92D2E" w:rsidP="003204CF">
      <w:pPr>
        <w:spacing w:line="240" w:lineRule="auto"/>
        <w:rPr>
          <w:noProof/>
        </w:rPr>
      </w:pPr>
      <w:r w:rsidRPr="00C557EC">
        <w:rPr>
          <w:b/>
          <w:color w:val="365F91"/>
          <w:sz w:val="34"/>
          <w:szCs w:val="34"/>
        </w:rPr>
        <w:lastRenderedPageBreak/>
        <w:t>Table of Contents</w:t>
      </w:r>
      <w:r w:rsidR="00A82B12" w:rsidRPr="00C557EC">
        <w:fldChar w:fldCharType="begin"/>
      </w:r>
      <w:r w:rsidR="00A82B12" w:rsidRPr="00C557EC">
        <w:instrText xml:space="preserve"> TOC \o "1-3" \h \z \u </w:instrText>
      </w:r>
      <w:r w:rsidR="00A82B12" w:rsidRPr="00C557EC">
        <w:fldChar w:fldCharType="separate"/>
      </w:r>
    </w:p>
    <w:p w14:paraId="38C92959" w14:textId="22DE0A92"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11" w:history="1">
        <w:r w:rsidR="00BE7B33" w:rsidRPr="00017968">
          <w:rPr>
            <w:rStyle w:val="Hyperlink"/>
            <w:noProof/>
          </w:rPr>
          <w:t>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Introduction</w:t>
        </w:r>
        <w:r w:rsidR="00BE7B33">
          <w:rPr>
            <w:noProof/>
            <w:webHidden/>
          </w:rPr>
          <w:tab/>
        </w:r>
        <w:r w:rsidR="00BE7B33">
          <w:rPr>
            <w:noProof/>
            <w:webHidden/>
          </w:rPr>
          <w:fldChar w:fldCharType="begin"/>
        </w:r>
        <w:r w:rsidR="00BE7B33">
          <w:rPr>
            <w:noProof/>
            <w:webHidden/>
          </w:rPr>
          <w:instrText xml:space="preserve"> PAGEREF _Toc165841011 \h </w:instrText>
        </w:r>
        <w:r w:rsidR="00BE7B33">
          <w:rPr>
            <w:noProof/>
            <w:webHidden/>
          </w:rPr>
        </w:r>
        <w:r w:rsidR="00BE7B33">
          <w:rPr>
            <w:noProof/>
            <w:webHidden/>
          </w:rPr>
          <w:fldChar w:fldCharType="separate"/>
        </w:r>
        <w:r w:rsidR="00BE7B33">
          <w:rPr>
            <w:noProof/>
            <w:webHidden/>
          </w:rPr>
          <w:t>5</w:t>
        </w:r>
        <w:r w:rsidR="00BE7B33">
          <w:rPr>
            <w:noProof/>
            <w:webHidden/>
          </w:rPr>
          <w:fldChar w:fldCharType="end"/>
        </w:r>
      </w:hyperlink>
    </w:p>
    <w:p w14:paraId="18441A7E" w14:textId="5220F5FF"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2" w:history="1">
        <w:r w:rsidR="00BE7B33" w:rsidRPr="00017968">
          <w:rPr>
            <w:rStyle w:val="Hyperlink"/>
            <w:noProof/>
          </w:rPr>
          <w:t>1.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eam Roles and Responsibilities</w:t>
        </w:r>
        <w:r w:rsidR="00BE7B33">
          <w:rPr>
            <w:noProof/>
            <w:webHidden/>
          </w:rPr>
          <w:tab/>
        </w:r>
        <w:r w:rsidR="00BE7B33">
          <w:rPr>
            <w:noProof/>
            <w:webHidden/>
          </w:rPr>
          <w:fldChar w:fldCharType="begin"/>
        </w:r>
        <w:r w:rsidR="00BE7B33">
          <w:rPr>
            <w:noProof/>
            <w:webHidden/>
          </w:rPr>
          <w:instrText xml:space="preserve"> PAGEREF _Toc165841012 \h </w:instrText>
        </w:r>
        <w:r w:rsidR="00BE7B33">
          <w:rPr>
            <w:noProof/>
            <w:webHidden/>
          </w:rPr>
        </w:r>
        <w:r w:rsidR="00BE7B33">
          <w:rPr>
            <w:noProof/>
            <w:webHidden/>
          </w:rPr>
          <w:fldChar w:fldCharType="separate"/>
        </w:r>
        <w:r w:rsidR="00BE7B33">
          <w:rPr>
            <w:noProof/>
            <w:webHidden/>
          </w:rPr>
          <w:t>5</w:t>
        </w:r>
        <w:r w:rsidR="00BE7B33">
          <w:rPr>
            <w:noProof/>
            <w:webHidden/>
          </w:rPr>
          <w:fldChar w:fldCharType="end"/>
        </w:r>
      </w:hyperlink>
    </w:p>
    <w:p w14:paraId="07B9217A" w14:textId="4E62A7F5"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3" w:history="1">
        <w:r w:rsidR="00BE7B33" w:rsidRPr="00017968">
          <w:rPr>
            <w:rStyle w:val="Hyperlink"/>
            <w:noProof/>
          </w:rPr>
          <w:t>1.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Environment</w:t>
        </w:r>
        <w:r w:rsidR="00BE7B33">
          <w:rPr>
            <w:noProof/>
            <w:webHidden/>
          </w:rPr>
          <w:tab/>
        </w:r>
        <w:r w:rsidR="00BE7B33">
          <w:rPr>
            <w:noProof/>
            <w:webHidden/>
          </w:rPr>
          <w:fldChar w:fldCharType="begin"/>
        </w:r>
        <w:r w:rsidR="00BE7B33">
          <w:rPr>
            <w:noProof/>
            <w:webHidden/>
          </w:rPr>
          <w:instrText xml:space="preserve"> PAGEREF _Toc165841013 \h </w:instrText>
        </w:r>
        <w:r w:rsidR="00BE7B33">
          <w:rPr>
            <w:noProof/>
            <w:webHidden/>
          </w:rPr>
        </w:r>
        <w:r w:rsidR="00BE7B33">
          <w:rPr>
            <w:noProof/>
            <w:webHidden/>
          </w:rPr>
          <w:fldChar w:fldCharType="separate"/>
        </w:r>
        <w:r w:rsidR="00BE7B33">
          <w:rPr>
            <w:noProof/>
            <w:webHidden/>
          </w:rPr>
          <w:t>6</w:t>
        </w:r>
        <w:r w:rsidR="00BE7B33">
          <w:rPr>
            <w:noProof/>
            <w:webHidden/>
          </w:rPr>
          <w:fldChar w:fldCharType="end"/>
        </w:r>
      </w:hyperlink>
    </w:p>
    <w:p w14:paraId="644606A8" w14:textId="5D8C3DE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4" w:history="1">
        <w:r w:rsidR="00BE7B33" w:rsidRPr="00017968">
          <w:rPr>
            <w:rStyle w:val="Hyperlink"/>
            <w:noProof/>
          </w:rPr>
          <w:t>1.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Description</w:t>
        </w:r>
        <w:r w:rsidR="00BE7B33">
          <w:rPr>
            <w:noProof/>
            <w:webHidden/>
          </w:rPr>
          <w:tab/>
        </w:r>
        <w:r w:rsidR="00BE7B33">
          <w:rPr>
            <w:noProof/>
            <w:webHidden/>
          </w:rPr>
          <w:fldChar w:fldCharType="begin"/>
        </w:r>
        <w:r w:rsidR="00BE7B33">
          <w:rPr>
            <w:noProof/>
            <w:webHidden/>
          </w:rPr>
          <w:instrText xml:space="preserve"> PAGEREF _Toc165841014 \h </w:instrText>
        </w:r>
        <w:r w:rsidR="00BE7B33">
          <w:rPr>
            <w:noProof/>
            <w:webHidden/>
          </w:rPr>
        </w:r>
        <w:r w:rsidR="00BE7B33">
          <w:rPr>
            <w:noProof/>
            <w:webHidden/>
          </w:rPr>
          <w:fldChar w:fldCharType="separate"/>
        </w:r>
        <w:r w:rsidR="00BE7B33">
          <w:rPr>
            <w:noProof/>
            <w:webHidden/>
          </w:rPr>
          <w:t>6</w:t>
        </w:r>
        <w:r w:rsidR="00BE7B33">
          <w:rPr>
            <w:noProof/>
            <w:webHidden/>
          </w:rPr>
          <w:fldChar w:fldCharType="end"/>
        </w:r>
      </w:hyperlink>
    </w:p>
    <w:p w14:paraId="6D7A43DA" w14:textId="1269D866"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5" w:history="1">
        <w:r w:rsidR="00BE7B33" w:rsidRPr="00017968">
          <w:rPr>
            <w:rStyle w:val="Hyperlink"/>
            <w:noProof/>
          </w:rPr>
          <w:t>1.3.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Overview</w:t>
        </w:r>
        <w:r w:rsidR="00BE7B33">
          <w:rPr>
            <w:noProof/>
            <w:webHidden/>
          </w:rPr>
          <w:tab/>
        </w:r>
        <w:r w:rsidR="00BE7B33">
          <w:rPr>
            <w:noProof/>
            <w:webHidden/>
          </w:rPr>
          <w:fldChar w:fldCharType="begin"/>
        </w:r>
        <w:r w:rsidR="00BE7B33">
          <w:rPr>
            <w:noProof/>
            <w:webHidden/>
          </w:rPr>
          <w:instrText xml:space="preserve"> PAGEREF _Toc165841015 \h </w:instrText>
        </w:r>
        <w:r w:rsidR="00BE7B33">
          <w:rPr>
            <w:noProof/>
            <w:webHidden/>
          </w:rPr>
        </w:r>
        <w:r w:rsidR="00BE7B33">
          <w:rPr>
            <w:noProof/>
            <w:webHidden/>
          </w:rPr>
          <w:fldChar w:fldCharType="separate"/>
        </w:r>
        <w:r w:rsidR="00BE7B33">
          <w:rPr>
            <w:noProof/>
            <w:webHidden/>
          </w:rPr>
          <w:t>6</w:t>
        </w:r>
        <w:r w:rsidR="00BE7B33">
          <w:rPr>
            <w:noProof/>
            <w:webHidden/>
          </w:rPr>
          <w:fldChar w:fldCharType="end"/>
        </w:r>
      </w:hyperlink>
    </w:p>
    <w:p w14:paraId="068A06D2" w14:textId="1F4ADC53"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6" w:history="1">
        <w:r w:rsidR="00BE7B33" w:rsidRPr="00017968">
          <w:rPr>
            <w:rStyle w:val="Hyperlink"/>
            <w:noProof/>
          </w:rPr>
          <w:t>1.3.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Objectives</w:t>
        </w:r>
        <w:r w:rsidR="00BE7B33">
          <w:rPr>
            <w:noProof/>
            <w:webHidden/>
          </w:rPr>
          <w:tab/>
        </w:r>
        <w:r w:rsidR="00BE7B33">
          <w:rPr>
            <w:noProof/>
            <w:webHidden/>
          </w:rPr>
          <w:fldChar w:fldCharType="begin"/>
        </w:r>
        <w:r w:rsidR="00BE7B33">
          <w:rPr>
            <w:noProof/>
            <w:webHidden/>
          </w:rPr>
          <w:instrText xml:space="preserve"> PAGEREF _Toc165841016 \h </w:instrText>
        </w:r>
        <w:r w:rsidR="00BE7B33">
          <w:rPr>
            <w:noProof/>
            <w:webHidden/>
          </w:rPr>
        </w:r>
        <w:r w:rsidR="00BE7B33">
          <w:rPr>
            <w:noProof/>
            <w:webHidden/>
          </w:rPr>
          <w:fldChar w:fldCharType="separate"/>
        </w:r>
        <w:r w:rsidR="00BE7B33">
          <w:rPr>
            <w:noProof/>
            <w:webHidden/>
          </w:rPr>
          <w:t>6</w:t>
        </w:r>
        <w:r w:rsidR="00BE7B33">
          <w:rPr>
            <w:noProof/>
            <w:webHidden/>
          </w:rPr>
          <w:fldChar w:fldCharType="end"/>
        </w:r>
      </w:hyperlink>
    </w:p>
    <w:p w14:paraId="78346D3E" w14:textId="4FF156CB"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7" w:history="1">
        <w:r w:rsidR="00BE7B33" w:rsidRPr="00017968">
          <w:rPr>
            <w:rStyle w:val="Hyperlink"/>
            <w:noProof/>
          </w:rPr>
          <w:t>1.3.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arget Group</w:t>
        </w:r>
        <w:r w:rsidR="00BE7B33">
          <w:rPr>
            <w:noProof/>
            <w:webHidden/>
          </w:rPr>
          <w:tab/>
        </w:r>
        <w:r w:rsidR="00BE7B33">
          <w:rPr>
            <w:noProof/>
            <w:webHidden/>
          </w:rPr>
          <w:fldChar w:fldCharType="begin"/>
        </w:r>
        <w:r w:rsidR="00BE7B33">
          <w:rPr>
            <w:noProof/>
            <w:webHidden/>
          </w:rPr>
          <w:instrText xml:space="preserve"> PAGEREF _Toc165841017 \h </w:instrText>
        </w:r>
        <w:r w:rsidR="00BE7B33">
          <w:rPr>
            <w:noProof/>
            <w:webHidden/>
          </w:rPr>
        </w:r>
        <w:r w:rsidR="00BE7B33">
          <w:rPr>
            <w:noProof/>
            <w:webHidden/>
          </w:rPr>
          <w:fldChar w:fldCharType="separate"/>
        </w:r>
        <w:r w:rsidR="00BE7B33">
          <w:rPr>
            <w:noProof/>
            <w:webHidden/>
          </w:rPr>
          <w:t>6</w:t>
        </w:r>
        <w:r w:rsidR="00BE7B33">
          <w:rPr>
            <w:noProof/>
            <w:webHidden/>
          </w:rPr>
          <w:fldChar w:fldCharType="end"/>
        </w:r>
      </w:hyperlink>
    </w:p>
    <w:p w14:paraId="0E4FE441" w14:textId="08C4342D"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18" w:history="1">
        <w:r w:rsidR="00BE7B33" w:rsidRPr="00017968">
          <w:rPr>
            <w:rStyle w:val="Hyperlink"/>
            <w:noProof/>
          </w:rPr>
          <w:t>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arget State</w:t>
        </w:r>
        <w:r w:rsidR="00BE7B33">
          <w:rPr>
            <w:noProof/>
            <w:webHidden/>
          </w:rPr>
          <w:tab/>
        </w:r>
        <w:r w:rsidR="00BE7B33">
          <w:rPr>
            <w:noProof/>
            <w:webHidden/>
          </w:rPr>
          <w:fldChar w:fldCharType="begin"/>
        </w:r>
        <w:r w:rsidR="00BE7B33">
          <w:rPr>
            <w:noProof/>
            <w:webHidden/>
          </w:rPr>
          <w:instrText xml:space="preserve"> PAGEREF _Toc165841018 \h </w:instrText>
        </w:r>
        <w:r w:rsidR="00BE7B33">
          <w:rPr>
            <w:noProof/>
            <w:webHidden/>
          </w:rPr>
        </w:r>
        <w:r w:rsidR="00BE7B33">
          <w:rPr>
            <w:noProof/>
            <w:webHidden/>
          </w:rPr>
          <w:fldChar w:fldCharType="separate"/>
        </w:r>
        <w:r w:rsidR="00BE7B33">
          <w:rPr>
            <w:noProof/>
            <w:webHidden/>
          </w:rPr>
          <w:t>7</w:t>
        </w:r>
        <w:r w:rsidR="00BE7B33">
          <w:rPr>
            <w:noProof/>
            <w:webHidden/>
          </w:rPr>
          <w:fldChar w:fldCharType="end"/>
        </w:r>
      </w:hyperlink>
    </w:p>
    <w:p w14:paraId="29F4477D" w14:textId="155F0FC9"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19" w:history="1">
        <w:r w:rsidR="00BE7B33" w:rsidRPr="00017968">
          <w:rPr>
            <w:rStyle w:val="Hyperlink"/>
            <w:noProof/>
          </w:rPr>
          <w:t>2.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arget Classes</w:t>
        </w:r>
        <w:r w:rsidR="00BE7B33">
          <w:rPr>
            <w:noProof/>
            <w:webHidden/>
          </w:rPr>
          <w:tab/>
        </w:r>
        <w:r w:rsidR="00BE7B33">
          <w:rPr>
            <w:noProof/>
            <w:webHidden/>
          </w:rPr>
          <w:fldChar w:fldCharType="begin"/>
        </w:r>
        <w:r w:rsidR="00BE7B33">
          <w:rPr>
            <w:noProof/>
            <w:webHidden/>
          </w:rPr>
          <w:instrText xml:space="preserve"> PAGEREF _Toc165841019 \h </w:instrText>
        </w:r>
        <w:r w:rsidR="00BE7B33">
          <w:rPr>
            <w:noProof/>
            <w:webHidden/>
          </w:rPr>
        </w:r>
        <w:r w:rsidR="00BE7B33">
          <w:rPr>
            <w:noProof/>
            <w:webHidden/>
          </w:rPr>
          <w:fldChar w:fldCharType="separate"/>
        </w:r>
        <w:r w:rsidR="00BE7B33">
          <w:rPr>
            <w:noProof/>
            <w:webHidden/>
          </w:rPr>
          <w:t>7</w:t>
        </w:r>
        <w:r w:rsidR="00BE7B33">
          <w:rPr>
            <w:noProof/>
            <w:webHidden/>
          </w:rPr>
          <w:fldChar w:fldCharType="end"/>
        </w:r>
      </w:hyperlink>
    </w:p>
    <w:p w14:paraId="1B6750E4" w14:textId="00C82B3D"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0" w:history="1">
        <w:r w:rsidR="00BE7B33" w:rsidRPr="00017968">
          <w:rPr>
            <w:rStyle w:val="Hyperlink"/>
            <w:noProof/>
          </w:rPr>
          <w:t>2.1.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High-level Objectives</w:t>
        </w:r>
        <w:r w:rsidR="00BE7B33">
          <w:rPr>
            <w:noProof/>
            <w:webHidden/>
          </w:rPr>
          <w:tab/>
        </w:r>
        <w:r w:rsidR="00BE7B33">
          <w:rPr>
            <w:noProof/>
            <w:webHidden/>
          </w:rPr>
          <w:fldChar w:fldCharType="begin"/>
        </w:r>
        <w:r w:rsidR="00BE7B33">
          <w:rPr>
            <w:noProof/>
            <w:webHidden/>
          </w:rPr>
          <w:instrText xml:space="preserve"> PAGEREF _Toc165841020 \h </w:instrText>
        </w:r>
        <w:r w:rsidR="00BE7B33">
          <w:rPr>
            <w:noProof/>
            <w:webHidden/>
          </w:rPr>
        </w:r>
        <w:r w:rsidR="00BE7B33">
          <w:rPr>
            <w:noProof/>
            <w:webHidden/>
          </w:rPr>
          <w:fldChar w:fldCharType="separate"/>
        </w:r>
        <w:r w:rsidR="00BE7B33">
          <w:rPr>
            <w:noProof/>
            <w:webHidden/>
          </w:rPr>
          <w:t>7</w:t>
        </w:r>
        <w:r w:rsidR="00BE7B33">
          <w:rPr>
            <w:noProof/>
            <w:webHidden/>
          </w:rPr>
          <w:fldChar w:fldCharType="end"/>
        </w:r>
      </w:hyperlink>
    </w:p>
    <w:p w14:paraId="6597036F" w14:textId="33E68E5C"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1" w:history="1">
        <w:r w:rsidR="00BE7B33" w:rsidRPr="00017968">
          <w:rPr>
            <w:rStyle w:val="Hyperlink"/>
            <w:noProof/>
          </w:rPr>
          <w:t>2.1.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Result Objectives</w:t>
        </w:r>
        <w:r w:rsidR="00BE7B33">
          <w:rPr>
            <w:noProof/>
            <w:webHidden/>
          </w:rPr>
          <w:tab/>
        </w:r>
        <w:r w:rsidR="00BE7B33">
          <w:rPr>
            <w:noProof/>
            <w:webHidden/>
          </w:rPr>
          <w:fldChar w:fldCharType="begin"/>
        </w:r>
        <w:r w:rsidR="00BE7B33">
          <w:rPr>
            <w:noProof/>
            <w:webHidden/>
          </w:rPr>
          <w:instrText xml:space="preserve"> PAGEREF _Toc165841021 \h </w:instrText>
        </w:r>
        <w:r w:rsidR="00BE7B33">
          <w:rPr>
            <w:noProof/>
            <w:webHidden/>
          </w:rPr>
        </w:r>
        <w:r w:rsidR="00BE7B33">
          <w:rPr>
            <w:noProof/>
            <w:webHidden/>
          </w:rPr>
          <w:fldChar w:fldCharType="separate"/>
        </w:r>
        <w:r w:rsidR="00BE7B33">
          <w:rPr>
            <w:noProof/>
            <w:webHidden/>
          </w:rPr>
          <w:t>7</w:t>
        </w:r>
        <w:r w:rsidR="00BE7B33">
          <w:rPr>
            <w:noProof/>
            <w:webHidden/>
          </w:rPr>
          <w:fldChar w:fldCharType="end"/>
        </w:r>
      </w:hyperlink>
    </w:p>
    <w:p w14:paraId="6D6B9389" w14:textId="50094F0B"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2" w:history="1">
        <w:r w:rsidR="00BE7B33" w:rsidRPr="00017968">
          <w:rPr>
            <w:rStyle w:val="Hyperlink"/>
            <w:noProof/>
          </w:rPr>
          <w:t>2.1.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cess Objectives</w:t>
        </w:r>
        <w:r w:rsidR="00BE7B33">
          <w:rPr>
            <w:noProof/>
            <w:webHidden/>
          </w:rPr>
          <w:tab/>
        </w:r>
        <w:r w:rsidR="00BE7B33">
          <w:rPr>
            <w:noProof/>
            <w:webHidden/>
          </w:rPr>
          <w:fldChar w:fldCharType="begin"/>
        </w:r>
        <w:r w:rsidR="00BE7B33">
          <w:rPr>
            <w:noProof/>
            <w:webHidden/>
          </w:rPr>
          <w:instrText xml:space="preserve"> PAGEREF _Toc165841022 \h </w:instrText>
        </w:r>
        <w:r w:rsidR="00BE7B33">
          <w:rPr>
            <w:noProof/>
            <w:webHidden/>
          </w:rPr>
        </w:r>
        <w:r w:rsidR="00BE7B33">
          <w:rPr>
            <w:noProof/>
            <w:webHidden/>
          </w:rPr>
          <w:fldChar w:fldCharType="separate"/>
        </w:r>
        <w:r w:rsidR="00BE7B33">
          <w:rPr>
            <w:noProof/>
            <w:webHidden/>
          </w:rPr>
          <w:t>8</w:t>
        </w:r>
        <w:r w:rsidR="00BE7B33">
          <w:rPr>
            <w:noProof/>
            <w:webHidden/>
          </w:rPr>
          <w:fldChar w:fldCharType="end"/>
        </w:r>
      </w:hyperlink>
    </w:p>
    <w:p w14:paraId="5307E348" w14:textId="1AB05EC3"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23" w:history="1">
        <w:r w:rsidR="00BE7B33" w:rsidRPr="00017968">
          <w:rPr>
            <w:rStyle w:val="Hyperlink"/>
            <w:noProof/>
          </w:rPr>
          <w:t>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Analysis</w:t>
        </w:r>
        <w:r w:rsidR="00BE7B33">
          <w:rPr>
            <w:noProof/>
            <w:webHidden/>
          </w:rPr>
          <w:tab/>
        </w:r>
        <w:r w:rsidR="00BE7B33">
          <w:rPr>
            <w:noProof/>
            <w:webHidden/>
          </w:rPr>
          <w:fldChar w:fldCharType="begin"/>
        </w:r>
        <w:r w:rsidR="00BE7B33">
          <w:rPr>
            <w:noProof/>
            <w:webHidden/>
          </w:rPr>
          <w:instrText xml:space="preserve"> PAGEREF _Toc165841023 \h </w:instrText>
        </w:r>
        <w:r w:rsidR="00BE7B33">
          <w:rPr>
            <w:noProof/>
            <w:webHidden/>
          </w:rPr>
        </w:r>
        <w:r w:rsidR="00BE7B33">
          <w:rPr>
            <w:noProof/>
            <w:webHidden/>
          </w:rPr>
          <w:fldChar w:fldCharType="separate"/>
        </w:r>
        <w:r w:rsidR="00BE7B33">
          <w:rPr>
            <w:noProof/>
            <w:webHidden/>
          </w:rPr>
          <w:t>10</w:t>
        </w:r>
        <w:r w:rsidR="00BE7B33">
          <w:rPr>
            <w:noProof/>
            <w:webHidden/>
          </w:rPr>
          <w:fldChar w:fldCharType="end"/>
        </w:r>
      </w:hyperlink>
    </w:p>
    <w:p w14:paraId="70A72C60" w14:textId="198D2FE4"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4" w:history="1">
        <w:r w:rsidR="00BE7B33" w:rsidRPr="00017968">
          <w:rPr>
            <w:rStyle w:val="Hyperlink"/>
            <w:noProof/>
          </w:rPr>
          <w:t>3.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Requirement Analysis</w:t>
        </w:r>
        <w:r w:rsidR="00BE7B33">
          <w:rPr>
            <w:noProof/>
            <w:webHidden/>
          </w:rPr>
          <w:tab/>
        </w:r>
        <w:r w:rsidR="00BE7B33">
          <w:rPr>
            <w:noProof/>
            <w:webHidden/>
          </w:rPr>
          <w:fldChar w:fldCharType="begin"/>
        </w:r>
        <w:r w:rsidR="00BE7B33">
          <w:rPr>
            <w:noProof/>
            <w:webHidden/>
          </w:rPr>
          <w:instrText xml:space="preserve"> PAGEREF _Toc165841024 \h </w:instrText>
        </w:r>
        <w:r w:rsidR="00BE7B33">
          <w:rPr>
            <w:noProof/>
            <w:webHidden/>
          </w:rPr>
        </w:r>
        <w:r w:rsidR="00BE7B33">
          <w:rPr>
            <w:noProof/>
            <w:webHidden/>
          </w:rPr>
          <w:fldChar w:fldCharType="separate"/>
        </w:r>
        <w:r w:rsidR="00BE7B33">
          <w:rPr>
            <w:noProof/>
            <w:webHidden/>
          </w:rPr>
          <w:t>10</w:t>
        </w:r>
        <w:r w:rsidR="00BE7B33">
          <w:rPr>
            <w:noProof/>
            <w:webHidden/>
          </w:rPr>
          <w:fldChar w:fldCharType="end"/>
        </w:r>
      </w:hyperlink>
    </w:p>
    <w:p w14:paraId="585E5C4E" w14:textId="6432094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5" w:history="1">
        <w:r w:rsidR="00BE7B33" w:rsidRPr="00017968">
          <w:rPr>
            <w:rStyle w:val="Hyperlink"/>
            <w:noProof/>
          </w:rPr>
          <w:t>3.1.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Additional Information from Stakeholders</w:t>
        </w:r>
        <w:r w:rsidR="00BE7B33">
          <w:rPr>
            <w:noProof/>
            <w:webHidden/>
          </w:rPr>
          <w:tab/>
        </w:r>
        <w:r w:rsidR="00BE7B33">
          <w:rPr>
            <w:noProof/>
            <w:webHidden/>
          </w:rPr>
          <w:fldChar w:fldCharType="begin"/>
        </w:r>
        <w:r w:rsidR="00BE7B33">
          <w:rPr>
            <w:noProof/>
            <w:webHidden/>
          </w:rPr>
          <w:instrText xml:space="preserve"> PAGEREF _Toc165841025 \h </w:instrText>
        </w:r>
        <w:r w:rsidR="00BE7B33">
          <w:rPr>
            <w:noProof/>
            <w:webHidden/>
          </w:rPr>
        </w:r>
        <w:r w:rsidR="00BE7B33">
          <w:rPr>
            <w:noProof/>
            <w:webHidden/>
          </w:rPr>
          <w:fldChar w:fldCharType="separate"/>
        </w:r>
        <w:r w:rsidR="00BE7B33">
          <w:rPr>
            <w:noProof/>
            <w:webHidden/>
          </w:rPr>
          <w:t>11</w:t>
        </w:r>
        <w:r w:rsidR="00BE7B33">
          <w:rPr>
            <w:noProof/>
            <w:webHidden/>
          </w:rPr>
          <w:fldChar w:fldCharType="end"/>
        </w:r>
      </w:hyperlink>
    </w:p>
    <w:p w14:paraId="3707F8E0" w14:textId="1E16772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6" w:history="1">
        <w:r w:rsidR="00BE7B33" w:rsidRPr="00017968">
          <w:rPr>
            <w:rStyle w:val="Hyperlink"/>
            <w:noProof/>
          </w:rPr>
          <w:t>3.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takeholder Analysis</w:t>
        </w:r>
        <w:r w:rsidR="00BE7B33">
          <w:rPr>
            <w:noProof/>
            <w:webHidden/>
          </w:rPr>
          <w:tab/>
        </w:r>
        <w:r w:rsidR="00BE7B33">
          <w:rPr>
            <w:noProof/>
            <w:webHidden/>
          </w:rPr>
          <w:fldChar w:fldCharType="begin"/>
        </w:r>
        <w:r w:rsidR="00BE7B33">
          <w:rPr>
            <w:noProof/>
            <w:webHidden/>
          </w:rPr>
          <w:instrText xml:space="preserve"> PAGEREF _Toc165841026 \h </w:instrText>
        </w:r>
        <w:r w:rsidR="00BE7B33">
          <w:rPr>
            <w:noProof/>
            <w:webHidden/>
          </w:rPr>
        </w:r>
        <w:r w:rsidR="00BE7B33">
          <w:rPr>
            <w:noProof/>
            <w:webHidden/>
          </w:rPr>
          <w:fldChar w:fldCharType="separate"/>
        </w:r>
        <w:r w:rsidR="00BE7B33">
          <w:rPr>
            <w:noProof/>
            <w:webHidden/>
          </w:rPr>
          <w:t>11</w:t>
        </w:r>
        <w:r w:rsidR="00BE7B33">
          <w:rPr>
            <w:noProof/>
            <w:webHidden/>
          </w:rPr>
          <w:fldChar w:fldCharType="end"/>
        </w:r>
      </w:hyperlink>
    </w:p>
    <w:p w14:paraId="47E3695D" w14:textId="48F9C383"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7" w:history="1">
        <w:r w:rsidR="00BE7B33" w:rsidRPr="00017968">
          <w:rPr>
            <w:rStyle w:val="Hyperlink"/>
            <w:noProof/>
          </w:rPr>
          <w:t>3.2.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Identification and Evaluation of Stakeholders</w:t>
        </w:r>
        <w:r w:rsidR="00BE7B33">
          <w:rPr>
            <w:noProof/>
            <w:webHidden/>
          </w:rPr>
          <w:tab/>
        </w:r>
        <w:r w:rsidR="00BE7B33">
          <w:rPr>
            <w:noProof/>
            <w:webHidden/>
          </w:rPr>
          <w:fldChar w:fldCharType="begin"/>
        </w:r>
        <w:r w:rsidR="00BE7B33">
          <w:rPr>
            <w:noProof/>
            <w:webHidden/>
          </w:rPr>
          <w:instrText xml:space="preserve"> PAGEREF _Toc165841027 \h </w:instrText>
        </w:r>
        <w:r w:rsidR="00BE7B33">
          <w:rPr>
            <w:noProof/>
            <w:webHidden/>
          </w:rPr>
        </w:r>
        <w:r w:rsidR="00BE7B33">
          <w:rPr>
            <w:noProof/>
            <w:webHidden/>
          </w:rPr>
          <w:fldChar w:fldCharType="separate"/>
        </w:r>
        <w:r w:rsidR="00BE7B33">
          <w:rPr>
            <w:noProof/>
            <w:webHidden/>
          </w:rPr>
          <w:t>12</w:t>
        </w:r>
        <w:r w:rsidR="00BE7B33">
          <w:rPr>
            <w:noProof/>
            <w:webHidden/>
          </w:rPr>
          <w:fldChar w:fldCharType="end"/>
        </w:r>
      </w:hyperlink>
    </w:p>
    <w:p w14:paraId="7A4DF344" w14:textId="5019744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8" w:history="1">
        <w:r w:rsidR="00BE7B33" w:rsidRPr="00017968">
          <w:rPr>
            <w:rStyle w:val="Hyperlink"/>
            <w:noProof/>
          </w:rPr>
          <w:t>3.2.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takeholder Map</w:t>
        </w:r>
        <w:r w:rsidR="00BE7B33">
          <w:rPr>
            <w:noProof/>
            <w:webHidden/>
          </w:rPr>
          <w:tab/>
        </w:r>
        <w:r w:rsidR="00BE7B33">
          <w:rPr>
            <w:noProof/>
            <w:webHidden/>
          </w:rPr>
          <w:fldChar w:fldCharType="begin"/>
        </w:r>
        <w:r w:rsidR="00BE7B33">
          <w:rPr>
            <w:noProof/>
            <w:webHidden/>
          </w:rPr>
          <w:instrText xml:space="preserve"> PAGEREF _Toc165841028 \h </w:instrText>
        </w:r>
        <w:r w:rsidR="00BE7B33">
          <w:rPr>
            <w:noProof/>
            <w:webHidden/>
          </w:rPr>
        </w:r>
        <w:r w:rsidR="00BE7B33">
          <w:rPr>
            <w:noProof/>
            <w:webHidden/>
          </w:rPr>
          <w:fldChar w:fldCharType="separate"/>
        </w:r>
        <w:r w:rsidR="00BE7B33">
          <w:rPr>
            <w:noProof/>
            <w:webHidden/>
          </w:rPr>
          <w:t>13</w:t>
        </w:r>
        <w:r w:rsidR="00BE7B33">
          <w:rPr>
            <w:noProof/>
            <w:webHidden/>
          </w:rPr>
          <w:fldChar w:fldCharType="end"/>
        </w:r>
      </w:hyperlink>
    </w:p>
    <w:p w14:paraId="1B7A79C8" w14:textId="7191712F"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29" w:history="1">
        <w:r w:rsidR="00BE7B33" w:rsidRPr="00017968">
          <w:rPr>
            <w:rStyle w:val="Hyperlink"/>
            <w:noProof/>
          </w:rPr>
          <w:t>3.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Chance and Risk Analysis</w:t>
        </w:r>
        <w:r w:rsidR="00BE7B33">
          <w:rPr>
            <w:noProof/>
            <w:webHidden/>
          </w:rPr>
          <w:tab/>
        </w:r>
        <w:r w:rsidR="00BE7B33">
          <w:rPr>
            <w:noProof/>
            <w:webHidden/>
          </w:rPr>
          <w:fldChar w:fldCharType="begin"/>
        </w:r>
        <w:r w:rsidR="00BE7B33">
          <w:rPr>
            <w:noProof/>
            <w:webHidden/>
          </w:rPr>
          <w:instrText xml:space="preserve"> PAGEREF _Toc165841029 \h </w:instrText>
        </w:r>
        <w:r w:rsidR="00BE7B33">
          <w:rPr>
            <w:noProof/>
            <w:webHidden/>
          </w:rPr>
        </w:r>
        <w:r w:rsidR="00BE7B33">
          <w:rPr>
            <w:noProof/>
            <w:webHidden/>
          </w:rPr>
          <w:fldChar w:fldCharType="separate"/>
        </w:r>
        <w:r w:rsidR="00BE7B33">
          <w:rPr>
            <w:noProof/>
            <w:webHidden/>
          </w:rPr>
          <w:t>13</w:t>
        </w:r>
        <w:r w:rsidR="00BE7B33">
          <w:rPr>
            <w:noProof/>
            <w:webHidden/>
          </w:rPr>
          <w:fldChar w:fldCharType="end"/>
        </w:r>
      </w:hyperlink>
    </w:p>
    <w:p w14:paraId="449EADB8" w14:textId="1DEAC409"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0" w:history="1">
        <w:r w:rsidR="00BE7B33" w:rsidRPr="00017968">
          <w:rPr>
            <w:rStyle w:val="Hyperlink"/>
            <w:noProof/>
          </w:rPr>
          <w:t>3.3.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Risk Analysis</w:t>
        </w:r>
        <w:r w:rsidR="00BE7B33">
          <w:rPr>
            <w:noProof/>
            <w:webHidden/>
          </w:rPr>
          <w:tab/>
        </w:r>
        <w:r w:rsidR="00BE7B33">
          <w:rPr>
            <w:noProof/>
            <w:webHidden/>
          </w:rPr>
          <w:fldChar w:fldCharType="begin"/>
        </w:r>
        <w:r w:rsidR="00BE7B33">
          <w:rPr>
            <w:noProof/>
            <w:webHidden/>
          </w:rPr>
          <w:instrText xml:space="preserve"> PAGEREF _Toc165841030 \h </w:instrText>
        </w:r>
        <w:r w:rsidR="00BE7B33">
          <w:rPr>
            <w:noProof/>
            <w:webHidden/>
          </w:rPr>
        </w:r>
        <w:r w:rsidR="00BE7B33">
          <w:rPr>
            <w:noProof/>
            <w:webHidden/>
          </w:rPr>
          <w:fldChar w:fldCharType="separate"/>
        </w:r>
        <w:r w:rsidR="00BE7B33">
          <w:rPr>
            <w:noProof/>
            <w:webHidden/>
          </w:rPr>
          <w:t>14</w:t>
        </w:r>
        <w:r w:rsidR="00BE7B33">
          <w:rPr>
            <w:noProof/>
            <w:webHidden/>
          </w:rPr>
          <w:fldChar w:fldCharType="end"/>
        </w:r>
      </w:hyperlink>
    </w:p>
    <w:p w14:paraId="167B514D" w14:textId="0C044FB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1" w:history="1">
        <w:r w:rsidR="00BE7B33" w:rsidRPr="00017968">
          <w:rPr>
            <w:rStyle w:val="Hyperlink"/>
            <w:noProof/>
          </w:rPr>
          <w:t>3.3.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Chances and Opportunities</w:t>
        </w:r>
        <w:r w:rsidR="00BE7B33">
          <w:rPr>
            <w:noProof/>
            <w:webHidden/>
          </w:rPr>
          <w:tab/>
        </w:r>
        <w:r w:rsidR="00BE7B33">
          <w:rPr>
            <w:noProof/>
            <w:webHidden/>
          </w:rPr>
          <w:fldChar w:fldCharType="begin"/>
        </w:r>
        <w:r w:rsidR="00BE7B33">
          <w:rPr>
            <w:noProof/>
            <w:webHidden/>
          </w:rPr>
          <w:instrText xml:space="preserve"> PAGEREF _Toc165841031 \h </w:instrText>
        </w:r>
        <w:r w:rsidR="00BE7B33">
          <w:rPr>
            <w:noProof/>
            <w:webHidden/>
          </w:rPr>
        </w:r>
        <w:r w:rsidR="00BE7B33">
          <w:rPr>
            <w:noProof/>
            <w:webHidden/>
          </w:rPr>
          <w:fldChar w:fldCharType="separate"/>
        </w:r>
        <w:r w:rsidR="00BE7B33">
          <w:rPr>
            <w:noProof/>
            <w:webHidden/>
          </w:rPr>
          <w:t>16</w:t>
        </w:r>
        <w:r w:rsidR="00BE7B33">
          <w:rPr>
            <w:noProof/>
            <w:webHidden/>
          </w:rPr>
          <w:fldChar w:fldCharType="end"/>
        </w:r>
      </w:hyperlink>
    </w:p>
    <w:p w14:paraId="13EAA834" w14:textId="47102C72"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2" w:history="1">
        <w:r w:rsidR="00BE7B33" w:rsidRPr="00017968">
          <w:rPr>
            <w:rStyle w:val="Hyperlink"/>
            <w:noProof/>
          </w:rPr>
          <w:t>3.3.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Legal Aspects</w:t>
        </w:r>
        <w:r w:rsidR="00BE7B33">
          <w:rPr>
            <w:noProof/>
            <w:webHidden/>
          </w:rPr>
          <w:tab/>
        </w:r>
        <w:r w:rsidR="00BE7B33">
          <w:rPr>
            <w:noProof/>
            <w:webHidden/>
          </w:rPr>
          <w:fldChar w:fldCharType="begin"/>
        </w:r>
        <w:r w:rsidR="00BE7B33">
          <w:rPr>
            <w:noProof/>
            <w:webHidden/>
          </w:rPr>
          <w:instrText xml:space="preserve"> PAGEREF _Toc165841032 \h </w:instrText>
        </w:r>
        <w:r w:rsidR="00BE7B33">
          <w:rPr>
            <w:noProof/>
            <w:webHidden/>
          </w:rPr>
        </w:r>
        <w:r w:rsidR="00BE7B33">
          <w:rPr>
            <w:noProof/>
            <w:webHidden/>
          </w:rPr>
          <w:fldChar w:fldCharType="separate"/>
        </w:r>
        <w:r w:rsidR="00BE7B33">
          <w:rPr>
            <w:noProof/>
            <w:webHidden/>
          </w:rPr>
          <w:t>16</w:t>
        </w:r>
        <w:r w:rsidR="00BE7B33">
          <w:rPr>
            <w:noProof/>
            <w:webHidden/>
          </w:rPr>
          <w:fldChar w:fldCharType="end"/>
        </w:r>
      </w:hyperlink>
    </w:p>
    <w:p w14:paraId="2C439355" w14:textId="4698B1FF"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3" w:history="1">
        <w:r w:rsidR="00BE7B33" w:rsidRPr="00017968">
          <w:rPr>
            <w:rStyle w:val="Hyperlink"/>
            <w:noProof/>
          </w:rPr>
          <w:t>3.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echnology Aspects</w:t>
        </w:r>
        <w:r w:rsidR="00BE7B33">
          <w:rPr>
            <w:noProof/>
            <w:webHidden/>
          </w:rPr>
          <w:tab/>
        </w:r>
        <w:r w:rsidR="00BE7B33">
          <w:rPr>
            <w:noProof/>
            <w:webHidden/>
          </w:rPr>
          <w:fldChar w:fldCharType="begin"/>
        </w:r>
        <w:r w:rsidR="00BE7B33">
          <w:rPr>
            <w:noProof/>
            <w:webHidden/>
          </w:rPr>
          <w:instrText xml:space="preserve"> PAGEREF _Toc165841033 \h </w:instrText>
        </w:r>
        <w:r w:rsidR="00BE7B33">
          <w:rPr>
            <w:noProof/>
            <w:webHidden/>
          </w:rPr>
        </w:r>
        <w:r w:rsidR="00BE7B33">
          <w:rPr>
            <w:noProof/>
            <w:webHidden/>
          </w:rPr>
          <w:fldChar w:fldCharType="separate"/>
        </w:r>
        <w:r w:rsidR="00BE7B33">
          <w:rPr>
            <w:noProof/>
            <w:webHidden/>
          </w:rPr>
          <w:t>17</w:t>
        </w:r>
        <w:r w:rsidR="00BE7B33">
          <w:rPr>
            <w:noProof/>
            <w:webHidden/>
          </w:rPr>
          <w:fldChar w:fldCharType="end"/>
        </w:r>
      </w:hyperlink>
    </w:p>
    <w:p w14:paraId="3777DF73" w14:textId="50DE1B1F"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4" w:history="1">
        <w:r w:rsidR="00BE7B33" w:rsidRPr="00017968">
          <w:rPr>
            <w:rStyle w:val="Hyperlink"/>
            <w:noProof/>
          </w:rPr>
          <w:t>3.4.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Features</w:t>
        </w:r>
        <w:r w:rsidR="00BE7B33">
          <w:rPr>
            <w:noProof/>
            <w:webHidden/>
          </w:rPr>
          <w:tab/>
        </w:r>
        <w:r w:rsidR="00BE7B33">
          <w:rPr>
            <w:noProof/>
            <w:webHidden/>
          </w:rPr>
          <w:fldChar w:fldCharType="begin"/>
        </w:r>
        <w:r w:rsidR="00BE7B33">
          <w:rPr>
            <w:noProof/>
            <w:webHidden/>
          </w:rPr>
          <w:instrText xml:space="preserve"> PAGEREF _Toc165841034 \h </w:instrText>
        </w:r>
        <w:r w:rsidR="00BE7B33">
          <w:rPr>
            <w:noProof/>
            <w:webHidden/>
          </w:rPr>
        </w:r>
        <w:r w:rsidR="00BE7B33">
          <w:rPr>
            <w:noProof/>
            <w:webHidden/>
          </w:rPr>
          <w:fldChar w:fldCharType="separate"/>
        </w:r>
        <w:r w:rsidR="00BE7B33">
          <w:rPr>
            <w:noProof/>
            <w:webHidden/>
          </w:rPr>
          <w:t>17</w:t>
        </w:r>
        <w:r w:rsidR="00BE7B33">
          <w:rPr>
            <w:noProof/>
            <w:webHidden/>
          </w:rPr>
          <w:fldChar w:fldCharType="end"/>
        </w:r>
      </w:hyperlink>
    </w:p>
    <w:p w14:paraId="0CC401C4" w14:textId="110D2088"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5" w:history="1">
        <w:r w:rsidR="00BE7B33" w:rsidRPr="00017968">
          <w:rPr>
            <w:rStyle w:val="Hyperlink"/>
            <w:noProof/>
          </w:rPr>
          <w:t>3.4.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Functionalities</w:t>
        </w:r>
        <w:r w:rsidR="00BE7B33">
          <w:rPr>
            <w:noProof/>
            <w:webHidden/>
          </w:rPr>
          <w:tab/>
        </w:r>
        <w:r w:rsidR="00BE7B33">
          <w:rPr>
            <w:noProof/>
            <w:webHidden/>
          </w:rPr>
          <w:fldChar w:fldCharType="begin"/>
        </w:r>
        <w:r w:rsidR="00BE7B33">
          <w:rPr>
            <w:noProof/>
            <w:webHidden/>
          </w:rPr>
          <w:instrText xml:space="preserve"> PAGEREF _Toc165841035 \h </w:instrText>
        </w:r>
        <w:r w:rsidR="00BE7B33">
          <w:rPr>
            <w:noProof/>
            <w:webHidden/>
          </w:rPr>
        </w:r>
        <w:r w:rsidR="00BE7B33">
          <w:rPr>
            <w:noProof/>
            <w:webHidden/>
          </w:rPr>
          <w:fldChar w:fldCharType="separate"/>
        </w:r>
        <w:r w:rsidR="00BE7B33">
          <w:rPr>
            <w:noProof/>
            <w:webHidden/>
          </w:rPr>
          <w:t>18</w:t>
        </w:r>
        <w:r w:rsidR="00BE7B33">
          <w:rPr>
            <w:noProof/>
            <w:webHidden/>
          </w:rPr>
          <w:fldChar w:fldCharType="end"/>
        </w:r>
      </w:hyperlink>
    </w:p>
    <w:p w14:paraId="56847E83" w14:textId="42C7A2F7"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6" w:history="1">
        <w:r w:rsidR="00BE7B33" w:rsidRPr="00017968">
          <w:rPr>
            <w:rStyle w:val="Hyperlink"/>
            <w:noProof/>
          </w:rPr>
          <w:t>3.4.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Capabilities</w:t>
        </w:r>
        <w:r w:rsidR="00BE7B33">
          <w:rPr>
            <w:noProof/>
            <w:webHidden/>
          </w:rPr>
          <w:tab/>
        </w:r>
        <w:r w:rsidR="00BE7B33">
          <w:rPr>
            <w:noProof/>
            <w:webHidden/>
          </w:rPr>
          <w:fldChar w:fldCharType="begin"/>
        </w:r>
        <w:r w:rsidR="00BE7B33">
          <w:rPr>
            <w:noProof/>
            <w:webHidden/>
          </w:rPr>
          <w:instrText xml:space="preserve"> PAGEREF _Toc165841036 \h </w:instrText>
        </w:r>
        <w:r w:rsidR="00BE7B33">
          <w:rPr>
            <w:noProof/>
            <w:webHidden/>
          </w:rPr>
        </w:r>
        <w:r w:rsidR="00BE7B33">
          <w:rPr>
            <w:noProof/>
            <w:webHidden/>
          </w:rPr>
          <w:fldChar w:fldCharType="separate"/>
        </w:r>
        <w:r w:rsidR="00BE7B33">
          <w:rPr>
            <w:noProof/>
            <w:webHidden/>
          </w:rPr>
          <w:t>19</w:t>
        </w:r>
        <w:r w:rsidR="00BE7B33">
          <w:rPr>
            <w:noProof/>
            <w:webHidden/>
          </w:rPr>
          <w:fldChar w:fldCharType="end"/>
        </w:r>
      </w:hyperlink>
    </w:p>
    <w:p w14:paraId="33F65E47" w14:textId="5CEAA4AB"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7" w:history="1">
        <w:r w:rsidR="00BE7B33" w:rsidRPr="00017968">
          <w:rPr>
            <w:rStyle w:val="Hyperlink"/>
            <w:noProof/>
          </w:rPr>
          <w:t>3.4.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otential Impact:</w:t>
        </w:r>
        <w:r w:rsidR="00BE7B33">
          <w:rPr>
            <w:noProof/>
            <w:webHidden/>
          </w:rPr>
          <w:tab/>
        </w:r>
        <w:r w:rsidR="00BE7B33">
          <w:rPr>
            <w:noProof/>
            <w:webHidden/>
          </w:rPr>
          <w:fldChar w:fldCharType="begin"/>
        </w:r>
        <w:r w:rsidR="00BE7B33">
          <w:rPr>
            <w:noProof/>
            <w:webHidden/>
          </w:rPr>
          <w:instrText xml:space="preserve"> PAGEREF _Toc165841037 \h </w:instrText>
        </w:r>
        <w:r w:rsidR="00BE7B33">
          <w:rPr>
            <w:noProof/>
            <w:webHidden/>
          </w:rPr>
        </w:r>
        <w:r w:rsidR="00BE7B33">
          <w:rPr>
            <w:noProof/>
            <w:webHidden/>
          </w:rPr>
          <w:fldChar w:fldCharType="separate"/>
        </w:r>
        <w:r w:rsidR="00BE7B33">
          <w:rPr>
            <w:noProof/>
            <w:webHidden/>
          </w:rPr>
          <w:t>19</w:t>
        </w:r>
        <w:r w:rsidR="00BE7B33">
          <w:rPr>
            <w:noProof/>
            <w:webHidden/>
          </w:rPr>
          <w:fldChar w:fldCharType="end"/>
        </w:r>
      </w:hyperlink>
    </w:p>
    <w:p w14:paraId="0D8B98D9" w14:textId="5EAD18C5"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38" w:history="1">
        <w:r w:rsidR="00BE7B33" w:rsidRPr="00017968">
          <w:rPr>
            <w:rStyle w:val="Hyperlink"/>
            <w:noProof/>
          </w:rPr>
          <w:t>3.5</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ability Requirements</w:t>
        </w:r>
        <w:r w:rsidR="00BE7B33">
          <w:rPr>
            <w:noProof/>
            <w:webHidden/>
          </w:rPr>
          <w:tab/>
        </w:r>
        <w:r w:rsidR="00BE7B33">
          <w:rPr>
            <w:noProof/>
            <w:webHidden/>
          </w:rPr>
          <w:fldChar w:fldCharType="begin"/>
        </w:r>
        <w:r w:rsidR="00BE7B33">
          <w:rPr>
            <w:noProof/>
            <w:webHidden/>
          </w:rPr>
          <w:instrText xml:space="preserve"> PAGEREF _Toc165841038 \h </w:instrText>
        </w:r>
        <w:r w:rsidR="00BE7B33">
          <w:rPr>
            <w:noProof/>
            <w:webHidden/>
          </w:rPr>
        </w:r>
        <w:r w:rsidR="00BE7B33">
          <w:rPr>
            <w:noProof/>
            <w:webHidden/>
          </w:rPr>
          <w:fldChar w:fldCharType="separate"/>
        </w:r>
        <w:r w:rsidR="00BE7B33">
          <w:rPr>
            <w:noProof/>
            <w:webHidden/>
          </w:rPr>
          <w:t>20</w:t>
        </w:r>
        <w:r w:rsidR="00BE7B33">
          <w:rPr>
            <w:noProof/>
            <w:webHidden/>
          </w:rPr>
          <w:fldChar w:fldCharType="end"/>
        </w:r>
      </w:hyperlink>
    </w:p>
    <w:p w14:paraId="3F736226" w14:textId="29E2172C"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39" w:history="1">
        <w:r w:rsidR="00BE7B33" w:rsidRPr="00017968">
          <w:rPr>
            <w:rStyle w:val="Hyperlink"/>
            <w:noProof/>
          </w:rPr>
          <w:t>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Design of the AR Support System</w:t>
        </w:r>
        <w:r w:rsidR="00BE7B33">
          <w:rPr>
            <w:noProof/>
            <w:webHidden/>
          </w:rPr>
          <w:tab/>
        </w:r>
        <w:r w:rsidR="00BE7B33">
          <w:rPr>
            <w:noProof/>
            <w:webHidden/>
          </w:rPr>
          <w:fldChar w:fldCharType="begin"/>
        </w:r>
        <w:r w:rsidR="00BE7B33">
          <w:rPr>
            <w:noProof/>
            <w:webHidden/>
          </w:rPr>
          <w:instrText xml:space="preserve"> PAGEREF _Toc165841039 \h </w:instrText>
        </w:r>
        <w:r w:rsidR="00BE7B33">
          <w:rPr>
            <w:noProof/>
            <w:webHidden/>
          </w:rPr>
        </w:r>
        <w:r w:rsidR="00BE7B33">
          <w:rPr>
            <w:noProof/>
            <w:webHidden/>
          </w:rPr>
          <w:fldChar w:fldCharType="separate"/>
        </w:r>
        <w:r w:rsidR="00BE7B33">
          <w:rPr>
            <w:noProof/>
            <w:webHidden/>
          </w:rPr>
          <w:t>22</w:t>
        </w:r>
        <w:r w:rsidR="00BE7B33">
          <w:rPr>
            <w:noProof/>
            <w:webHidden/>
          </w:rPr>
          <w:fldChar w:fldCharType="end"/>
        </w:r>
      </w:hyperlink>
    </w:p>
    <w:p w14:paraId="488910D0" w14:textId="261CD09E"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0" w:history="1">
        <w:r w:rsidR="00BE7B33" w:rsidRPr="00017968">
          <w:rPr>
            <w:rStyle w:val="Hyperlink"/>
            <w:noProof/>
          </w:rPr>
          <w:t>4.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econditions and Expectations</w:t>
        </w:r>
        <w:r w:rsidR="00BE7B33">
          <w:rPr>
            <w:noProof/>
            <w:webHidden/>
          </w:rPr>
          <w:tab/>
        </w:r>
        <w:r w:rsidR="00BE7B33">
          <w:rPr>
            <w:noProof/>
            <w:webHidden/>
          </w:rPr>
          <w:fldChar w:fldCharType="begin"/>
        </w:r>
        <w:r w:rsidR="00BE7B33">
          <w:rPr>
            <w:noProof/>
            <w:webHidden/>
          </w:rPr>
          <w:instrText xml:space="preserve"> PAGEREF _Toc165841040 \h </w:instrText>
        </w:r>
        <w:r w:rsidR="00BE7B33">
          <w:rPr>
            <w:noProof/>
            <w:webHidden/>
          </w:rPr>
        </w:r>
        <w:r w:rsidR="00BE7B33">
          <w:rPr>
            <w:noProof/>
            <w:webHidden/>
          </w:rPr>
          <w:fldChar w:fldCharType="separate"/>
        </w:r>
        <w:r w:rsidR="00BE7B33">
          <w:rPr>
            <w:noProof/>
            <w:webHidden/>
          </w:rPr>
          <w:t>22</w:t>
        </w:r>
        <w:r w:rsidR="00BE7B33">
          <w:rPr>
            <w:noProof/>
            <w:webHidden/>
          </w:rPr>
          <w:fldChar w:fldCharType="end"/>
        </w:r>
      </w:hyperlink>
    </w:p>
    <w:p w14:paraId="4D56E091" w14:textId="69F9D71C"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1" w:history="1">
        <w:r w:rsidR="00BE7B33" w:rsidRPr="00017968">
          <w:rPr>
            <w:rStyle w:val="Hyperlink"/>
            <w:noProof/>
          </w:rPr>
          <w:t>4.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er Interface Design</w:t>
        </w:r>
        <w:r w:rsidR="00BE7B33">
          <w:rPr>
            <w:noProof/>
            <w:webHidden/>
          </w:rPr>
          <w:tab/>
        </w:r>
        <w:r w:rsidR="00BE7B33">
          <w:rPr>
            <w:noProof/>
            <w:webHidden/>
          </w:rPr>
          <w:fldChar w:fldCharType="begin"/>
        </w:r>
        <w:r w:rsidR="00BE7B33">
          <w:rPr>
            <w:noProof/>
            <w:webHidden/>
          </w:rPr>
          <w:instrText xml:space="preserve"> PAGEREF _Toc165841041 \h </w:instrText>
        </w:r>
        <w:r w:rsidR="00BE7B33">
          <w:rPr>
            <w:noProof/>
            <w:webHidden/>
          </w:rPr>
        </w:r>
        <w:r w:rsidR="00BE7B33">
          <w:rPr>
            <w:noProof/>
            <w:webHidden/>
          </w:rPr>
          <w:fldChar w:fldCharType="separate"/>
        </w:r>
        <w:r w:rsidR="00BE7B33">
          <w:rPr>
            <w:noProof/>
            <w:webHidden/>
          </w:rPr>
          <w:t>22</w:t>
        </w:r>
        <w:r w:rsidR="00BE7B33">
          <w:rPr>
            <w:noProof/>
            <w:webHidden/>
          </w:rPr>
          <w:fldChar w:fldCharType="end"/>
        </w:r>
      </w:hyperlink>
    </w:p>
    <w:p w14:paraId="18F1EED3" w14:textId="04991BE8"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2" w:history="1">
        <w:r w:rsidR="00BE7B33" w:rsidRPr="00017968">
          <w:rPr>
            <w:rStyle w:val="Hyperlink"/>
            <w:noProof/>
          </w:rPr>
          <w:t>4.2.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Mobile Devices</w:t>
        </w:r>
        <w:r w:rsidR="00BE7B33">
          <w:rPr>
            <w:noProof/>
            <w:webHidden/>
          </w:rPr>
          <w:tab/>
        </w:r>
        <w:r w:rsidR="00BE7B33">
          <w:rPr>
            <w:noProof/>
            <w:webHidden/>
          </w:rPr>
          <w:fldChar w:fldCharType="begin"/>
        </w:r>
        <w:r w:rsidR="00BE7B33">
          <w:rPr>
            <w:noProof/>
            <w:webHidden/>
          </w:rPr>
          <w:instrText xml:space="preserve"> PAGEREF _Toc165841042 \h </w:instrText>
        </w:r>
        <w:r w:rsidR="00BE7B33">
          <w:rPr>
            <w:noProof/>
            <w:webHidden/>
          </w:rPr>
        </w:r>
        <w:r w:rsidR="00BE7B33">
          <w:rPr>
            <w:noProof/>
            <w:webHidden/>
          </w:rPr>
          <w:fldChar w:fldCharType="separate"/>
        </w:r>
        <w:r w:rsidR="00BE7B33">
          <w:rPr>
            <w:noProof/>
            <w:webHidden/>
          </w:rPr>
          <w:t>22</w:t>
        </w:r>
        <w:r w:rsidR="00BE7B33">
          <w:rPr>
            <w:noProof/>
            <w:webHidden/>
          </w:rPr>
          <w:fldChar w:fldCharType="end"/>
        </w:r>
      </w:hyperlink>
    </w:p>
    <w:p w14:paraId="1463C775" w14:textId="5BD9C983"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3" w:history="1">
        <w:r w:rsidR="00BE7B33" w:rsidRPr="00017968">
          <w:rPr>
            <w:rStyle w:val="Hyperlink"/>
            <w:noProof/>
          </w:rPr>
          <w:t>4.2.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AR-Headset</w:t>
        </w:r>
        <w:r w:rsidR="00BE7B33">
          <w:rPr>
            <w:noProof/>
            <w:webHidden/>
          </w:rPr>
          <w:tab/>
        </w:r>
        <w:r w:rsidR="00BE7B33">
          <w:rPr>
            <w:noProof/>
            <w:webHidden/>
          </w:rPr>
          <w:fldChar w:fldCharType="begin"/>
        </w:r>
        <w:r w:rsidR="00BE7B33">
          <w:rPr>
            <w:noProof/>
            <w:webHidden/>
          </w:rPr>
          <w:instrText xml:space="preserve"> PAGEREF _Toc165841043 \h </w:instrText>
        </w:r>
        <w:r w:rsidR="00BE7B33">
          <w:rPr>
            <w:noProof/>
            <w:webHidden/>
          </w:rPr>
        </w:r>
        <w:r w:rsidR="00BE7B33">
          <w:rPr>
            <w:noProof/>
            <w:webHidden/>
          </w:rPr>
          <w:fldChar w:fldCharType="separate"/>
        </w:r>
        <w:r w:rsidR="00BE7B33">
          <w:rPr>
            <w:noProof/>
            <w:webHidden/>
          </w:rPr>
          <w:t>24</w:t>
        </w:r>
        <w:r w:rsidR="00BE7B33">
          <w:rPr>
            <w:noProof/>
            <w:webHidden/>
          </w:rPr>
          <w:fldChar w:fldCharType="end"/>
        </w:r>
      </w:hyperlink>
    </w:p>
    <w:p w14:paraId="52E78CD3" w14:textId="3BFC430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4" w:history="1">
        <w:r w:rsidR="00BE7B33" w:rsidRPr="00017968">
          <w:rPr>
            <w:rStyle w:val="Hyperlink"/>
            <w:noProof/>
          </w:rPr>
          <w:t>4.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ability and User Experience</w:t>
        </w:r>
        <w:r w:rsidR="00BE7B33">
          <w:rPr>
            <w:noProof/>
            <w:webHidden/>
          </w:rPr>
          <w:tab/>
        </w:r>
        <w:r w:rsidR="00BE7B33">
          <w:rPr>
            <w:noProof/>
            <w:webHidden/>
          </w:rPr>
          <w:fldChar w:fldCharType="begin"/>
        </w:r>
        <w:r w:rsidR="00BE7B33">
          <w:rPr>
            <w:noProof/>
            <w:webHidden/>
          </w:rPr>
          <w:instrText xml:space="preserve"> PAGEREF _Toc165841044 \h </w:instrText>
        </w:r>
        <w:r w:rsidR="00BE7B33">
          <w:rPr>
            <w:noProof/>
            <w:webHidden/>
          </w:rPr>
        </w:r>
        <w:r w:rsidR="00BE7B33">
          <w:rPr>
            <w:noProof/>
            <w:webHidden/>
          </w:rPr>
          <w:fldChar w:fldCharType="separate"/>
        </w:r>
        <w:r w:rsidR="00BE7B33">
          <w:rPr>
            <w:noProof/>
            <w:webHidden/>
          </w:rPr>
          <w:t>26</w:t>
        </w:r>
        <w:r w:rsidR="00BE7B33">
          <w:rPr>
            <w:noProof/>
            <w:webHidden/>
          </w:rPr>
          <w:fldChar w:fldCharType="end"/>
        </w:r>
      </w:hyperlink>
    </w:p>
    <w:p w14:paraId="181252C5" w14:textId="2A9C84B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5" w:history="1">
        <w:r w:rsidR="00BE7B33" w:rsidRPr="00017968">
          <w:rPr>
            <w:rStyle w:val="Hyperlink"/>
            <w:noProof/>
          </w:rPr>
          <w:t>4.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echnological Design</w:t>
        </w:r>
        <w:r w:rsidR="00BE7B33">
          <w:rPr>
            <w:noProof/>
            <w:webHidden/>
          </w:rPr>
          <w:tab/>
        </w:r>
        <w:r w:rsidR="00BE7B33">
          <w:rPr>
            <w:noProof/>
            <w:webHidden/>
          </w:rPr>
          <w:fldChar w:fldCharType="begin"/>
        </w:r>
        <w:r w:rsidR="00BE7B33">
          <w:rPr>
            <w:noProof/>
            <w:webHidden/>
          </w:rPr>
          <w:instrText xml:space="preserve"> PAGEREF _Toc165841045 \h </w:instrText>
        </w:r>
        <w:r w:rsidR="00BE7B33">
          <w:rPr>
            <w:noProof/>
            <w:webHidden/>
          </w:rPr>
        </w:r>
        <w:r w:rsidR="00BE7B33">
          <w:rPr>
            <w:noProof/>
            <w:webHidden/>
          </w:rPr>
          <w:fldChar w:fldCharType="separate"/>
        </w:r>
        <w:r w:rsidR="00BE7B33">
          <w:rPr>
            <w:noProof/>
            <w:webHidden/>
          </w:rPr>
          <w:t>26</w:t>
        </w:r>
        <w:r w:rsidR="00BE7B33">
          <w:rPr>
            <w:noProof/>
            <w:webHidden/>
          </w:rPr>
          <w:fldChar w:fldCharType="end"/>
        </w:r>
      </w:hyperlink>
    </w:p>
    <w:p w14:paraId="11FE1A6C" w14:textId="689CD790"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6" w:history="1">
        <w:r w:rsidR="00BE7B33" w:rsidRPr="00017968">
          <w:rPr>
            <w:rStyle w:val="Hyperlink"/>
            <w:noProof/>
          </w:rPr>
          <w:t>4.4.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electing the Right Hardware</w:t>
        </w:r>
        <w:r w:rsidR="00BE7B33">
          <w:rPr>
            <w:noProof/>
            <w:webHidden/>
          </w:rPr>
          <w:tab/>
        </w:r>
        <w:r w:rsidR="00BE7B33">
          <w:rPr>
            <w:noProof/>
            <w:webHidden/>
          </w:rPr>
          <w:fldChar w:fldCharType="begin"/>
        </w:r>
        <w:r w:rsidR="00BE7B33">
          <w:rPr>
            <w:noProof/>
            <w:webHidden/>
          </w:rPr>
          <w:instrText xml:space="preserve"> PAGEREF _Toc165841046 \h </w:instrText>
        </w:r>
        <w:r w:rsidR="00BE7B33">
          <w:rPr>
            <w:noProof/>
            <w:webHidden/>
          </w:rPr>
        </w:r>
        <w:r w:rsidR="00BE7B33">
          <w:rPr>
            <w:noProof/>
            <w:webHidden/>
          </w:rPr>
          <w:fldChar w:fldCharType="separate"/>
        </w:r>
        <w:r w:rsidR="00BE7B33">
          <w:rPr>
            <w:noProof/>
            <w:webHidden/>
          </w:rPr>
          <w:t>27</w:t>
        </w:r>
        <w:r w:rsidR="00BE7B33">
          <w:rPr>
            <w:noProof/>
            <w:webHidden/>
          </w:rPr>
          <w:fldChar w:fldCharType="end"/>
        </w:r>
      </w:hyperlink>
    </w:p>
    <w:p w14:paraId="5C486651" w14:textId="0AF64204"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7" w:history="1">
        <w:r w:rsidR="00BE7B33" w:rsidRPr="00017968">
          <w:rPr>
            <w:rStyle w:val="Hyperlink"/>
            <w:noProof/>
          </w:rPr>
          <w:t>4.4.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AR Software</w:t>
        </w:r>
        <w:r w:rsidR="00BE7B33">
          <w:rPr>
            <w:noProof/>
            <w:webHidden/>
          </w:rPr>
          <w:tab/>
        </w:r>
        <w:r w:rsidR="00BE7B33">
          <w:rPr>
            <w:noProof/>
            <w:webHidden/>
          </w:rPr>
          <w:fldChar w:fldCharType="begin"/>
        </w:r>
        <w:r w:rsidR="00BE7B33">
          <w:rPr>
            <w:noProof/>
            <w:webHidden/>
          </w:rPr>
          <w:instrText xml:space="preserve"> PAGEREF _Toc165841047 \h </w:instrText>
        </w:r>
        <w:r w:rsidR="00BE7B33">
          <w:rPr>
            <w:noProof/>
            <w:webHidden/>
          </w:rPr>
        </w:r>
        <w:r w:rsidR="00BE7B33">
          <w:rPr>
            <w:noProof/>
            <w:webHidden/>
          </w:rPr>
          <w:fldChar w:fldCharType="separate"/>
        </w:r>
        <w:r w:rsidR="00BE7B33">
          <w:rPr>
            <w:noProof/>
            <w:webHidden/>
          </w:rPr>
          <w:t>27</w:t>
        </w:r>
        <w:r w:rsidR="00BE7B33">
          <w:rPr>
            <w:noProof/>
            <w:webHidden/>
          </w:rPr>
          <w:fldChar w:fldCharType="end"/>
        </w:r>
      </w:hyperlink>
    </w:p>
    <w:p w14:paraId="608A1D65" w14:textId="5B5C786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8" w:history="1">
        <w:r w:rsidR="00BE7B33" w:rsidRPr="00017968">
          <w:rPr>
            <w:rStyle w:val="Hyperlink"/>
            <w:noProof/>
          </w:rPr>
          <w:t>4.4.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Integration with existing systems</w:t>
        </w:r>
        <w:r w:rsidR="00BE7B33">
          <w:rPr>
            <w:noProof/>
            <w:webHidden/>
          </w:rPr>
          <w:tab/>
        </w:r>
        <w:r w:rsidR="00BE7B33">
          <w:rPr>
            <w:noProof/>
            <w:webHidden/>
          </w:rPr>
          <w:fldChar w:fldCharType="begin"/>
        </w:r>
        <w:r w:rsidR="00BE7B33">
          <w:rPr>
            <w:noProof/>
            <w:webHidden/>
          </w:rPr>
          <w:instrText xml:space="preserve"> PAGEREF _Toc165841048 \h </w:instrText>
        </w:r>
        <w:r w:rsidR="00BE7B33">
          <w:rPr>
            <w:noProof/>
            <w:webHidden/>
          </w:rPr>
        </w:r>
        <w:r w:rsidR="00BE7B33">
          <w:rPr>
            <w:noProof/>
            <w:webHidden/>
          </w:rPr>
          <w:fldChar w:fldCharType="separate"/>
        </w:r>
        <w:r w:rsidR="00BE7B33">
          <w:rPr>
            <w:noProof/>
            <w:webHidden/>
          </w:rPr>
          <w:t>27</w:t>
        </w:r>
        <w:r w:rsidR="00BE7B33">
          <w:rPr>
            <w:noProof/>
            <w:webHidden/>
          </w:rPr>
          <w:fldChar w:fldCharType="end"/>
        </w:r>
      </w:hyperlink>
    </w:p>
    <w:p w14:paraId="2D96A214" w14:textId="2435D5E7"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49" w:history="1">
        <w:r w:rsidR="00BE7B33" w:rsidRPr="00017968">
          <w:rPr>
            <w:rStyle w:val="Hyperlink"/>
            <w:noProof/>
          </w:rPr>
          <w:t>4.4.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nsuring Compatibility and Performance</w:t>
        </w:r>
        <w:r w:rsidR="00BE7B33">
          <w:rPr>
            <w:noProof/>
            <w:webHidden/>
          </w:rPr>
          <w:tab/>
        </w:r>
        <w:r w:rsidR="00BE7B33">
          <w:rPr>
            <w:noProof/>
            <w:webHidden/>
          </w:rPr>
          <w:fldChar w:fldCharType="begin"/>
        </w:r>
        <w:r w:rsidR="00BE7B33">
          <w:rPr>
            <w:noProof/>
            <w:webHidden/>
          </w:rPr>
          <w:instrText xml:space="preserve"> PAGEREF _Toc165841049 \h </w:instrText>
        </w:r>
        <w:r w:rsidR="00BE7B33">
          <w:rPr>
            <w:noProof/>
            <w:webHidden/>
          </w:rPr>
        </w:r>
        <w:r w:rsidR="00BE7B33">
          <w:rPr>
            <w:noProof/>
            <w:webHidden/>
          </w:rPr>
          <w:fldChar w:fldCharType="separate"/>
        </w:r>
        <w:r w:rsidR="00BE7B33">
          <w:rPr>
            <w:noProof/>
            <w:webHidden/>
          </w:rPr>
          <w:t>27</w:t>
        </w:r>
        <w:r w:rsidR="00BE7B33">
          <w:rPr>
            <w:noProof/>
            <w:webHidden/>
          </w:rPr>
          <w:fldChar w:fldCharType="end"/>
        </w:r>
      </w:hyperlink>
    </w:p>
    <w:p w14:paraId="06D4B2CF" w14:textId="104FCD52"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0" w:history="1">
        <w:r w:rsidR="00BE7B33" w:rsidRPr="00017968">
          <w:rPr>
            <w:rStyle w:val="Hyperlink"/>
            <w:noProof/>
          </w:rPr>
          <w:t>4.4.5</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Addressing Security Concerns</w:t>
        </w:r>
        <w:r w:rsidR="00BE7B33">
          <w:rPr>
            <w:noProof/>
            <w:webHidden/>
          </w:rPr>
          <w:tab/>
        </w:r>
        <w:r w:rsidR="00BE7B33">
          <w:rPr>
            <w:noProof/>
            <w:webHidden/>
          </w:rPr>
          <w:fldChar w:fldCharType="begin"/>
        </w:r>
        <w:r w:rsidR="00BE7B33">
          <w:rPr>
            <w:noProof/>
            <w:webHidden/>
          </w:rPr>
          <w:instrText xml:space="preserve"> PAGEREF _Toc165841050 \h </w:instrText>
        </w:r>
        <w:r w:rsidR="00BE7B33">
          <w:rPr>
            <w:noProof/>
            <w:webHidden/>
          </w:rPr>
        </w:r>
        <w:r w:rsidR="00BE7B33">
          <w:rPr>
            <w:noProof/>
            <w:webHidden/>
          </w:rPr>
          <w:fldChar w:fldCharType="separate"/>
        </w:r>
        <w:r w:rsidR="00BE7B33">
          <w:rPr>
            <w:noProof/>
            <w:webHidden/>
          </w:rPr>
          <w:t>28</w:t>
        </w:r>
        <w:r w:rsidR="00BE7B33">
          <w:rPr>
            <w:noProof/>
            <w:webHidden/>
          </w:rPr>
          <w:fldChar w:fldCharType="end"/>
        </w:r>
      </w:hyperlink>
    </w:p>
    <w:p w14:paraId="28DC6500" w14:textId="250F75D9"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1" w:history="1">
        <w:r w:rsidR="00BE7B33" w:rsidRPr="00017968">
          <w:rPr>
            <w:rStyle w:val="Hyperlink"/>
            <w:noProof/>
          </w:rPr>
          <w:t>4.4.6</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viding Technical Support</w:t>
        </w:r>
        <w:r w:rsidR="00BE7B33">
          <w:rPr>
            <w:noProof/>
            <w:webHidden/>
          </w:rPr>
          <w:tab/>
        </w:r>
        <w:r w:rsidR="00BE7B33">
          <w:rPr>
            <w:noProof/>
            <w:webHidden/>
          </w:rPr>
          <w:fldChar w:fldCharType="begin"/>
        </w:r>
        <w:r w:rsidR="00BE7B33">
          <w:rPr>
            <w:noProof/>
            <w:webHidden/>
          </w:rPr>
          <w:instrText xml:space="preserve"> PAGEREF _Toc165841051 \h </w:instrText>
        </w:r>
        <w:r w:rsidR="00BE7B33">
          <w:rPr>
            <w:noProof/>
            <w:webHidden/>
          </w:rPr>
        </w:r>
        <w:r w:rsidR="00BE7B33">
          <w:rPr>
            <w:noProof/>
            <w:webHidden/>
          </w:rPr>
          <w:fldChar w:fldCharType="separate"/>
        </w:r>
        <w:r w:rsidR="00BE7B33">
          <w:rPr>
            <w:noProof/>
            <w:webHidden/>
          </w:rPr>
          <w:t>28</w:t>
        </w:r>
        <w:r w:rsidR="00BE7B33">
          <w:rPr>
            <w:noProof/>
            <w:webHidden/>
          </w:rPr>
          <w:fldChar w:fldCharType="end"/>
        </w:r>
      </w:hyperlink>
    </w:p>
    <w:p w14:paraId="2A1B7483" w14:textId="6BD181C0"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2" w:history="1">
        <w:r w:rsidR="00BE7B33" w:rsidRPr="00017968">
          <w:rPr>
            <w:rStyle w:val="Hyperlink"/>
            <w:noProof/>
          </w:rPr>
          <w:t>4.5</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est Scenarios</w:t>
        </w:r>
        <w:r w:rsidR="00BE7B33">
          <w:rPr>
            <w:noProof/>
            <w:webHidden/>
          </w:rPr>
          <w:tab/>
        </w:r>
        <w:r w:rsidR="00BE7B33">
          <w:rPr>
            <w:noProof/>
            <w:webHidden/>
          </w:rPr>
          <w:fldChar w:fldCharType="begin"/>
        </w:r>
        <w:r w:rsidR="00BE7B33">
          <w:rPr>
            <w:noProof/>
            <w:webHidden/>
          </w:rPr>
          <w:instrText xml:space="preserve"> PAGEREF _Toc165841052 \h </w:instrText>
        </w:r>
        <w:r w:rsidR="00BE7B33">
          <w:rPr>
            <w:noProof/>
            <w:webHidden/>
          </w:rPr>
        </w:r>
        <w:r w:rsidR="00BE7B33">
          <w:rPr>
            <w:noProof/>
            <w:webHidden/>
          </w:rPr>
          <w:fldChar w:fldCharType="separate"/>
        </w:r>
        <w:r w:rsidR="00BE7B33">
          <w:rPr>
            <w:noProof/>
            <w:webHidden/>
          </w:rPr>
          <w:t>28</w:t>
        </w:r>
        <w:r w:rsidR="00BE7B33">
          <w:rPr>
            <w:noProof/>
            <w:webHidden/>
          </w:rPr>
          <w:fldChar w:fldCharType="end"/>
        </w:r>
      </w:hyperlink>
    </w:p>
    <w:p w14:paraId="7A519250" w14:textId="14724FB6"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3" w:history="1">
        <w:r w:rsidR="00BE7B33" w:rsidRPr="00017968">
          <w:rPr>
            <w:rStyle w:val="Hyperlink"/>
            <w:noProof/>
          </w:rPr>
          <w:t>4.5.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nit tests</w:t>
        </w:r>
        <w:r w:rsidR="00BE7B33">
          <w:rPr>
            <w:noProof/>
            <w:webHidden/>
          </w:rPr>
          <w:tab/>
        </w:r>
        <w:r w:rsidR="00BE7B33">
          <w:rPr>
            <w:noProof/>
            <w:webHidden/>
          </w:rPr>
          <w:fldChar w:fldCharType="begin"/>
        </w:r>
        <w:r w:rsidR="00BE7B33">
          <w:rPr>
            <w:noProof/>
            <w:webHidden/>
          </w:rPr>
          <w:instrText xml:space="preserve"> PAGEREF _Toc165841053 \h </w:instrText>
        </w:r>
        <w:r w:rsidR="00BE7B33">
          <w:rPr>
            <w:noProof/>
            <w:webHidden/>
          </w:rPr>
        </w:r>
        <w:r w:rsidR="00BE7B33">
          <w:rPr>
            <w:noProof/>
            <w:webHidden/>
          </w:rPr>
          <w:fldChar w:fldCharType="separate"/>
        </w:r>
        <w:r w:rsidR="00BE7B33">
          <w:rPr>
            <w:noProof/>
            <w:webHidden/>
          </w:rPr>
          <w:t>28</w:t>
        </w:r>
        <w:r w:rsidR="00BE7B33">
          <w:rPr>
            <w:noProof/>
            <w:webHidden/>
          </w:rPr>
          <w:fldChar w:fldCharType="end"/>
        </w:r>
      </w:hyperlink>
    </w:p>
    <w:p w14:paraId="26670744" w14:textId="3EB0FB70"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4" w:history="1">
        <w:r w:rsidR="00BE7B33" w:rsidRPr="00017968">
          <w:rPr>
            <w:rStyle w:val="Hyperlink"/>
            <w:noProof/>
          </w:rPr>
          <w:t>4.5.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Components tests</w:t>
        </w:r>
        <w:r w:rsidR="00BE7B33">
          <w:rPr>
            <w:noProof/>
            <w:webHidden/>
          </w:rPr>
          <w:tab/>
        </w:r>
        <w:r w:rsidR="00BE7B33">
          <w:rPr>
            <w:noProof/>
            <w:webHidden/>
          </w:rPr>
          <w:fldChar w:fldCharType="begin"/>
        </w:r>
        <w:r w:rsidR="00BE7B33">
          <w:rPr>
            <w:noProof/>
            <w:webHidden/>
          </w:rPr>
          <w:instrText xml:space="preserve"> PAGEREF _Toc165841054 \h </w:instrText>
        </w:r>
        <w:r w:rsidR="00BE7B33">
          <w:rPr>
            <w:noProof/>
            <w:webHidden/>
          </w:rPr>
        </w:r>
        <w:r w:rsidR="00BE7B33">
          <w:rPr>
            <w:noProof/>
            <w:webHidden/>
          </w:rPr>
          <w:fldChar w:fldCharType="separate"/>
        </w:r>
        <w:r w:rsidR="00BE7B33">
          <w:rPr>
            <w:noProof/>
            <w:webHidden/>
          </w:rPr>
          <w:t>29</w:t>
        </w:r>
        <w:r w:rsidR="00BE7B33">
          <w:rPr>
            <w:noProof/>
            <w:webHidden/>
          </w:rPr>
          <w:fldChar w:fldCharType="end"/>
        </w:r>
      </w:hyperlink>
    </w:p>
    <w:p w14:paraId="598E8D73" w14:textId="0EC588E9"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5" w:history="1">
        <w:r w:rsidR="00BE7B33" w:rsidRPr="00017968">
          <w:rPr>
            <w:rStyle w:val="Hyperlink"/>
            <w:noProof/>
          </w:rPr>
          <w:t>4.5.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Integration Tests</w:t>
        </w:r>
        <w:r w:rsidR="00BE7B33">
          <w:rPr>
            <w:noProof/>
            <w:webHidden/>
          </w:rPr>
          <w:tab/>
        </w:r>
        <w:r w:rsidR="00BE7B33">
          <w:rPr>
            <w:noProof/>
            <w:webHidden/>
          </w:rPr>
          <w:fldChar w:fldCharType="begin"/>
        </w:r>
        <w:r w:rsidR="00BE7B33">
          <w:rPr>
            <w:noProof/>
            <w:webHidden/>
          </w:rPr>
          <w:instrText xml:space="preserve"> PAGEREF _Toc165841055 \h </w:instrText>
        </w:r>
        <w:r w:rsidR="00BE7B33">
          <w:rPr>
            <w:noProof/>
            <w:webHidden/>
          </w:rPr>
        </w:r>
        <w:r w:rsidR="00BE7B33">
          <w:rPr>
            <w:noProof/>
            <w:webHidden/>
          </w:rPr>
          <w:fldChar w:fldCharType="separate"/>
        </w:r>
        <w:r w:rsidR="00BE7B33">
          <w:rPr>
            <w:noProof/>
            <w:webHidden/>
          </w:rPr>
          <w:t>29</w:t>
        </w:r>
        <w:r w:rsidR="00BE7B33">
          <w:rPr>
            <w:noProof/>
            <w:webHidden/>
          </w:rPr>
          <w:fldChar w:fldCharType="end"/>
        </w:r>
      </w:hyperlink>
    </w:p>
    <w:p w14:paraId="4CD55522" w14:textId="6F167F6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6" w:history="1">
        <w:r w:rsidR="00BE7B33" w:rsidRPr="00017968">
          <w:rPr>
            <w:rStyle w:val="Hyperlink"/>
            <w:noProof/>
          </w:rPr>
          <w:t>4.5.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ystem Tests</w:t>
        </w:r>
        <w:r w:rsidR="00BE7B33">
          <w:rPr>
            <w:noProof/>
            <w:webHidden/>
          </w:rPr>
          <w:tab/>
        </w:r>
        <w:r w:rsidR="00BE7B33">
          <w:rPr>
            <w:noProof/>
            <w:webHidden/>
          </w:rPr>
          <w:fldChar w:fldCharType="begin"/>
        </w:r>
        <w:r w:rsidR="00BE7B33">
          <w:rPr>
            <w:noProof/>
            <w:webHidden/>
          </w:rPr>
          <w:instrText xml:space="preserve"> PAGEREF _Toc165841056 \h </w:instrText>
        </w:r>
        <w:r w:rsidR="00BE7B33">
          <w:rPr>
            <w:noProof/>
            <w:webHidden/>
          </w:rPr>
        </w:r>
        <w:r w:rsidR="00BE7B33">
          <w:rPr>
            <w:noProof/>
            <w:webHidden/>
          </w:rPr>
          <w:fldChar w:fldCharType="separate"/>
        </w:r>
        <w:r w:rsidR="00BE7B33">
          <w:rPr>
            <w:noProof/>
            <w:webHidden/>
          </w:rPr>
          <w:t>29</w:t>
        </w:r>
        <w:r w:rsidR="00BE7B33">
          <w:rPr>
            <w:noProof/>
            <w:webHidden/>
          </w:rPr>
          <w:fldChar w:fldCharType="end"/>
        </w:r>
      </w:hyperlink>
    </w:p>
    <w:p w14:paraId="2F2FE9D2" w14:textId="1D27B954"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57" w:history="1">
        <w:r w:rsidR="00BE7B33" w:rsidRPr="00017968">
          <w:rPr>
            <w:rStyle w:val="Hyperlink"/>
            <w:noProof/>
          </w:rPr>
          <w:t>5</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Planning</w:t>
        </w:r>
        <w:r w:rsidR="00BE7B33">
          <w:rPr>
            <w:noProof/>
            <w:webHidden/>
          </w:rPr>
          <w:tab/>
        </w:r>
        <w:r w:rsidR="00BE7B33">
          <w:rPr>
            <w:noProof/>
            <w:webHidden/>
          </w:rPr>
          <w:fldChar w:fldCharType="begin"/>
        </w:r>
        <w:r w:rsidR="00BE7B33">
          <w:rPr>
            <w:noProof/>
            <w:webHidden/>
          </w:rPr>
          <w:instrText xml:space="preserve"> PAGEREF _Toc165841057 \h </w:instrText>
        </w:r>
        <w:r w:rsidR="00BE7B33">
          <w:rPr>
            <w:noProof/>
            <w:webHidden/>
          </w:rPr>
        </w:r>
        <w:r w:rsidR="00BE7B33">
          <w:rPr>
            <w:noProof/>
            <w:webHidden/>
          </w:rPr>
          <w:fldChar w:fldCharType="separate"/>
        </w:r>
        <w:r w:rsidR="00BE7B33">
          <w:rPr>
            <w:noProof/>
            <w:webHidden/>
          </w:rPr>
          <w:t>30</w:t>
        </w:r>
        <w:r w:rsidR="00BE7B33">
          <w:rPr>
            <w:noProof/>
            <w:webHidden/>
          </w:rPr>
          <w:fldChar w:fldCharType="end"/>
        </w:r>
      </w:hyperlink>
    </w:p>
    <w:p w14:paraId="5C29E96A" w14:textId="15ED792E"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8" w:history="1">
        <w:r w:rsidR="00BE7B33" w:rsidRPr="00017968">
          <w:rPr>
            <w:rStyle w:val="Hyperlink"/>
            <w:noProof/>
          </w:rPr>
          <w:t>5.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Management Methodology</w:t>
        </w:r>
        <w:r w:rsidR="00BE7B33">
          <w:rPr>
            <w:noProof/>
            <w:webHidden/>
          </w:rPr>
          <w:tab/>
        </w:r>
        <w:r w:rsidR="00BE7B33">
          <w:rPr>
            <w:noProof/>
            <w:webHidden/>
          </w:rPr>
          <w:fldChar w:fldCharType="begin"/>
        </w:r>
        <w:r w:rsidR="00BE7B33">
          <w:rPr>
            <w:noProof/>
            <w:webHidden/>
          </w:rPr>
          <w:instrText xml:space="preserve"> PAGEREF _Toc165841058 \h </w:instrText>
        </w:r>
        <w:r w:rsidR="00BE7B33">
          <w:rPr>
            <w:noProof/>
            <w:webHidden/>
          </w:rPr>
        </w:r>
        <w:r w:rsidR="00BE7B33">
          <w:rPr>
            <w:noProof/>
            <w:webHidden/>
          </w:rPr>
          <w:fldChar w:fldCharType="separate"/>
        </w:r>
        <w:r w:rsidR="00BE7B33">
          <w:rPr>
            <w:noProof/>
            <w:webHidden/>
          </w:rPr>
          <w:t>30</w:t>
        </w:r>
        <w:r w:rsidR="00BE7B33">
          <w:rPr>
            <w:noProof/>
            <w:webHidden/>
          </w:rPr>
          <w:fldChar w:fldCharType="end"/>
        </w:r>
      </w:hyperlink>
    </w:p>
    <w:p w14:paraId="4EEC7653" w14:textId="360560CB"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59" w:history="1">
        <w:r w:rsidR="00BE7B33" w:rsidRPr="00017968">
          <w:rPr>
            <w:rStyle w:val="Hyperlink"/>
            <w:noProof/>
          </w:rPr>
          <w:t>5.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xecution Methodology</w:t>
        </w:r>
        <w:r w:rsidR="00BE7B33">
          <w:rPr>
            <w:noProof/>
            <w:webHidden/>
          </w:rPr>
          <w:tab/>
        </w:r>
        <w:r w:rsidR="00BE7B33">
          <w:rPr>
            <w:noProof/>
            <w:webHidden/>
          </w:rPr>
          <w:fldChar w:fldCharType="begin"/>
        </w:r>
        <w:r w:rsidR="00BE7B33">
          <w:rPr>
            <w:noProof/>
            <w:webHidden/>
          </w:rPr>
          <w:instrText xml:space="preserve"> PAGEREF _Toc165841059 \h </w:instrText>
        </w:r>
        <w:r w:rsidR="00BE7B33">
          <w:rPr>
            <w:noProof/>
            <w:webHidden/>
          </w:rPr>
        </w:r>
        <w:r w:rsidR="00BE7B33">
          <w:rPr>
            <w:noProof/>
            <w:webHidden/>
          </w:rPr>
          <w:fldChar w:fldCharType="separate"/>
        </w:r>
        <w:r w:rsidR="00BE7B33">
          <w:rPr>
            <w:noProof/>
            <w:webHidden/>
          </w:rPr>
          <w:t>31</w:t>
        </w:r>
        <w:r w:rsidR="00BE7B33">
          <w:rPr>
            <w:noProof/>
            <w:webHidden/>
          </w:rPr>
          <w:fldChar w:fldCharType="end"/>
        </w:r>
      </w:hyperlink>
    </w:p>
    <w:p w14:paraId="608440CA" w14:textId="556B06B0"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0" w:history="1">
        <w:r w:rsidR="00BE7B33" w:rsidRPr="00017968">
          <w:rPr>
            <w:rStyle w:val="Hyperlink"/>
            <w:noProof/>
          </w:rPr>
          <w:t>5.3</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Controlling Methodology</w:t>
        </w:r>
        <w:r w:rsidR="00BE7B33">
          <w:rPr>
            <w:noProof/>
            <w:webHidden/>
          </w:rPr>
          <w:tab/>
        </w:r>
        <w:r w:rsidR="00BE7B33">
          <w:rPr>
            <w:noProof/>
            <w:webHidden/>
          </w:rPr>
          <w:fldChar w:fldCharType="begin"/>
        </w:r>
        <w:r w:rsidR="00BE7B33">
          <w:rPr>
            <w:noProof/>
            <w:webHidden/>
          </w:rPr>
          <w:instrText xml:space="preserve"> PAGEREF _Toc165841060 \h </w:instrText>
        </w:r>
        <w:r w:rsidR="00BE7B33">
          <w:rPr>
            <w:noProof/>
            <w:webHidden/>
          </w:rPr>
        </w:r>
        <w:r w:rsidR="00BE7B33">
          <w:rPr>
            <w:noProof/>
            <w:webHidden/>
          </w:rPr>
          <w:fldChar w:fldCharType="separate"/>
        </w:r>
        <w:r w:rsidR="00BE7B33">
          <w:rPr>
            <w:noProof/>
            <w:webHidden/>
          </w:rPr>
          <w:t>32</w:t>
        </w:r>
        <w:r w:rsidR="00BE7B33">
          <w:rPr>
            <w:noProof/>
            <w:webHidden/>
          </w:rPr>
          <w:fldChar w:fldCharType="end"/>
        </w:r>
      </w:hyperlink>
    </w:p>
    <w:p w14:paraId="4CB68223" w14:textId="21A78353"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1" w:history="1">
        <w:r w:rsidR="00BE7B33" w:rsidRPr="00017968">
          <w:rPr>
            <w:rStyle w:val="Hyperlink"/>
            <w:noProof/>
          </w:rPr>
          <w:t>5.4</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er Stories and Epics</w:t>
        </w:r>
        <w:r w:rsidR="00BE7B33">
          <w:rPr>
            <w:noProof/>
            <w:webHidden/>
          </w:rPr>
          <w:tab/>
        </w:r>
        <w:r w:rsidR="00BE7B33">
          <w:rPr>
            <w:noProof/>
            <w:webHidden/>
          </w:rPr>
          <w:fldChar w:fldCharType="begin"/>
        </w:r>
        <w:r w:rsidR="00BE7B33">
          <w:rPr>
            <w:noProof/>
            <w:webHidden/>
          </w:rPr>
          <w:instrText xml:space="preserve"> PAGEREF _Toc165841061 \h </w:instrText>
        </w:r>
        <w:r w:rsidR="00BE7B33">
          <w:rPr>
            <w:noProof/>
            <w:webHidden/>
          </w:rPr>
        </w:r>
        <w:r w:rsidR="00BE7B33">
          <w:rPr>
            <w:noProof/>
            <w:webHidden/>
          </w:rPr>
          <w:fldChar w:fldCharType="separate"/>
        </w:r>
        <w:r w:rsidR="00BE7B33">
          <w:rPr>
            <w:noProof/>
            <w:webHidden/>
          </w:rPr>
          <w:t>33</w:t>
        </w:r>
        <w:r w:rsidR="00BE7B33">
          <w:rPr>
            <w:noProof/>
            <w:webHidden/>
          </w:rPr>
          <w:fldChar w:fldCharType="end"/>
        </w:r>
      </w:hyperlink>
    </w:p>
    <w:p w14:paraId="10AB631E" w14:textId="77174E2D"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2" w:history="1">
        <w:r w:rsidR="00BE7B33" w:rsidRPr="00017968">
          <w:rPr>
            <w:rStyle w:val="Hyperlink"/>
            <w:noProof/>
          </w:rPr>
          <w:t>5.5</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Structure and Network Plan</w:t>
        </w:r>
        <w:r w:rsidR="00BE7B33">
          <w:rPr>
            <w:noProof/>
            <w:webHidden/>
          </w:rPr>
          <w:tab/>
        </w:r>
        <w:r w:rsidR="00BE7B33">
          <w:rPr>
            <w:noProof/>
            <w:webHidden/>
          </w:rPr>
          <w:fldChar w:fldCharType="begin"/>
        </w:r>
        <w:r w:rsidR="00BE7B33">
          <w:rPr>
            <w:noProof/>
            <w:webHidden/>
          </w:rPr>
          <w:instrText xml:space="preserve"> PAGEREF _Toc165841062 \h </w:instrText>
        </w:r>
        <w:r w:rsidR="00BE7B33">
          <w:rPr>
            <w:noProof/>
            <w:webHidden/>
          </w:rPr>
        </w:r>
        <w:r w:rsidR="00BE7B33">
          <w:rPr>
            <w:noProof/>
            <w:webHidden/>
          </w:rPr>
          <w:fldChar w:fldCharType="separate"/>
        </w:r>
        <w:r w:rsidR="00BE7B33">
          <w:rPr>
            <w:noProof/>
            <w:webHidden/>
          </w:rPr>
          <w:t>34</w:t>
        </w:r>
        <w:r w:rsidR="00BE7B33">
          <w:rPr>
            <w:noProof/>
            <w:webHidden/>
          </w:rPr>
          <w:fldChar w:fldCharType="end"/>
        </w:r>
      </w:hyperlink>
    </w:p>
    <w:p w14:paraId="1A0626AE" w14:textId="70908EDB"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3" w:history="1">
        <w:r w:rsidR="00BE7B33" w:rsidRPr="00017968">
          <w:rPr>
            <w:rStyle w:val="Hyperlink"/>
            <w:noProof/>
          </w:rPr>
          <w:t>5.5.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duct Structure Plan</w:t>
        </w:r>
        <w:r w:rsidR="00BE7B33">
          <w:rPr>
            <w:noProof/>
            <w:webHidden/>
          </w:rPr>
          <w:tab/>
        </w:r>
        <w:r w:rsidR="00BE7B33">
          <w:rPr>
            <w:noProof/>
            <w:webHidden/>
          </w:rPr>
          <w:fldChar w:fldCharType="begin"/>
        </w:r>
        <w:r w:rsidR="00BE7B33">
          <w:rPr>
            <w:noProof/>
            <w:webHidden/>
          </w:rPr>
          <w:instrText xml:space="preserve"> PAGEREF _Toc165841063 \h </w:instrText>
        </w:r>
        <w:r w:rsidR="00BE7B33">
          <w:rPr>
            <w:noProof/>
            <w:webHidden/>
          </w:rPr>
        </w:r>
        <w:r w:rsidR="00BE7B33">
          <w:rPr>
            <w:noProof/>
            <w:webHidden/>
          </w:rPr>
          <w:fldChar w:fldCharType="separate"/>
        </w:r>
        <w:r w:rsidR="00BE7B33">
          <w:rPr>
            <w:noProof/>
            <w:webHidden/>
          </w:rPr>
          <w:t>34</w:t>
        </w:r>
        <w:r w:rsidR="00BE7B33">
          <w:rPr>
            <w:noProof/>
            <w:webHidden/>
          </w:rPr>
          <w:fldChar w:fldCharType="end"/>
        </w:r>
      </w:hyperlink>
    </w:p>
    <w:p w14:paraId="79069E33" w14:textId="23E97EE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4" w:history="1">
        <w:r w:rsidR="00BE7B33" w:rsidRPr="00017968">
          <w:rPr>
            <w:rStyle w:val="Hyperlink"/>
            <w:noProof/>
          </w:rPr>
          <w:t>5.6</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prints</w:t>
        </w:r>
        <w:r w:rsidR="00BE7B33">
          <w:rPr>
            <w:noProof/>
            <w:webHidden/>
          </w:rPr>
          <w:tab/>
        </w:r>
        <w:r w:rsidR="00BE7B33">
          <w:rPr>
            <w:noProof/>
            <w:webHidden/>
          </w:rPr>
          <w:fldChar w:fldCharType="begin"/>
        </w:r>
        <w:r w:rsidR="00BE7B33">
          <w:rPr>
            <w:noProof/>
            <w:webHidden/>
          </w:rPr>
          <w:instrText xml:space="preserve"> PAGEREF _Toc165841064 \h </w:instrText>
        </w:r>
        <w:r w:rsidR="00BE7B33">
          <w:rPr>
            <w:noProof/>
            <w:webHidden/>
          </w:rPr>
        </w:r>
        <w:r w:rsidR="00BE7B33">
          <w:rPr>
            <w:noProof/>
            <w:webHidden/>
          </w:rPr>
          <w:fldChar w:fldCharType="separate"/>
        </w:r>
        <w:r w:rsidR="00BE7B33">
          <w:rPr>
            <w:noProof/>
            <w:webHidden/>
          </w:rPr>
          <w:t>35</w:t>
        </w:r>
        <w:r w:rsidR="00BE7B33">
          <w:rPr>
            <w:noProof/>
            <w:webHidden/>
          </w:rPr>
          <w:fldChar w:fldCharType="end"/>
        </w:r>
      </w:hyperlink>
    </w:p>
    <w:p w14:paraId="0DF00530" w14:textId="03F3BE0C"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5" w:history="1">
        <w:r w:rsidR="00BE7B33" w:rsidRPr="00017968">
          <w:rPr>
            <w:rStyle w:val="Hyperlink"/>
            <w:noProof/>
          </w:rPr>
          <w:t>5.6.1</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prints for mobile Development</w:t>
        </w:r>
        <w:r w:rsidR="00BE7B33">
          <w:rPr>
            <w:noProof/>
            <w:webHidden/>
          </w:rPr>
          <w:tab/>
        </w:r>
        <w:r w:rsidR="00BE7B33">
          <w:rPr>
            <w:noProof/>
            <w:webHidden/>
          </w:rPr>
          <w:fldChar w:fldCharType="begin"/>
        </w:r>
        <w:r w:rsidR="00BE7B33">
          <w:rPr>
            <w:noProof/>
            <w:webHidden/>
          </w:rPr>
          <w:instrText xml:space="preserve"> PAGEREF _Toc165841065 \h </w:instrText>
        </w:r>
        <w:r w:rsidR="00BE7B33">
          <w:rPr>
            <w:noProof/>
            <w:webHidden/>
          </w:rPr>
        </w:r>
        <w:r w:rsidR="00BE7B33">
          <w:rPr>
            <w:noProof/>
            <w:webHidden/>
          </w:rPr>
          <w:fldChar w:fldCharType="separate"/>
        </w:r>
        <w:r w:rsidR="00BE7B33">
          <w:rPr>
            <w:noProof/>
            <w:webHidden/>
          </w:rPr>
          <w:t>35</w:t>
        </w:r>
        <w:r w:rsidR="00BE7B33">
          <w:rPr>
            <w:noProof/>
            <w:webHidden/>
          </w:rPr>
          <w:fldChar w:fldCharType="end"/>
        </w:r>
      </w:hyperlink>
    </w:p>
    <w:p w14:paraId="4C03C340" w14:textId="6F8DBBD5" w:rsidR="00BE7B33" w:rsidRDefault="00CE7A6B" w:rsidP="00BE7B33">
      <w:pPr>
        <w:pStyle w:val="TOC3"/>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6" w:history="1">
        <w:r w:rsidR="00BE7B33" w:rsidRPr="00017968">
          <w:rPr>
            <w:rStyle w:val="Hyperlink"/>
            <w:noProof/>
          </w:rPr>
          <w:t>5.6.2</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prints for Augmented Reality</w:t>
        </w:r>
        <w:r w:rsidR="00BE7B33">
          <w:rPr>
            <w:noProof/>
            <w:webHidden/>
          </w:rPr>
          <w:tab/>
        </w:r>
        <w:r w:rsidR="00BE7B33">
          <w:rPr>
            <w:noProof/>
            <w:webHidden/>
          </w:rPr>
          <w:fldChar w:fldCharType="begin"/>
        </w:r>
        <w:r w:rsidR="00BE7B33">
          <w:rPr>
            <w:noProof/>
            <w:webHidden/>
          </w:rPr>
          <w:instrText xml:space="preserve"> PAGEREF _Toc165841066 \h </w:instrText>
        </w:r>
        <w:r w:rsidR="00BE7B33">
          <w:rPr>
            <w:noProof/>
            <w:webHidden/>
          </w:rPr>
        </w:r>
        <w:r w:rsidR="00BE7B33">
          <w:rPr>
            <w:noProof/>
            <w:webHidden/>
          </w:rPr>
          <w:fldChar w:fldCharType="separate"/>
        </w:r>
        <w:r w:rsidR="00BE7B33">
          <w:rPr>
            <w:noProof/>
            <w:webHidden/>
          </w:rPr>
          <w:t>36</w:t>
        </w:r>
        <w:r w:rsidR="00BE7B33">
          <w:rPr>
            <w:noProof/>
            <w:webHidden/>
          </w:rPr>
          <w:fldChar w:fldCharType="end"/>
        </w:r>
      </w:hyperlink>
    </w:p>
    <w:p w14:paraId="47664CA9" w14:textId="3DE99B7E"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7" w:history="1">
        <w:r w:rsidR="00BE7B33" w:rsidRPr="00017968">
          <w:rPr>
            <w:rStyle w:val="Hyperlink"/>
            <w:noProof/>
          </w:rPr>
          <w:t>5.7</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ime Planning</w:t>
        </w:r>
        <w:r w:rsidR="00BE7B33">
          <w:rPr>
            <w:noProof/>
            <w:webHidden/>
          </w:rPr>
          <w:tab/>
        </w:r>
        <w:r w:rsidR="00BE7B33">
          <w:rPr>
            <w:noProof/>
            <w:webHidden/>
          </w:rPr>
          <w:fldChar w:fldCharType="begin"/>
        </w:r>
        <w:r w:rsidR="00BE7B33">
          <w:rPr>
            <w:noProof/>
            <w:webHidden/>
          </w:rPr>
          <w:instrText xml:space="preserve"> PAGEREF _Toc165841067 \h </w:instrText>
        </w:r>
        <w:r w:rsidR="00BE7B33">
          <w:rPr>
            <w:noProof/>
            <w:webHidden/>
          </w:rPr>
        </w:r>
        <w:r w:rsidR="00BE7B33">
          <w:rPr>
            <w:noProof/>
            <w:webHidden/>
          </w:rPr>
          <w:fldChar w:fldCharType="separate"/>
        </w:r>
        <w:r w:rsidR="00BE7B33">
          <w:rPr>
            <w:noProof/>
            <w:webHidden/>
          </w:rPr>
          <w:t>37</w:t>
        </w:r>
        <w:r w:rsidR="00BE7B33">
          <w:rPr>
            <w:noProof/>
            <w:webHidden/>
          </w:rPr>
          <w:fldChar w:fldCharType="end"/>
        </w:r>
      </w:hyperlink>
    </w:p>
    <w:p w14:paraId="3A97C424" w14:textId="6D2F2F49"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8" w:history="1">
        <w:r w:rsidR="00BE7B33" w:rsidRPr="00017968">
          <w:rPr>
            <w:rStyle w:val="Hyperlink"/>
            <w:noProof/>
          </w:rPr>
          <w:t>5.8</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Budget Planning</w:t>
        </w:r>
        <w:r w:rsidR="00BE7B33">
          <w:rPr>
            <w:noProof/>
            <w:webHidden/>
          </w:rPr>
          <w:tab/>
        </w:r>
        <w:r w:rsidR="00BE7B33">
          <w:rPr>
            <w:noProof/>
            <w:webHidden/>
          </w:rPr>
          <w:fldChar w:fldCharType="begin"/>
        </w:r>
        <w:r w:rsidR="00BE7B33">
          <w:rPr>
            <w:noProof/>
            <w:webHidden/>
          </w:rPr>
          <w:instrText xml:space="preserve"> PAGEREF _Toc165841068 \h </w:instrText>
        </w:r>
        <w:r w:rsidR="00BE7B33">
          <w:rPr>
            <w:noProof/>
            <w:webHidden/>
          </w:rPr>
        </w:r>
        <w:r w:rsidR="00BE7B33">
          <w:rPr>
            <w:noProof/>
            <w:webHidden/>
          </w:rPr>
          <w:fldChar w:fldCharType="separate"/>
        </w:r>
        <w:r w:rsidR="00BE7B33">
          <w:rPr>
            <w:noProof/>
            <w:webHidden/>
          </w:rPr>
          <w:t>39</w:t>
        </w:r>
        <w:r w:rsidR="00BE7B33">
          <w:rPr>
            <w:noProof/>
            <w:webHidden/>
          </w:rPr>
          <w:fldChar w:fldCharType="end"/>
        </w:r>
      </w:hyperlink>
    </w:p>
    <w:p w14:paraId="6B4C5D43" w14:textId="648EFD99"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69" w:history="1">
        <w:r w:rsidR="00BE7B33" w:rsidRPr="00017968">
          <w:rPr>
            <w:rStyle w:val="Hyperlink"/>
            <w:noProof/>
          </w:rPr>
          <w:t>5.9</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takeholder and Risk Management</w:t>
        </w:r>
        <w:r w:rsidR="00BE7B33">
          <w:rPr>
            <w:noProof/>
            <w:webHidden/>
          </w:rPr>
          <w:tab/>
        </w:r>
        <w:r w:rsidR="00BE7B33">
          <w:rPr>
            <w:noProof/>
            <w:webHidden/>
          </w:rPr>
          <w:fldChar w:fldCharType="begin"/>
        </w:r>
        <w:r w:rsidR="00BE7B33">
          <w:rPr>
            <w:noProof/>
            <w:webHidden/>
          </w:rPr>
          <w:instrText xml:space="preserve"> PAGEREF _Toc165841069 \h </w:instrText>
        </w:r>
        <w:r w:rsidR="00BE7B33">
          <w:rPr>
            <w:noProof/>
            <w:webHidden/>
          </w:rPr>
        </w:r>
        <w:r w:rsidR="00BE7B33">
          <w:rPr>
            <w:noProof/>
            <w:webHidden/>
          </w:rPr>
          <w:fldChar w:fldCharType="separate"/>
        </w:r>
        <w:r w:rsidR="00BE7B33">
          <w:rPr>
            <w:noProof/>
            <w:webHidden/>
          </w:rPr>
          <w:t>40</w:t>
        </w:r>
        <w:r w:rsidR="00BE7B33">
          <w:rPr>
            <w:noProof/>
            <w:webHidden/>
          </w:rPr>
          <w:fldChar w:fldCharType="end"/>
        </w:r>
      </w:hyperlink>
    </w:p>
    <w:p w14:paraId="6BA2B86A" w14:textId="6A8BAF56"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70" w:history="1">
        <w:r w:rsidR="00BE7B33" w:rsidRPr="00017968">
          <w:rPr>
            <w:rStyle w:val="Hyperlink"/>
            <w:noProof/>
          </w:rPr>
          <w:t>6</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xecutive Summary</w:t>
        </w:r>
        <w:r w:rsidR="00BE7B33">
          <w:rPr>
            <w:noProof/>
            <w:webHidden/>
          </w:rPr>
          <w:tab/>
        </w:r>
        <w:r w:rsidR="00BE7B33">
          <w:rPr>
            <w:noProof/>
            <w:webHidden/>
          </w:rPr>
          <w:fldChar w:fldCharType="begin"/>
        </w:r>
        <w:r w:rsidR="00BE7B33">
          <w:rPr>
            <w:noProof/>
            <w:webHidden/>
          </w:rPr>
          <w:instrText xml:space="preserve"> PAGEREF _Toc165841070 \h </w:instrText>
        </w:r>
        <w:r w:rsidR="00BE7B33">
          <w:rPr>
            <w:noProof/>
            <w:webHidden/>
          </w:rPr>
        </w:r>
        <w:r w:rsidR="00BE7B33">
          <w:rPr>
            <w:noProof/>
            <w:webHidden/>
          </w:rPr>
          <w:fldChar w:fldCharType="separate"/>
        </w:r>
        <w:r w:rsidR="00BE7B33">
          <w:rPr>
            <w:noProof/>
            <w:webHidden/>
          </w:rPr>
          <w:t>42</w:t>
        </w:r>
        <w:r w:rsidR="00BE7B33">
          <w:rPr>
            <w:noProof/>
            <w:webHidden/>
          </w:rPr>
          <w:fldChar w:fldCharType="end"/>
        </w:r>
      </w:hyperlink>
    </w:p>
    <w:p w14:paraId="5C89BC0F" w14:textId="46D882CB"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71" w:history="1">
        <w:r w:rsidR="00BE7B33" w:rsidRPr="00017968">
          <w:rPr>
            <w:rStyle w:val="Hyperlink"/>
            <w:noProof/>
          </w:rPr>
          <w:t>Appendix</w:t>
        </w:r>
        <w:r w:rsidR="00BE7B33">
          <w:rPr>
            <w:noProof/>
            <w:webHidden/>
          </w:rPr>
          <w:tab/>
        </w:r>
        <w:r w:rsidR="00BE7B33" w:rsidRPr="00BE7B33">
          <w:rPr>
            <w:noProof/>
            <w:webHidden/>
          </w:rPr>
          <w:tab/>
        </w:r>
        <w:r w:rsidR="00BE7B33">
          <w:rPr>
            <w:noProof/>
            <w:webHidden/>
          </w:rPr>
          <w:fldChar w:fldCharType="begin"/>
        </w:r>
        <w:r w:rsidR="00BE7B33">
          <w:rPr>
            <w:noProof/>
            <w:webHidden/>
          </w:rPr>
          <w:instrText xml:space="preserve"> PAGEREF _Toc165841071 \h </w:instrText>
        </w:r>
        <w:r w:rsidR="00BE7B33">
          <w:rPr>
            <w:noProof/>
            <w:webHidden/>
          </w:rPr>
        </w:r>
        <w:r w:rsidR="00BE7B33">
          <w:rPr>
            <w:noProof/>
            <w:webHidden/>
          </w:rPr>
          <w:fldChar w:fldCharType="separate"/>
        </w:r>
        <w:r w:rsidR="00BE7B33">
          <w:rPr>
            <w:noProof/>
            <w:webHidden/>
          </w:rPr>
          <w:t>43</w:t>
        </w:r>
        <w:r w:rsidR="00BE7B33">
          <w:rPr>
            <w:noProof/>
            <w:webHidden/>
          </w:rPr>
          <w:fldChar w:fldCharType="end"/>
        </w:r>
      </w:hyperlink>
    </w:p>
    <w:p w14:paraId="2B00678A" w14:textId="195894BD"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2" w:history="1">
        <w:r w:rsidR="00BE7B33" w:rsidRPr="00017968">
          <w:rPr>
            <w:rStyle w:val="Hyperlink"/>
            <w:noProof/>
          </w:rPr>
          <w:t>A.</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ersonas</w:t>
        </w:r>
        <w:r w:rsidR="00BE7B33">
          <w:rPr>
            <w:noProof/>
            <w:webHidden/>
          </w:rPr>
          <w:tab/>
        </w:r>
        <w:r w:rsidR="00BE7B33">
          <w:rPr>
            <w:noProof/>
            <w:webHidden/>
          </w:rPr>
          <w:fldChar w:fldCharType="begin"/>
        </w:r>
        <w:r w:rsidR="00BE7B33">
          <w:rPr>
            <w:noProof/>
            <w:webHidden/>
          </w:rPr>
          <w:instrText xml:space="preserve"> PAGEREF _Toc165841072 \h </w:instrText>
        </w:r>
        <w:r w:rsidR="00BE7B33">
          <w:rPr>
            <w:noProof/>
            <w:webHidden/>
          </w:rPr>
        </w:r>
        <w:r w:rsidR="00BE7B33">
          <w:rPr>
            <w:noProof/>
            <w:webHidden/>
          </w:rPr>
          <w:fldChar w:fldCharType="separate"/>
        </w:r>
        <w:r w:rsidR="00BE7B33">
          <w:rPr>
            <w:noProof/>
            <w:webHidden/>
          </w:rPr>
          <w:t>43</w:t>
        </w:r>
        <w:r w:rsidR="00BE7B33">
          <w:rPr>
            <w:noProof/>
            <w:webHidden/>
          </w:rPr>
          <w:fldChar w:fldCharType="end"/>
        </w:r>
      </w:hyperlink>
    </w:p>
    <w:p w14:paraId="4990D5AD" w14:textId="6FB1ABF3"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3" w:history="1">
        <w:r w:rsidR="00BE7B33" w:rsidRPr="00017968">
          <w:rPr>
            <w:rStyle w:val="Hyperlink"/>
            <w:noProof/>
          </w:rPr>
          <w:t>B.</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e Cases: Usage Flow of mobile App</w:t>
        </w:r>
        <w:r w:rsidR="00BE7B33">
          <w:rPr>
            <w:noProof/>
            <w:webHidden/>
          </w:rPr>
          <w:tab/>
        </w:r>
        <w:r w:rsidR="00BE7B33">
          <w:rPr>
            <w:noProof/>
            <w:webHidden/>
          </w:rPr>
          <w:fldChar w:fldCharType="begin"/>
        </w:r>
        <w:r w:rsidR="00BE7B33">
          <w:rPr>
            <w:noProof/>
            <w:webHidden/>
          </w:rPr>
          <w:instrText xml:space="preserve"> PAGEREF _Toc165841073 \h </w:instrText>
        </w:r>
        <w:r w:rsidR="00BE7B33">
          <w:rPr>
            <w:noProof/>
            <w:webHidden/>
          </w:rPr>
        </w:r>
        <w:r w:rsidR="00BE7B33">
          <w:rPr>
            <w:noProof/>
            <w:webHidden/>
          </w:rPr>
          <w:fldChar w:fldCharType="separate"/>
        </w:r>
        <w:r w:rsidR="00BE7B33">
          <w:rPr>
            <w:noProof/>
            <w:webHidden/>
          </w:rPr>
          <w:t>45</w:t>
        </w:r>
        <w:r w:rsidR="00BE7B33">
          <w:rPr>
            <w:noProof/>
            <w:webHidden/>
          </w:rPr>
          <w:fldChar w:fldCharType="end"/>
        </w:r>
      </w:hyperlink>
    </w:p>
    <w:p w14:paraId="54621EB2" w14:textId="59E9051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4" w:history="1">
        <w:r w:rsidR="00BE7B33" w:rsidRPr="00017968">
          <w:rPr>
            <w:rStyle w:val="Hyperlink"/>
            <w:noProof/>
          </w:rPr>
          <w:t>C.</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Use Cases: Usage Flow of AR-Headset</w:t>
        </w:r>
        <w:r w:rsidR="00BE7B33">
          <w:rPr>
            <w:noProof/>
            <w:webHidden/>
          </w:rPr>
          <w:tab/>
        </w:r>
        <w:r w:rsidR="00BE7B33">
          <w:rPr>
            <w:noProof/>
            <w:webHidden/>
          </w:rPr>
          <w:fldChar w:fldCharType="begin"/>
        </w:r>
        <w:r w:rsidR="00BE7B33">
          <w:rPr>
            <w:noProof/>
            <w:webHidden/>
          </w:rPr>
          <w:instrText xml:space="preserve"> PAGEREF _Toc165841074 \h </w:instrText>
        </w:r>
        <w:r w:rsidR="00BE7B33">
          <w:rPr>
            <w:noProof/>
            <w:webHidden/>
          </w:rPr>
        </w:r>
        <w:r w:rsidR="00BE7B33">
          <w:rPr>
            <w:noProof/>
            <w:webHidden/>
          </w:rPr>
          <w:fldChar w:fldCharType="separate"/>
        </w:r>
        <w:r w:rsidR="00BE7B33">
          <w:rPr>
            <w:noProof/>
            <w:webHidden/>
          </w:rPr>
          <w:t>46</w:t>
        </w:r>
        <w:r w:rsidR="00BE7B33">
          <w:rPr>
            <w:noProof/>
            <w:webHidden/>
          </w:rPr>
          <w:fldChar w:fldCharType="end"/>
        </w:r>
      </w:hyperlink>
    </w:p>
    <w:p w14:paraId="53406C21" w14:textId="0FC74DCA"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5" w:history="1">
        <w:r w:rsidR="00BE7B33" w:rsidRPr="00017968">
          <w:rPr>
            <w:rStyle w:val="Hyperlink"/>
            <w:noProof/>
          </w:rPr>
          <w:t>D.</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Technical Risks</w:t>
        </w:r>
        <w:r w:rsidR="00BE7B33">
          <w:rPr>
            <w:noProof/>
            <w:webHidden/>
          </w:rPr>
          <w:tab/>
        </w:r>
        <w:r w:rsidR="00BE7B33">
          <w:rPr>
            <w:noProof/>
            <w:webHidden/>
          </w:rPr>
          <w:fldChar w:fldCharType="begin"/>
        </w:r>
        <w:r w:rsidR="00BE7B33">
          <w:rPr>
            <w:noProof/>
            <w:webHidden/>
          </w:rPr>
          <w:instrText xml:space="preserve"> PAGEREF _Toc165841075 \h </w:instrText>
        </w:r>
        <w:r w:rsidR="00BE7B33">
          <w:rPr>
            <w:noProof/>
            <w:webHidden/>
          </w:rPr>
        </w:r>
        <w:r w:rsidR="00BE7B33">
          <w:rPr>
            <w:noProof/>
            <w:webHidden/>
          </w:rPr>
          <w:fldChar w:fldCharType="separate"/>
        </w:r>
        <w:r w:rsidR="00BE7B33">
          <w:rPr>
            <w:noProof/>
            <w:webHidden/>
          </w:rPr>
          <w:t>47</w:t>
        </w:r>
        <w:r w:rsidR="00BE7B33">
          <w:rPr>
            <w:noProof/>
            <w:webHidden/>
          </w:rPr>
          <w:fldChar w:fldCharType="end"/>
        </w:r>
      </w:hyperlink>
    </w:p>
    <w:p w14:paraId="6981032E" w14:textId="4C209E9D"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6" w:history="1">
        <w:r w:rsidR="00BE7B33" w:rsidRPr="00017968">
          <w:rPr>
            <w:rStyle w:val="Hyperlink"/>
            <w:noProof/>
          </w:rPr>
          <w:t>E.</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roject Environment Risks</w:t>
        </w:r>
        <w:r w:rsidR="00BE7B33">
          <w:rPr>
            <w:noProof/>
            <w:webHidden/>
          </w:rPr>
          <w:tab/>
        </w:r>
        <w:r w:rsidR="00BE7B33">
          <w:rPr>
            <w:noProof/>
            <w:webHidden/>
          </w:rPr>
          <w:fldChar w:fldCharType="begin"/>
        </w:r>
        <w:r w:rsidR="00BE7B33">
          <w:rPr>
            <w:noProof/>
            <w:webHidden/>
          </w:rPr>
          <w:instrText xml:space="preserve"> PAGEREF _Toc165841076 \h </w:instrText>
        </w:r>
        <w:r w:rsidR="00BE7B33">
          <w:rPr>
            <w:noProof/>
            <w:webHidden/>
          </w:rPr>
        </w:r>
        <w:r w:rsidR="00BE7B33">
          <w:rPr>
            <w:noProof/>
            <w:webHidden/>
          </w:rPr>
          <w:fldChar w:fldCharType="separate"/>
        </w:r>
        <w:r w:rsidR="00BE7B33">
          <w:rPr>
            <w:noProof/>
            <w:webHidden/>
          </w:rPr>
          <w:t>47</w:t>
        </w:r>
        <w:r w:rsidR="00BE7B33">
          <w:rPr>
            <w:noProof/>
            <w:webHidden/>
          </w:rPr>
          <w:fldChar w:fldCharType="end"/>
        </w:r>
      </w:hyperlink>
    </w:p>
    <w:p w14:paraId="1563E9B5" w14:textId="579A9D26"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7" w:history="1">
        <w:r w:rsidR="00BE7B33" w:rsidRPr="00017968">
          <w:rPr>
            <w:rStyle w:val="Hyperlink"/>
            <w:noProof/>
          </w:rPr>
          <w:t>F.</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Safety Risks</w:t>
        </w:r>
        <w:r w:rsidR="00BE7B33">
          <w:rPr>
            <w:noProof/>
            <w:webHidden/>
          </w:rPr>
          <w:tab/>
        </w:r>
        <w:r w:rsidR="00BE7B33">
          <w:rPr>
            <w:noProof/>
            <w:webHidden/>
          </w:rPr>
          <w:fldChar w:fldCharType="begin"/>
        </w:r>
        <w:r w:rsidR="00BE7B33">
          <w:rPr>
            <w:noProof/>
            <w:webHidden/>
          </w:rPr>
          <w:instrText xml:space="preserve"> PAGEREF _Toc165841077 \h </w:instrText>
        </w:r>
        <w:r w:rsidR="00BE7B33">
          <w:rPr>
            <w:noProof/>
            <w:webHidden/>
          </w:rPr>
        </w:r>
        <w:r w:rsidR="00BE7B33">
          <w:rPr>
            <w:noProof/>
            <w:webHidden/>
          </w:rPr>
          <w:fldChar w:fldCharType="separate"/>
        </w:r>
        <w:r w:rsidR="00BE7B33">
          <w:rPr>
            <w:noProof/>
            <w:webHidden/>
          </w:rPr>
          <w:t>48</w:t>
        </w:r>
        <w:r w:rsidR="00BE7B33">
          <w:rPr>
            <w:noProof/>
            <w:webHidden/>
          </w:rPr>
          <w:fldChar w:fldCharType="end"/>
        </w:r>
      </w:hyperlink>
    </w:p>
    <w:p w14:paraId="3509911B" w14:textId="2E6F1A58"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8" w:history="1">
        <w:r w:rsidR="00BE7B33" w:rsidRPr="00017968">
          <w:rPr>
            <w:rStyle w:val="Hyperlink"/>
            <w:noProof/>
          </w:rPr>
          <w:t>G.</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Business Risks</w:t>
        </w:r>
        <w:r w:rsidR="00BE7B33">
          <w:rPr>
            <w:noProof/>
            <w:webHidden/>
          </w:rPr>
          <w:tab/>
        </w:r>
        <w:r w:rsidR="00BE7B33">
          <w:rPr>
            <w:noProof/>
            <w:webHidden/>
          </w:rPr>
          <w:fldChar w:fldCharType="begin"/>
        </w:r>
        <w:r w:rsidR="00BE7B33">
          <w:rPr>
            <w:noProof/>
            <w:webHidden/>
          </w:rPr>
          <w:instrText xml:space="preserve"> PAGEREF _Toc165841078 \h </w:instrText>
        </w:r>
        <w:r w:rsidR="00BE7B33">
          <w:rPr>
            <w:noProof/>
            <w:webHidden/>
          </w:rPr>
        </w:r>
        <w:r w:rsidR="00BE7B33">
          <w:rPr>
            <w:noProof/>
            <w:webHidden/>
          </w:rPr>
          <w:fldChar w:fldCharType="separate"/>
        </w:r>
        <w:r w:rsidR="00BE7B33">
          <w:rPr>
            <w:noProof/>
            <w:webHidden/>
          </w:rPr>
          <w:t>49</w:t>
        </w:r>
        <w:r w:rsidR="00BE7B33">
          <w:rPr>
            <w:noProof/>
            <w:webHidden/>
          </w:rPr>
          <w:fldChar w:fldCharType="end"/>
        </w:r>
      </w:hyperlink>
    </w:p>
    <w:p w14:paraId="4B10962B" w14:textId="542542F2"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79" w:history="1">
        <w:r w:rsidR="00BE7B33" w:rsidRPr="00017968">
          <w:rPr>
            <w:rStyle w:val="Hyperlink"/>
            <w:noProof/>
          </w:rPr>
          <w:t>H.</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Planning Risks</w:t>
        </w:r>
        <w:r w:rsidR="00BE7B33">
          <w:rPr>
            <w:noProof/>
            <w:webHidden/>
          </w:rPr>
          <w:tab/>
        </w:r>
        <w:r w:rsidR="00BE7B33">
          <w:rPr>
            <w:noProof/>
            <w:webHidden/>
          </w:rPr>
          <w:fldChar w:fldCharType="begin"/>
        </w:r>
        <w:r w:rsidR="00BE7B33">
          <w:rPr>
            <w:noProof/>
            <w:webHidden/>
          </w:rPr>
          <w:instrText xml:space="preserve"> PAGEREF _Toc165841079 \h </w:instrText>
        </w:r>
        <w:r w:rsidR="00BE7B33">
          <w:rPr>
            <w:noProof/>
            <w:webHidden/>
          </w:rPr>
        </w:r>
        <w:r w:rsidR="00BE7B33">
          <w:rPr>
            <w:noProof/>
            <w:webHidden/>
          </w:rPr>
          <w:fldChar w:fldCharType="separate"/>
        </w:r>
        <w:r w:rsidR="00BE7B33">
          <w:rPr>
            <w:noProof/>
            <w:webHidden/>
          </w:rPr>
          <w:t>50</w:t>
        </w:r>
        <w:r w:rsidR="00BE7B33">
          <w:rPr>
            <w:noProof/>
            <w:webHidden/>
          </w:rPr>
          <w:fldChar w:fldCharType="end"/>
        </w:r>
      </w:hyperlink>
    </w:p>
    <w:p w14:paraId="565DD5E6" w14:textId="086E8E9F"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80" w:history="1">
        <w:r w:rsidR="00BE7B33" w:rsidRPr="00017968">
          <w:rPr>
            <w:rStyle w:val="Hyperlink"/>
            <w:noProof/>
          </w:rPr>
          <w:t>I.</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nvironmental Risks</w:t>
        </w:r>
        <w:r w:rsidR="00BE7B33">
          <w:rPr>
            <w:noProof/>
            <w:webHidden/>
          </w:rPr>
          <w:tab/>
        </w:r>
        <w:r w:rsidR="00BE7B33">
          <w:rPr>
            <w:noProof/>
            <w:webHidden/>
          </w:rPr>
          <w:fldChar w:fldCharType="begin"/>
        </w:r>
        <w:r w:rsidR="00BE7B33">
          <w:rPr>
            <w:noProof/>
            <w:webHidden/>
          </w:rPr>
          <w:instrText xml:space="preserve"> PAGEREF _Toc165841080 \h </w:instrText>
        </w:r>
        <w:r w:rsidR="00BE7B33">
          <w:rPr>
            <w:noProof/>
            <w:webHidden/>
          </w:rPr>
        </w:r>
        <w:r w:rsidR="00BE7B33">
          <w:rPr>
            <w:noProof/>
            <w:webHidden/>
          </w:rPr>
          <w:fldChar w:fldCharType="separate"/>
        </w:r>
        <w:r w:rsidR="00BE7B33">
          <w:rPr>
            <w:noProof/>
            <w:webHidden/>
          </w:rPr>
          <w:t>51</w:t>
        </w:r>
        <w:r w:rsidR="00BE7B33">
          <w:rPr>
            <w:noProof/>
            <w:webHidden/>
          </w:rPr>
          <w:fldChar w:fldCharType="end"/>
        </w:r>
      </w:hyperlink>
    </w:p>
    <w:p w14:paraId="68E3B012" w14:textId="4D6CFCBF"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81" w:history="1">
        <w:r w:rsidR="00BE7B33" w:rsidRPr="00017968">
          <w:rPr>
            <w:rStyle w:val="Hyperlink"/>
            <w:noProof/>
          </w:rPr>
          <w:t>J.</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Risk Classification and Mitigation Strategies</w:t>
        </w:r>
        <w:r w:rsidR="00BE7B33">
          <w:rPr>
            <w:noProof/>
            <w:webHidden/>
          </w:rPr>
          <w:tab/>
        </w:r>
        <w:r w:rsidR="00BE7B33">
          <w:rPr>
            <w:noProof/>
            <w:webHidden/>
          </w:rPr>
          <w:fldChar w:fldCharType="begin"/>
        </w:r>
        <w:r w:rsidR="00BE7B33">
          <w:rPr>
            <w:noProof/>
            <w:webHidden/>
          </w:rPr>
          <w:instrText xml:space="preserve"> PAGEREF _Toc165841081 \h </w:instrText>
        </w:r>
        <w:r w:rsidR="00BE7B33">
          <w:rPr>
            <w:noProof/>
            <w:webHidden/>
          </w:rPr>
        </w:r>
        <w:r w:rsidR="00BE7B33">
          <w:rPr>
            <w:noProof/>
            <w:webHidden/>
          </w:rPr>
          <w:fldChar w:fldCharType="separate"/>
        </w:r>
        <w:r w:rsidR="00BE7B33">
          <w:rPr>
            <w:noProof/>
            <w:webHidden/>
          </w:rPr>
          <w:t>52</w:t>
        </w:r>
        <w:r w:rsidR="00BE7B33">
          <w:rPr>
            <w:noProof/>
            <w:webHidden/>
          </w:rPr>
          <w:fldChar w:fldCharType="end"/>
        </w:r>
      </w:hyperlink>
    </w:p>
    <w:p w14:paraId="01E68260" w14:textId="75320635"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82" w:history="1">
        <w:r w:rsidR="00BE7B33" w:rsidRPr="00017968">
          <w:rPr>
            <w:rStyle w:val="Hyperlink"/>
            <w:noProof/>
          </w:rPr>
          <w:t>K.</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pics – Mobile Application</w:t>
        </w:r>
        <w:r w:rsidR="00BE7B33">
          <w:rPr>
            <w:noProof/>
            <w:webHidden/>
          </w:rPr>
          <w:tab/>
        </w:r>
        <w:r w:rsidR="00BE7B33">
          <w:rPr>
            <w:noProof/>
            <w:webHidden/>
          </w:rPr>
          <w:fldChar w:fldCharType="begin"/>
        </w:r>
        <w:r w:rsidR="00BE7B33">
          <w:rPr>
            <w:noProof/>
            <w:webHidden/>
          </w:rPr>
          <w:instrText xml:space="preserve"> PAGEREF _Toc165841082 \h </w:instrText>
        </w:r>
        <w:r w:rsidR="00BE7B33">
          <w:rPr>
            <w:noProof/>
            <w:webHidden/>
          </w:rPr>
        </w:r>
        <w:r w:rsidR="00BE7B33">
          <w:rPr>
            <w:noProof/>
            <w:webHidden/>
          </w:rPr>
          <w:fldChar w:fldCharType="separate"/>
        </w:r>
        <w:r w:rsidR="00BE7B33">
          <w:rPr>
            <w:noProof/>
            <w:webHidden/>
          </w:rPr>
          <w:t>57</w:t>
        </w:r>
        <w:r w:rsidR="00BE7B33">
          <w:rPr>
            <w:noProof/>
            <w:webHidden/>
          </w:rPr>
          <w:fldChar w:fldCharType="end"/>
        </w:r>
      </w:hyperlink>
    </w:p>
    <w:p w14:paraId="03245C91" w14:textId="3C00238B" w:rsidR="00BE7B33" w:rsidRDefault="00CE7A6B" w:rsidP="00BE7B33">
      <w:pPr>
        <w:pStyle w:val="TOC2"/>
        <w:tabs>
          <w:tab w:val="left" w:pos="960"/>
          <w:tab w:val="right" w:leader="dot" w:pos="8211"/>
        </w:tabs>
        <w:spacing w:line="240" w:lineRule="auto"/>
        <w:rPr>
          <w:rFonts w:asciiTheme="minorHAnsi" w:eastAsiaTheme="minorEastAsia" w:hAnsiTheme="minorHAnsi" w:cstheme="minorBidi"/>
          <w:noProof/>
          <w:kern w:val="2"/>
          <w:sz w:val="24"/>
          <w:szCs w:val="24"/>
          <w:lang w:val="de-DE"/>
          <w14:ligatures w14:val="standardContextual"/>
        </w:rPr>
      </w:pPr>
      <w:hyperlink w:anchor="_Toc165841083" w:history="1">
        <w:r w:rsidR="00BE7B33" w:rsidRPr="00017968">
          <w:rPr>
            <w:rStyle w:val="Hyperlink"/>
            <w:noProof/>
          </w:rPr>
          <w:t>L.</w:t>
        </w:r>
        <w:r w:rsidR="00BE7B33">
          <w:rPr>
            <w:rFonts w:asciiTheme="minorHAnsi" w:eastAsiaTheme="minorEastAsia" w:hAnsiTheme="minorHAnsi" w:cstheme="minorBidi"/>
            <w:noProof/>
            <w:kern w:val="2"/>
            <w:sz w:val="24"/>
            <w:szCs w:val="24"/>
            <w:lang w:val="de-DE"/>
            <w14:ligatures w14:val="standardContextual"/>
          </w:rPr>
          <w:tab/>
        </w:r>
        <w:r w:rsidR="00BE7B33" w:rsidRPr="00017968">
          <w:rPr>
            <w:rStyle w:val="Hyperlink"/>
            <w:noProof/>
          </w:rPr>
          <w:t>Epics – AR-Application</w:t>
        </w:r>
        <w:r w:rsidR="00BE7B33">
          <w:rPr>
            <w:noProof/>
            <w:webHidden/>
          </w:rPr>
          <w:tab/>
        </w:r>
        <w:r w:rsidR="00BE7B33">
          <w:rPr>
            <w:noProof/>
            <w:webHidden/>
          </w:rPr>
          <w:fldChar w:fldCharType="begin"/>
        </w:r>
        <w:r w:rsidR="00BE7B33">
          <w:rPr>
            <w:noProof/>
            <w:webHidden/>
          </w:rPr>
          <w:instrText xml:space="preserve"> PAGEREF _Toc165841083 \h </w:instrText>
        </w:r>
        <w:r w:rsidR="00BE7B33">
          <w:rPr>
            <w:noProof/>
            <w:webHidden/>
          </w:rPr>
        </w:r>
        <w:r w:rsidR="00BE7B33">
          <w:rPr>
            <w:noProof/>
            <w:webHidden/>
          </w:rPr>
          <w:fldChar w:fldCharType="separate"/>
        </w:r>
        <w:r w:rsidR="00BE7B33">
          <w:rPr>
            <w:noProof/>
            <w:webHidden/>
          </w:rPr>
          <w:t>62</w:t>
        </w:r>
        <w:r w:rsidR="00BE7B33">
          <w:rPr>
            <w:noProof/>
            <w:webHidden/>
          </w:rPr>
          <w:fldChar w:fldCharType="end"/>
        </w:r>
      </w:hyperlink>
    </w:p>
    <w:p w14:paraId="24FFE94B" w14:textId="739588F9"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84" w:history="1">
        <w:r w:rsidR="00BE7B33" w:rsidRPr="00017968">
          <w:rPr>
            <w:rStyle w:val="Hyperlink"/>
            <w:noProof/>
          </w:rPr>
          <w:t>Literature and References for images</w:t>
        </w:r>
        <w:r w:rsidR="00BE7B33">
          <w:rPr>
            <w:noProof/>
            <w:webHidden/>
          </w:rPr>
          <w:tab/>
        </w:r>
        <w:r w:rsidR="00BE7B33">
          <w:rPr>
            <w:noProof/>
            <w:webHidden/>
          </w:rPr>
          <w:fldChar w:fldCharType="begin"/>
        </w:r>
        <w:r w:rsidR="00BE7B33">
          <w:rPr>
            <w:noProof/>
            <w:webHidden/>
          </w:rPr>
          <w:instrText xml:space="preserve"> PAGEREF _Toc165841084 \h </w:instrText>
        </w:r>
        <w:r w:rsidR="00BE7B33">
          <w:rPr>
            <w:noProof/>
            <w:webHidden/>
          </w:rPr>
        </w:r>
        <w:r w:rsidR="00BE7B33">
          <w:rPr>
            <w:noProof/>
            <w:webHidden/>
          </w:rPr>
          <w:fldChar w:fldCharType="separate"/>
        </w:r>
        <w:r w:rsidR="00BE7B33">
          <w:rPr>
            <w:noProof/>
            <w:webHidden/>
          </w:rPr>
          <w:t>67</w:t>
        </w:r>
        <w:r w:rsidR="00BE7B33">
          <w:rPr>
            <w:noProof/>
            <w:webHidden/>
          </w:rPr>
          <w:fldChar w:fldCharType="end"/>
        </w:r>
      </w:hyperlink>
    </w:p>
    <w:p w14:paraId="08A598B8" w14:textId="4BCC141B"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85" w:history="1">
        <w:r w:rsidR="00BE7B33" w:rsidRPr="00017968">
          <w:rPr>
            <w:rStyle w:val="Hyperlink"/>
            <w:noProof/>
          </w:rPr>
          <w:t>Index of Figures</w:t>
        </w:r>
        <w:r w:rsidR="00BE7B33">
          <w:rPr>
            <w:noProof/>
            <w:webHidden/>
          </w:rPr>
          <w:tab/>
        </w:r>
        <w:r w:rsidR="00BE7B33">
          <w:rPr>
            <w:noProof/>
            <w:webHidden/>
          </w:rPr>
          <w:fldChar w:fldCharType="begin"/>
        </w:r>
        <w:r w:rsidR="00BE7B33">
          <w:rPr>
            <w:noProof/>
            <w:webHidden/>
          </w:rPr>
          <w:instrText xml:space="preserve"> PAGEREF _Toc165841085 \h </w:instrText>
        </w:r>
        <w:r w:rsidR="00BE7B33">
          <w:rPr>
            <w:noProof/>
            <w:webHidden/>
          </w:rPr>
        </w:r>
        <w:r w:rsidR="00BE7B33">
          <w:rPr>
            <w:noProof/>
            <w:webHidden/>
          </w:rPr>
          <w:fldChar w:fldCharType="separate"/>
        </w:r>
        <w:r w:rsidR="00BE7B33">
          <w:rPr>
            <w:noProof/>
            <w:webHidden/>
          </w:rPr>
          <w:t>68</w:t>
        </w:r>
        <w:r w:rsidR="00BE7B33">
          <w:rPr>
            <w:noProof/>
            <w:webHidden/>
          </w:rPr>
          <w:fldChar w:fldCharType="end"/>
        </w:r>
      </w:hyperlink>
    </w:p>
    <w:p w14:paraId="53E078B3" w14:textId="6D5C4E2E" w:rsidR="00BE7B33" w:rsidRDefault="00CE7A6B" w:rsidP="00BE7B33">
      <w:pPr>
        <w:pStyle w:val="TOC1"/>
        <w:rPr>
          <w:rFonts w:asciiTheme="minorHAnsi" w:eastAsiaTheme="minorEastAsia" w:hAnsiTheme="minorHAnsi" w:cstheme="minorBidi"/>
          <w:noProof/>
          <w:kern w:val="2"/>
          <w:sz w:val="24"/>
          <w:szCs w:val="24"/>
          <w:lang w:val="de-DE"/>
          <w14:ligatures w14:val="standardContextual"/>
        </w:rPr>
      </w:pPr>
      <w:hyperlink w:anchor="_Toc165841086" w:history="1">
        <w:r w:rsidR="00BE7B33" w:rsidRPr="00017968">
          <w:rPr>
            <w:rStyle w:val="Hyperlink"/>
            <w:noProof/>
          </w:rPr>
          <w:t>Index of Tables</w:t>
        </w:r>
        <w:r w:rsidR="00BE7B33">
          <w:rPr>
            <w:noProof/>
            <w:webHidden/>
          </w:rPr>
          <w:tab/>
        </w:r>
        <w:r w:rsidR="00BE7B33">
          <w:rPr>
            <w:noProof/>
            <w:webHidden/>
          </w:rPr>
          <w:fldChar w:fldCharType="begin"/>
        </w:r>
        <w:r w:rsidR="00BE7B33">
          <w:rPr>
            <w:noProof/>
            <w:webHidden/>
          </w:rPr>
          <w:instrText xml:space="preserve"> PAGEREF _Toc165841086 \h </w:instrText>
        </w:r>
        <w:r w:rsidR="00BE7B33">
          <w:rPr>
            <w:noProof/>
            <w:webHidden/>
          </w:rPr>
        </w:r>
        <w:r w:rsidR="00BE7B33">
          <w:rPr>
            <w:noProof/>
            <w:webHidden/>
          </w:rPr>
          <w:fldChar w:fldCharType="separate"/>
        </w:r>
        <w:r w:rsidR="00BE7B33">
          <w:rPr>
            <w:noProof/>
            <w:webHidden/>
          </w:rPr>
          <w:t>69</w:t>
        </w:r>
        <w:r w:rsidR="00BE7B33">
          <w:rPr>
            <w:noProof/>
            <w:webHidden/>
          </w:rPr>
          <w:fldChar w:fldCharType="end"/>
        </w:r>
      </w:hyperlink>
    </w:p>
    <w:p w14:paraId="4195BD46" w14:textId="77777777" w:rsidR="006532C8" w:rsidRPr="00C557EC" w:rsidRDefault="00A82B12" w:rsidP="003204CF">
      <w:pPr>
        <w:spacing w:line="240" w:lineRule="auto"/>
        <w:sectPr w:rsidR="006532C8" w:rsidRPr="00C557EC" w:rsidSect="00884AAB">
          <w:headerReference w:type="default" r:id="rId15"/>
          <w:footerReference w:type="default" r:id="rId16"/>
          <w:pgSz w:w="11907" w:h="16840" w:code="9"/>
          <w:pgMar w:top="2552" w:right="1701" w:bottom="1701" w:left="1985" w:header="851" w:footer="709" w:gutter="0"/>
          <w:cols w:space="720"/>
          <w:docGrid w:linePitch="299"/>
        </w:sectPr>
      </w:pPr>
      <w:r w:rsidRPr="00C557EC">
        <w:fldChar w:fldCharType="end"/>
      </w:r>
    </w:p>
    <w:p w14:paraId="288B0644" w14:textId="77777777" w:rsidR="008227FE" w:rsidRPr="00C557EC" w:rsidRDefault="008227FE" w:rsidP="00754B80">
      <w:pPr>
        <w:pStyle w:val="Heading1"/>
      </w:pPr>
      <w:bookmarkStart w:id="1" w:name="_Toc391366291"/>
      <w:bookmarkStart w:id="2" w:name="_Toc391366415"/>
      <w:bookmarkStart w:id="3" w:name="_Toc391366506"/>
      <w:bookmarkStart w:id="4" w:name="_Toc391366629"/>
      <w:bookmarkStart w:id="5" w:name="_Toc165841011"/>
      <w:r w:rsidRPr="00C557EC">
        <w:lastRenderedPageBreak/>
        <w:t>Introduction</w:t>
      </w:r>
      <w:bookmarkEnd w:id="1"/>
      <w:bookmarkEnd w:id="2"/>
      <w:bookmarkEnd w:id="3"/>
      <w:bookmarkEnd w:id="4"/>
      <w:bookmarkEnd w:id="5"/>
    </w:p>
    <w:p w14:paraId="4CA6CB4D" w14:textId="318F1D63" w:rsidR="00996BF9" w:rsidRPr="00C557EC" w:rsidRDefault="00DE39D2" w:rsidP="00DE39D2">
      <w:pPr>
        <w:pStyle w:val="Heading2"/>
      </w:pPr>
      <w:bookmarkStart w:id="6" w:name="_Toc165841012"/>
      <w:bookmarkStart w:id="7" w:name="_Toc391366292"/>
      <w:bookmarkStart w:id="8" w:name="_Toc391366416"/>
      <w:bookmarkStart w:id="9" w:name="_Toc391366507"/>
      <w:bookmarkStart w:id="10" w:name="_Toc391366630"/>
      <w:r w:rsidRPr="00C557EC">
        <w:t>Team Roles and Responsibilities</w:t>
      </w:r>
      <w:bookmarkEnd w:id="6"/>
    </w:p>
    <w:tbl>
      <w:tblPr>
        <w:tblStyle w:val="PlainTable5"/>
        <w:tblW w:w="0" w:type="auto"/>
        <w:tblLook w:val="04A0" w:firstRow="1" w:lastRow="0" w:firstColumn="1" w:lastColumn="0" w:noHBand="0" w:noVBand="1"/>
      </w:tblPr>
      <w:tblGrid>
        <w:gridCol w:w="2737"/>
        <w:gridCol w:w="2737"/>
        <w:gridCol w:w="2737"/>
      </w:tblGrid>
      <w:tr w:rsidR="00DE39D2" w:rsidRPr="00C557EC" w14:paraId="6CF5AA75" w14:textId="77777777" w:rsidTr="00DF7D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37" w:type="dxa"/>
          </w:tcPr>
          <w:p w14:paraId="656D811B" w14:textId="77777777" w:rsidR="00DE39D2" w:rsidRPr="00C557EC" w:rsidRDefault="00DE39D2" w:rsidP="00D514D4">
            <w:pPr>
              <w:spacing w:line="240" w:lineRule="auto"/>
              <w:jc w:val="center"/>
              <w:rPr>
                <w:b/>
                <w:bCs/>
                <w:i w:val="0"/>
                <w:iCs w:val="0"/>
                <w:sz w:val="24"/>
                <w:szCs w:val="24"/>
              </w:rPr>
            </w:pPr>
            <w:r w:rsidRPr="00C557EC">
              <w:rPr>
                <w:b/>
                <w:bCs/>
                <w:i w:val="0"/>
                <w:iCs w:val="0"/>
                <w:sz w:val="24"/>
                <w:szCs w:val="24"/>
              </w:rPr>
              <w:t>Member</w:t>
            </w:r>
          </w:p>
        </w:tc>
        <w:tc>
          <w:tcPr>
            <w:tcW w:w="2737" w:type="dxa"/>
          </w:tcPr>
          <w:p w14:paraId="34FEDFF2" w14:textId="77777777" w:rsidR="00DE39D2" w:rsidRPr="00C557EC" w:rsidRDefault="00DE39D2" w:rsidP="00D514D4">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4"/>
                <w:szCs w:val="24"/>
              </w:rPr>
            </w:pPr>
            <w:r w:rsidRPr="00C557EC">
              <w:rPr>
                <w:b/>
                <w:bCs/>
                <w:i w:val="0"/>
                <w:iCs w:val="0"/>
                <w:sz w:val="24"/>
                <w:szCs w:val="24"/>
              </w:rPr>
              <w:t>Technical Role</w:t>
            </w:r>
          </w:p>
        </w:tc>
        <w:tc>
          <w:tcPr>
            <w:tcW w:w="2737" w:type="dxa"/>
          </w:tcPr>
          <w:p w14:paraId="30E21969" w14:textId="77777777" w:rsidR="00DE39D2" w:rsidRPr="00C557EC" w:rsidRDefault="00DE39D2" w:rsidP="00D514D4">
            <w:pPr>
              <w:spacing w:line="240" w:lineRule="auto"/>
              <w:jc w:val="center"/>
              <w:cnfStyle w:val="100000000000" w:firstRow="1" w:lastRow="0" w:firstColumn="0" w:lastColumn="0" w:oddVBand="0" w:evenVBand="0" w:oddHBand="0" w:evenHBand="0" w:firstRowFirstColumn="0" w:firstRowLastColumn="0" w:lastRowFirstColumn="0" w:lastRowLastColumn="0"/>
              <w:rPr>
                <w:b/>
                <w:bCs/>
                <w:i w:val="0"/>
                <w:iCs w:val="0"/>
                <w:sz w:val="24"/>
                <w:szCs w:val="24"/>
              </w:rPr>
            </w:pPr>
            <w:r w:rsidRPr="00C557EC">
              <w:rPr>
                <w:b/>
                <w:bCs/>
                <w:i w:val="0"/>
                <w:iCs w:val="0"/>
                <w:sz w:val="24"/>
                <w:szCs w:val="24"/>
              </w:rPr>
              <w:t>Chapters on report</w:t>
            </w:r>
          </w:p>
        </w:tc>
      </w:tr>
      <w:tr w:rsidR="00DE39D2" w:rsidRPr="00C557EC" w14:paraId="6224CC28"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27993820" w14:textId="77777777" w:rsidR="00DE39D2" w:rsidRPr="00C557EC" w:rsidRDefault="00DE39D2" w:rsidP="00D514D4">
            <w:pPr>
              <w:spacing w:line="240" w:lineRule="auto"/>
              <w:jc w:val="center"/>
              <w:rPr>
                <w:i w:val="0"/>
                <w:iCs w:val="0"/>
              </w:rPr>
            </w:pPr>
            <w:r w:rsidRPr="00C557EC">
              <w:rPr>
                <w:i w:val="0"/>
                <w:iCs w:val="0"/>
              </w:rPr>
              <w:t>Andreas Mueller</w:t>
            </w:r>
          </w:p>
        </w:tc>
        <w:tc>
          <w:tcPr>
            <w:tcW w:w="2737" w:type="dxa"/>
          </w:tcPr>
          <w:p w14:paraId="3C0AF393" w14:textId="5A9F2DE2" w:rsidR="00DE39D2" w:rsidRPr="00C557EC" w:rsidRDefault="00DE39D2" w:rsidP="00D514D4">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UI/UX-Specialist, Planning &amp; Risk Management</w:t>
            </w:r>
          </w:p>
        </w:tc>
        <w:tc>
          <w:tcPr>
            <w:tcW w:w="2737" w:type="dxa"/>
          </w:tcPr>
          <w:p w14:paraId="2A10D0BE" w14:textId="7DC27963" w:rsidR="00DE39D2" w:rsidRPr="00C557EC" w:rsidRDefault="00AE4337" w:rsidP="00AE4337">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Introduction, Process Objectives, Stakeholder and Risk Analysis &amp; Strategies, User Interface Design, User Experience, Time and Budget planning, Stakeholder &amp; Risk Management, Creating Stakeholder Map, Risk Matrix &amp; MTA Chart, Formatting and Structuring the Document &amp; Appendix</w:t>
            </w:r>
          </w:p>
        </w:tc>
      </w:tr>
      <w:tr w:rsidR="00837252" w:rsidRPr="00C557EC" w14:paraId="485DC935" w14:textId="77777777" w:rsidTr="00DF7D98">
        <w:tc>
          <w:tcPr>
            <w:cnfStyle w:val="001000000000" w:firstRow="0" w:lastRow="0" w:firstColumn="1" w:lastColumn="0" w:oddVBand="0" w:evenVBand="0" w:oddHBand="0" w:evenHBand="0" w:firstRowFirstColumn="0" w:firstRowLastColumn="0" w:lastRowFirstColumn="0" w:lastRowLastColumn="0"/>
            <w:tcW w:w="2737" w:type="dxa"/>
          </w:tcPr>
          <w:p w14:paraId="38B91125" w14:textId="77777777" w:rsidR="00837252" w:rsidRPr="00C557EC" w:rsidRDefault="00837252" w:rsidP="00837252">
            <w:pPr>
              <w:spacing w:line="240" w:lineRule="auto"/>
              <w:jc w:val="center"/>
            </w:pPr>
            <w:r w:rsidRPr="00C557EC">
              <w:rPr>
                <w:i w:val="0"/>
                <w:iCs w:val="0"/>
              </w:rPr>
              <w:t>Mohith Tummala</w:t>
            </w:r>
          </w:p>
        </w:tc>
        <w:tc>
          <w:tcPr>
            <w:tcW w:w="2737" w:type="dxa"/>
          </w:tcPr>
          <w:p w14:paraId="41798751" w14:textId="528E7484" w:rsidR="00837252" w:rsidRPr="00C557EC" w:rsidRDefault="00837252" w:rsidP="00837252">
            <w:pPr>
              <w:spacing w:line="240" w:lineRule="auto"/>
              <w:jc w:val="center"/>
              <w:cnfStyle w:val="000000000000" w:firstRow="0" w:lastRow="0" w:firstColumn="0" w:lastColumn="0" w:oddVBand="0" w:evenVBand="0" w:oddHBand="0" w:evenHBand="0" w:firstRowFirstColumn="0" w:firstRowLastColumn="0" w:lastRowFirstColumn="0" w:lastRowLastColumn="0"/>
            </w:pPr>
            <w:r w:rsidRPr="00C557EC">
              <w:t xml:space="preserve">Frontend Development, Requirement </w:t>
            </w:r>
            <w:r w:rsidR="00B269A8">
              <w:t>analysis</w:t>
            </w:r>
            <w:r w:rsidRPr="00C557EC">
              <w:t xml:space="preserve">, </w:t>
            </w:r>
            <w:r w:rsidR="00B269A8">
              <w:t xml:space="preserve">UI/UX Analyst, </w:t>
            </w:r>
            <w:r w:rsidRPr="00C557EC">
              <w:t xml:space="preserve">Testing, </w:t>
            </w:r>
            <w:r w:rsidR="00B269A8">
              <w:t xml:space="preserve">and </w:t>
            </w:r>
            <w:r w:rsidRPr="00C557EC">
              <w:t>Risk Management.</w:t>
            </w:r>
          </w:p>
          <w:p w14:paraId="6E4916F3" w14:textId="77777777" w:rsidR="00837252" w:rsidRPr="00C557EC" w:rsidRDefault="00837252" w:rsidP="00837252">
            <w:pPr>
              <w:spacing w:line="240" w:lineRule="auto"/>
              <w:ind w:firstLine="284"/>
              <w:jc w:val="center"/>
              <w:cnfStyle w:val="000000000000" w:firstRow="0" w:lastRow="0" w:firstColumn="0" w:lastColumn="0" w:oddVBand="0" w:evenVBand="0" w:oddHBand="0" w:evenHBand="0" w:firstRowFirstColumn="0" w:firstRowLastColumn="0" w:lastRowFirstColumn="0" w:lastRowLastColumn="0"/>
            </w:pPr>
          </w:p>
        </w:tc>
        <w:tc>
          <w:tcPr>
            <w:tcW w:w="2737" w:type="dxa"/>
          </w:tcPr>
          <w:p w14:paraId="05026809" w14:textId="4E9BCB0A" w:rsidR="00837252" w:rsidRPr="00C557EC" w:rsidRDefault="00837252" w:rsidP="00B269A8">
            <w:pPr>
              <w:spacing w:line="240" w:lineRule="auto"/>
              <w:jc w:val="center"/>
              <w:cnfStyle w:val="000000000000" w:firstRow="0" w:lastRow="0" w:firstColumn="0" w:lastColumn="0" w:oddVBand="0" w:evenVBand="0" w:oddHBand="0" w:evenHBand="0" w:firstRowFirstColumn="0" w:firstRowLastColumn="0" w:lastRowFirstColumn="0" w:lastRowLastColumn="0"/>
            </w:pPr>
            <w:r w:rsidRPr="00C557EC">
              <w:t>Requirement Analysis, Application Usage flow, Personas, Use Cases, Test Scenarios, Risk Analysis occurrence and consequences,</w:t>
            </w:r>
            <w:r w:rsidR="00B269A8">
              <w:t xml:space="preserve"> </w:t>
            </w:r>
            <w:r w:rsidR="00B269A8" w:rsidRPr="00C557EC">
              <w:t>Stakeholder and Risk Analysis &amp; Strategies, User Interface Design, User Experience, Time and Budget planning, Stakeholder &amp; Risk Management</w:t>
            </w:r>
            <w:r w:rsidR="00B269A8">
              <w:t>,</w:t>
            </w:r>
            <w:r w:rsidRPr="00C557EC">
              <w:t xml:space="preserve"> Reviewing and analyzing the document.</w:t>
            </w:r>
          </w:p>
        </w:tc>
      </w:tr>
      <w:tr w:rsidR="00837252" w:rsidRPr="00C557EC" w14:paraId="582648CE"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Pr>
          <w:p w14:paraId="50FCC8F9" w14:textId="77777777" w:rsidR="00837252" w:rsidRPr="00C557EC" w:rsidRDefault="00837252" w:rsidP="00837252">
            <w:pPr>
              <w:spacing w:line="240" w:lineRule="auto"/>
              <w:jc w:val="center"/>
            </w:pPr>
            <w:r w:rsidRPr="00C557EC">
              <w:rPr>
                <w:i w:val="0"/>
                <w:iCs w:val="0"/>
              </w:rPr>
              <w:t>Pooja Patil</w:t>
            </w:r>
          </w:p>
        </w:tc>
        <w:tc>
          <w:tcPr>
            <w:tcW w:w="2737" w:type="dxa"/>
          </w:tcPr>
          <w:p w14:paraId="0CB6E6AE" w14:textId="77777777" w:rsidR="00837252" w:rsidRPr="00C557EC" w:rsidRDefault="00837252" w:rsidP="00837252">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Project planning, Risk and stakeholder management</w:t>
            </w:r>
          </w:p>
        </w:tc>
        <w:tc>
          <w:tcPr>
            <w:tcW w:w="2737" w:type="dxa"/>
          </w:tcPr>
          <w:p w14:paraId="5FBC5C1A" w14:textId="53E3B721" w:rsidR="00837252" w:rsidRPr="00C557EC" w:rsidRDefault="00EE6089" w:rsidP="00837252">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Requirement Analysis, Stakeholder and Risk Analysis &amp; Strategies, Target state, Stakeholder &amp; Risk Management, Project Planning, Project structure plan, User stories, Epics, Sprint planning.</w:t>
            </w:r>
          </w:p>
        </w:tc>
      </w:tr>
      <w:tr w:rsidR="00837252" w:rsidRPr="00C557EC" w14:paraId="0C137BAF" w14:textId="77777777" w:rsidTr="00DF7D98">
        <w:tc>
          <w:tcPr>
            <w:cnfStyle w:val="001000000000" w:firstRow="0" w:lastRow="0" w:firstColumn="1" w:lastColumn="0" w:oddVBand="0" w:evenVBand="0" w:oddHBand="0" w:evenHBand="0" w:firstRowFirstColumn="0" w:firstRowLastColumn="0" w:lastRowFirstColumn="0" w:lastRowLastColumn="0"/>
            <w:tcW w:w="2737" w:type="dxa"/>
          </w:tcPr>
          <w:p w14:paraId="4FC3EE3D" w14:textId="77777777" w:rsidR="00837252" w:rsidRPr="00C557EC" w:rsidRDefault="00837252" w:rsidP="00837252">
            <w:pPr>
              <w:spacing w:line="240" w:lineRule="auto"/>
              <w:jc w:val="center"/>
              <w:rPr>
                <w:i w:val="0"/>
                <w:iCs w:val="0"/>
              </w:rPr>
            </w:pPr>
            <w:r w:rsidRPr="00C557EC">
              <w:rPr>
                <w:i w:val="0"/>
                <w:iCs w:val="0"/>
              </w:rPr>
              <w:t xml:space="preserve">Prashanth </w:t>
            </w:r>
            <w:proofErr w:type="spellStart"/>
            <w:r w:rsidRPr="00C557EC">
              <w:rPr>
                <w:i w:val="0"/>
                <w:iCs w:val="0"/>
              </w:rPr>
              <w:t>Sersani</w:t>
            </w:r>
            <w:proofErr w:type="spellEnd"/>
          </w:p>
        </w:tc>
        <w:tc>
          <w:tcPr>
            <w:tcW w:w="2737" w:type="dxa"/>
          </w:tcPr>
          <w:p w14:paraId="2A97671D" w14:textId="77777777" w:rsidR="00837252" w:rsidRPr="00C557EC" w:rsidRDefault="00837252" w:rsidP="00837252">
            <w:pPr>
              <w:spacing w:line="240" w:lineRule="auto"/>
              <w:jc w:val="center"/>
              <w:cnfStyle w:val="000000000000" w:firstRow="0" w:lastRow="0" w:firstColumn="0" w:lastColumn="0" w:oddVBand="0" w:evenVBand="0" w:oddHBand="0" w:evenHBand="0" w:firstRowFirstColumn="0" w:firstRowLastColumn="0" w:lastRowFirstColumn="0" w:lastRowLastColumn="0"/>
            </w:pPr>
            <w:r w:rsidRPr="00C557EC">
              <w:t>Technology analyst</w:t>
            </w:r>
          </w:p>
        </w:tc>
        <w:tc>
          <w:tcPr>
            <w:tcW w:w="2737" w:type="dxa"/>
          </w:tcPr>
          <w:p w14:paraId="0D5B8BEB" w14:textId="5D476606" w:rsidR="00837252" w:rsidRPr="00C557EC" w:rsidRDefault="00837252" w:rsidP="00837252">
            <w:pPr>
              <w:spacing w:line="240" w:lineRule="auto"/>
              <w:jc w:val="center"/>
              <w:cnfStyle w:val="000000000000" w:firstRow="0" w:lastRow="0" w:firstColumn="0" w:lastColumn="0" w:oddVBand="0" w:evenVBand="0" w:oddHBand="0" w:evenHBand="0" w:firstRowFirstColumn="0" w:firstRowLastColumn="0" w:lastRowFirstColumn="0" w:lastRowLastColumn="0"/>
            </w:pPr>
            <w:r w:rsidRPr="00C557EC">
              <w:t xml:space="preserve">Technology aspects, technological design, usability requirements, </w:t>
            </w:r>
            <w:r w:rsidR="007759F1" w:rsidRPr="00C557EC">
              <w:lastRenderedPageBreak/>
              <w:t xml:space="preserve">preconditions </w:t>
            </w:r>
            <w:r w:rsidRPr="00C557EC">
              <w:t xml:space="preserve">and </w:t>
            </w:r>
            <w:r w:rsidR="007759F1" w:rsidRPr="00C557EC">
              <w:t>expectations</w:t>
            </w:r>
          </w:p>
        </w:tc>
      </w:tr>
    </w:tbl>
    <w:p w14:paraId="18F866BF" w14:textId="1E5EADC0" w:rsidR="00FC5207" w:rsidRPr="00C557EC" w:rsidRDefault="00FC5207" w:rsidP="00FC5207">
      <w:pPr>
        <w:pStyle w:val="Caption"/>
        <w:keepNext/>
        <w:spacing w:after="120"/>
        <w:jc w:val="center"/>
        <w:rPr>
          <w:sz w:val="20"/>
          <w:szCs w:val="20"/>
        </w:rPr>
      </w:pPr>
      <w:bookmarkStart w:id="11" w:name="_Toc165841298"/>
      <w:r w:rsidRPr="00C557EC">
        <w:rPr>
          <w:sz w:val="20"/>
          <w:szCs w:val="20"/>
        </w:rPr>
        <w:lastRenderedPageBreak/>
        <w:t xml:space="preserve">Tab. </w:t>
      </w:r>
      <w:r w:rsidRPr="00C557EC">
        <w:fldChar w:fldCharType="begin"/>
      </w:r>
      <w:r w:rsidRPr="00C557EC">
        <w:instrText xml:space="preserve"> STYLEREF 1 \s </w:instrText>
      </w:r>
      <w:r w:rsidRPr="00C557EC">
        <w:fldChar w:fldCharType="separate"/>
      </w:r>
      <w:r w:rsidRPr="00C557EC">
        <w:t>1</w:t>
      </w:r>
      <w:r w:rsidRPr="00C557EC">
        <w:rPr>
          <w:sz w:val="20"/>
          <w:szCs w:val="20"/>
        </w:rPr>
        <w:fldChar w:fldCharType="end"/>
      </w:r>
      <w:r w:rsidRPr="00C557EC">
        <w:rPr>
          <w:sz w:val="20"/>
          <w:szCs w:val="20"/>
        </w:rPr>
        <w:noBreakHyphen/>
      </w:r>
      <w:r w:rsidRPr="00C557EC">
        <w:fldChar w:fldCharType="begin"/>
      </w:r>
      <w:r w:rsidRPr="00C557EC">
        <w:instrText xml:space="preserve"> SEQ Tab. \* ARABIC \s 1 </w:instrText>
      </w:r>
      <w:r w:rsidRPr="00C557EC">
        <w:fldChar w:fldCharType="separate"/>
      </w:r>
      <w:r w:rsidRPr="00C557EC">
        <w:t>1</w:t>
      </w:r>
      <w:r w:rsidRPr="00C557EC">
        <w:rPr>
          <w:sz w:val="20"/>
          <w:szCs w:val="20"/>
        </w:rPr>
        <w:fldChar w:fldCharType="end"/>
      </w:r>
      <w:r w:rsidRPr="00C557EC">
        <w:rPr>
          <w:sz w:val="20"/>
          <w:szCs w:val="20"/>
        </w:rPr>
        <w:t xml:space="preserve">: </w:t>
      </w:r>
      <w:r w:rsidRPr="00C557EC">
        <w:rPr>
          <w:b w:val="0"/>
          <w:sz w:val="20"/>
          <w:szCs w:val="20"/>
        </w:rPr>
        <w:t>Team Roles and Responsibilities</w:t>
      </w:r>
      <w:bookmarkEnd w:id="11"/>
    </w:p>
    <w:p w14:paraId="33AFC5D0" w14:textId="77777777" w:rsidR="00DE39D2" w:rsidRPr="00C557EC" w:rsidRDefault="00DE39D2" w:rsidP="00DE39D2"/>
    <w:p w14:paraId="2BBF6ED2" w14:textId="77777777" w:rsidR="00DE39D2" w:rsidRPr="00C557EC" w:rsidRDefault="00DE39D2" w:rsidP="00DE39D2"/>
    <w:p w14:paraId="5C51776B" w14:textId="10CEF7EE" w:rsidR="004926E5" w:rsidRPr="00C557EC" w:rsidRDefault="00DE39D2" w:rsidP="00DE39D2">
      <w:pPr>
        <w:pStyle w:val="Heading2"/>
      </w:pPr>
      <w:bookmarkStart w:id="12" w:name="_Toc165841013"/>
      <w:r w:rsidRPr="00C557EC">
        <w:t>Project Environment</w:t>
      </w:r>
      <w:bookmarkEnd w:id="12"/>
    </w:p>
    <w:p w14:paraId="5C538E2A" w14:textId="6626DBCB" w:rsidR="00DE39D2" w:rsidRPr="00C557EC" w:rsidRDefault="00DE39D2" w:rsidP="00DE39D2">
      <w:r w:rsidRPr="00C557EC">
        <w:t>The AR-supported repair and documentation system for Martin</w:t>
      </w:r>
      <w:r w:rsidR="00E913D0">
        <w:t xml:space="preserve"> </w:t>
      </w:r>
      <w:r w:rsidRPr="00C557EC">
        <w:t>&amp;</w:t>
      </w:r>
      <w:r w:rsidR="00E913D0">
        <w:t xml:space="preserve"> </w:t>
      </w:r>
      <w:r w:rsidRPr="00C557EC">
        <w:t>Weber is designed to revolutionize how small automotive repair shops manage their services and interact with their clientele. By integrating cutting-edge AR and AI technologies, the project aims to enhance operational efficiency, customer satisfaction, and business growth for Martin</w:t>
      </w:r>
      <w:r w:rsidR="00E913D0">
        <w:t xml:space="preserve"> </w:t>
      </w:r>
      <w:r w:rsidRPr="00C557EC">
        <w:t>&amp;</w:t>
      </w:r>
      <w:r w:rsidR="00E913D0">
        <w:t xml:space="preserve"> </w:t>
      </w:r>
      <w:r w:rsidRPr="00C557EC">
        <w:t>Weber.</w:t>
      </w:r>
    </w:p>
    <w:p w14:paraId="2B3CFF7B" w14:textId="46BE4FF4" w:rsidR="00DE39D2" w:rsidRPr="00C557EC" w:rsidRDefault="00DE39D2" w:rsidP="00DE39D2">
      <w:pPr>
        <w:pStyle w:val="Heading2"/>
      </w:pPr>
      <w:bookmarkStart w:id="13" w:name="_Toc165841014"/>
      <w:r w:rsidRPr="00C557EC">
        <w:t>Project Description</w:t>
      </w:r>
      <w:bookmarkEnd w:id="13"/>
    </w:p>
    <w:p w14:paraId="5B6C1D8E" w14:textId="32DA2FBD" w:rsidR="00DE39D2" w:rsidRPr="00C557EC" w:rsidRDefault="00DE39D2" w:rsidP="00DE39D2">
      <w:pPr>
        <w:pStyle w:val="Heading3"/>
      </w:pPr>
      <w:bookmarkStart w:id="14" w:name="_Toc165841015"/>
      <w:r w:rsidRPr="00C557EC">
        <w:t>Project Overview</w:t>
      </w:r>
      <w:bookmarkEnd w:id="14"/>
    </w:p>
    <w:p w14:paraId="65710390" w14:textId="50F2F1E6" w:rsidR="00DE39D2" w:rsidRPr="00C557EC" w:rsidRDefault="00DE39D2" w:rsidP="00DE39D2">
      <w:r w:rsidRPr="00C557EC">
        <w:t>This project aims to develop an augmented reality (AR) supported repair and documentation addon for the "Order Management System for Car Repair Shop," specifically tailored for Martin &amp; Weber, a small car repair shop with five employees. The system is designed to enhance the efficiency and accuracy of car repairs, particularly for both modern and classic cars, leveraging advanced AR technologies and a large language model (LLM)-supported mobile audio interface.</w:t>
      </w:r>
    </w:p>
    <w:p w14:paraId="0390C0D5" w14:textId="3D528834" w:rsidR="00DE39D2" w:rsidRPr="00C557EC" w:rsidRDefault="00DE39D2" w:rsidP="00DE39D2">
      <w:pPr>
        <w:pStyle w:val="Heading3"/>
      </w:pPr>
      <w:bookmarkStart w:id="15" w:name="_Toc165841016"/>
      <w:r w:rsidRPr="00C557EC">
        <w:t>Project Objectives</w:t>
      </w:r>
      <w:bookmarkEnd w:id="15"/>
    </w:p>
    <w:p w14:paraId="1A1FA0CB" w14:textId="62E427C1" w:rsidR="00DE39D2" w:rsidRPr="00C557EC" w:rsidRDefault="00DE39D2" w:rsidP="00DE39D2">
      <w:pPr>
        <w:pStyle w:val="ListParagraph"/>
        <w:numPr>
          <w:ilvl w:val="0"/>
          <w:numId w:val="7"/>
        </w:numPr>
        <w:suppressAutoHyphens/>
        <w:spacing w:after="0" w:line="240" w:lineRule="auto"/>
      </w:pPr>
      <w:r w:rsidRPr="00C557EC">
        <w:rPr>
          <w:b/>
          <w:bCs/>
        </w:rPr>
        <w:t xml:space="preserve">Enhance Repair Efficiency: </w:t>
      </w:r>
      <w:r w:rsidRPr="00C557EC">
        <w:t>Streamline the repair processes with AR technologies, reducing time and improving repair quality.</w:t>
      </w:r>
    </w:p>
    <w:p w14:paraId="4A6858A0" w14:textId="77777777" w:rsidR="00DE39D2" w:rsidRPr="00C557EC" w:rsidRDefault="00DE39D2" w:rsidP="00DE39D2">
      <w:pPr>
        <w:pStyle w:val="ListParagraph"/>
        <w:numPr>
          <w:ilvl w:val="0"/>
          <w:numId w:val="7"/>
        </w:numPr>
        <w:suppressAutoHyphens/>
        <w:spacing w:after="0" w:line="240" w:lineRule="auto"/>
      </w:pPr>
      <w:r w:rsidRPr="00C557EC">
        <w:rPr>
          <w:b/>
          <w:bCs/>
        </w:rPr>
        <w:t>Ease of Use:</w:t>
      </w:r>
      <w:r w:rsidRPr="00C557EC">
        <w:t xml:space="preserve"> Develop a user-friendly interface suitable for employees without specialized IT skills.</w:t>
      </w:r>
    </w:p>
    <w:p w14:paraId="201CBF0B" w14:textId="24BEB2DE" w:rsidR="00DE39D2" w:rsidRPr="00C557EC" w:rsidRDefault="00DE39D2" w:rsidP="00DE39D2">
      <w:pPr>
        <w:pStyle w:val="ListParagraph"/>
        <w:numPr>
          <w:ilvl w:val="0"/>
          <w:numId w:val="7"/>
        </w:numPr>
        <w:suppressAutoHyphens/>
        <w:spacing w:after="0" w:line="240" w:lineRule="auto"/>
      </w:pPr>
      <w:r w:rsidRPr="00C557EC">
        <w:rPr>
          <w:b/>
          <w:bCs/>
        </w:rPr>
        <w:t>Automated inventory tracking and billing:</w:t>
      </w:r>
      <w:r w:rsidRPr="00C557EC">
        <w:t xml:space="preserve"> Provide an easy inventory tracking system and generate billing based on services provided and parts used.</w:t>
      </w:r>
    </w:p>
    <w:p w14:paraId="09D9BAC1" w14:textId="77777777" w:rsidR="00DE39D2" w:rsidRPr="00C557EC" w:rsidRDefault="00DE39D2" w:rsidP="00DE39D2">
      <w:pPr>
        <w:pStyle w:val="ListParagraph"/>
        <w:numPr>
          <w:ilvl w:val="0"/>
          <w:numId w:val="7"/>
        </w:numPr>
        <w:suppressAutoHyphens/>
        <w:spacing w:after="0" w:line="240" w:lineRule="auto"/>
      </w:pPr>
      <w:r w:rsidRPr="00C557EC">
        <w:rPr>
          <w:b/>
          <w:bCs/>
        </w:rPr>
        <w:t>Integration with Specific APIs:</w:t>
      </w:r>
      <w:r w:rsidRPr="00C557EC">
        <w:t xml:space="preserve"> Incorporate APIs for classic car communities, spare parts shops, and consultancy networks.</w:t>
      </w:r>
    </w:p>
    <w:p w14:paraId="26B691B0" w14:textId="6D036CFB" w:rsidR="00DE39D2" w:rsidRPr="00C557EC" w:rsidRDefault="00DE39D2" w:rsidP="00DE39D2">
      <w:pPr>
        <w:pStyle w:val="ListParagraph"/>
        <w:numPr>
          <w:ilvl w:val="0"/>
          <w:numId w:val="7"/>
        </w:numPr>
        <w:suppressAutoHyphens/>
        <w:spacing w:after="0" w:line="240" w:lineRule="auto"/>
      </w:pPr>
      <w:r w:rsidRPr="00C557EC">
        <w:rPr>
          <w:b/>
          <w:bCs/>
        </w:rPr>
        <w:t xml:space="preserve">Train new employees: </w:t>
      </w:r>
      <w:r w:rsidRPr="00C557EC">
        <w:t>Training a new employee in basic repairs via AR technologies which would avoid the cost and space required.</w:t>
      </w:r>
    </w:p>
    <w:p w14:paraId="083943C3" w14:textId="4BC235A7" w:rsidR="00DE39D2" w:rsidRPr="00C557EC" w:rsidRDefault="00DE39D2" w:rsidP="00DE39D2">
      <w:pPr>
        <w:pStyle w:val="Heading3"/>
      </w:pPr>
      <w:bookmarkStart w:id="16" w:name="_Toc165841017"/>
      <w:r w:rsidRPr="00C557EC">
        <w:lastRenderedPageBreak/>
        <w:t>Target Group</w:t>
      </w:r>
      <w:bookmarkEnd w:id="16"/>
    </w:p>
    <w:p w14:paraId="485C5FC6" w14:textId="159E6B81" w:rsidR="00DE39D2" w:rsidRPr="00C557EC" w:rsidRDefault="00DE39D2" w:rsidP="00DE39D2">
      <w:r w:rsidRPr="00C557EC">
        <w:t>The primary users of this system will be the employees of Martin &amp; Weber, particularly mechanics who handle various types of vehicles, including classic cars. Secondary users include other potential car repair shops with whom there is a possibility of having service contracts.</w:t>
      </w:r>
    </w:p>
    <w:p w14:paraId="2B3F7B8B" w14:textId="00D0FDA2" w:rsidR="008227FE" w:rsidRPr="00C557EC" w:rsidRDefault="00DE39D2" w:rsidP="00754B80">
      <w:pPr>
        <w:pStyle w:val="Heading1"/>
      </w:pPr>
      <w:bookmarkStart w:id="17" w:name="_Toc165841018"/>
      <w:bookmarkEnd w:id="7"/>
      <w:bookmarkEnd w:id="8"/>
      <w:bookmarkEnd w:id="9"/>
      <w:bookmarkEnd w:id="10"/>
      <w:r w:rsidRPr="00C557EC">
        <w:lastRenderedPageBreak/>
        <w:t>Target State</w:t>
      </w:r>
      <w:bookmarkEnd w:id="17"/>
    </w:p>
    <w:p w14:paraId="413F3A90" w14:textId="334F2A29" w:rsidR="00DE39D2" w:rsidRPr="00C557EC" w:rsidRDefault="00DE39D2" w:rsidP="00DE39D2">
      <w:r w:rsidRPr="00C557EC">
        <w:t>Our client, Martin &amp; Weber, is a small car repair shop with three employees who work on all types of cars, including classic cars. It should aim to provide a simple and user-friendly system that requires only short training modules. It will be a comprehensive project management package that includes research, selection of suitable technologies, architecture design, and user interface design. It should be an AR-supported repair and documentation system for current and classic cars with all the necessary functionalities and more.</w:t>
      </w:r>
    </w:p>
    <w:p w14:paraId="0E1B3A8E" w14:textId="3CCD1455" w:rsidR="00D44A98" w:rsidRPr="00C557EC" w:rsidRDefault="00DE39D2" w:rsidP="00754B80">
      <w:pPr>
        <w:pStyle w:val="Heading2"/>
      </w:pPr>
      <w:bookmarkStart w:id="18" w:name="_Toc165841019"/>
      <w:r w:rsidRPr="00C557EC">
        <w:t>Target Classes</w:t>
      </w:r>
      <w:bookmarkEnd w:id="18"/>
    </w:p>
    <w:p w14:paraId="2E8FDDA2" w14:textId="18180FA6" w:rsidR="00DE39D2" w:rsidRPr="00C557EC" w:rsidRDefault="00DE39D2" w:rsidP="00DE39D2">
      <w:pPr>
        <w:pStyle w:val="Heading3"/>
      </w:pPr>
      <w:bookmarkStart w:id="19" w:name="_Toc165841020"/>
      <w:r w:rsidRPr="00C557EC">
        <w:t>High-level Objectives</w:t>
      </w:r>
      <w:bookmarkEnd w:id="19"/>
    </w:p>
    <w:p w14:paraId="00909B41" w14:textId="7C0D98E1" w:rsidR="00F1234E" w:rsidRPr="00C557EC" w:rsidRDefault="00DE39D2" w:rsidP="00DE39D2">
      <w:r w:rsidRPr="00C557EC">
        <w:t>We aim to create a straightforward and easy-to-use system. This system will consist of short training modules and provide a complete project management solution that covers research, technology selection, architecture, and a simple user interface design. The system will be designed to support Augmented Reality and will serve as a repair and documentation tool for both modern and vintage cars. It will have all the necessary functionalities to solve the challenges of our</w:t>
      </w:r>
      <w:r w:rsidR="00F1234E" w:rsidRPr="00C557EC">
        <w:t xml:space="preserve"> </w:t>
      </w:r>
      <w:r w:rsidRPr="00C557EC">
        <w:t>customer</w:t>
      </w:r>
      <w:r w:rsidR="00F1234E" w:rsidRPr="00C557EC">
        <w:t>.</w:t>
      </w:r>
    </w:p>
    <w:p w14:paraId="3E13AC3F" w14:textId="107E75FC" w:rsidR="00F1234E" w:rsidRPr="00C557EC" w:rsidRDefault="00F1234E" w:rsidP="00F1234E">
      <w:pPr>
        <w:pStyle w:val="Heading3"/>
      </w:pPr>
      <w:bookmarkStart w:id="20" w:name="_Toc165841021"/>
      <w:r w:rsidRPr="00C557EC">
        <w:t>Result Objectives</w:t>
      </w:r>
      <w:bookmarkEnd w:id="20"/>
    </w:p>
    <w:tbl>
      <w:tblPr>
        <w:tblW w:w="8340" w:type="dxa"/>
        <w:tblLook w:val="04A0" w:firstRow="1" w:lastRow="0" w:firstColumn="1" w:lastColumn="0" w:noHBand="0" w:noVBand="1"/>
      </w:tblPr>
      <w:tblGrid>
        <w:gridCol w:w="1337"/>
        <w:gridCol w:w="5593"/>
        <w:gridCol w:w="1410"/>
      </w:tblGrid>
      <w:tr w:rsidR="00F1234E" w:rsidRPr="00C557EC" w14:paraId="15608670"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96625" w14:textId="77777777" w:rsidR="00F1234E" w:rsidRPr="00C557EC" w:rsidRDefault="00F1234E" w:rsidP="00A95685">
            <w:pPr>
              <w:spacing w:line="240" w:lineRule="auto"/>
              <w:jc w:val="center"/>
              <w:rPr>
                <w:rFonts w:ascii="Calibri" w:eastAsia="Times New Roman" w:hAnsi="Calibri" w:cs="Calibri"/>
                <w:b/>
                <w:bCs/>
                <w:color w:val="000000"/>
              </w:rPr>
            </w:pPr>
            <w:r w:rsidRPr="00C557EC">
              <w:rPr>
                <w:rFonts w:ascii="Calibri" w:eastAsia="Times New Roman" w:hAnsi="Calibri" w:cs="Calibri"/>
                <w:b/>
                <w:bCs/>
                <w:color w:val="000000"/>
              </w:rPr>
              <w:t>Package</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DB0760D" w14:textId="77777777" w:rsidR="00F1234E" w:rsidRPr="00C557EC" w:rsidRDefault="00F1234E" w:rsidP="00A95685">
            <w:pPr>
              <w:spacing w:line="240" w:lineRule="auto"/>
              <w:jc w:val="center"/>
              <w:rPr>
                <w:rFonts w:ascii="Calibri" w:eastAsia="Times New Roman" w:hAnsi="Calibri" w:cs="Calibri"/>
                <w:b/>
                <w:bCs/>
                <w:color w:val="000000"/>
              </w:rPr>
            </w:pPr>
            <w:r w:rsidRPr="00C557EC">
              <w:rPr>
                <w:rFonts w:ascii="Calibri" w:eastAsia="Times New Roman" w:hAnsi="Calibri" w:cs="Calibri"/>
                <w:b/>
                <w:bCs/>
                <w:color w:val="000000"/>
              </w:rPr>
              <w:t>Features</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DBE0C" w14:textId="77777777" w:rsidR="00F1234E" w:rsidRPr="00C557EC" w:rsidRDefault="00F1234E" w:rsidP="00A95685">
            <w:pPr>
              <w:spacing w:line="240" w:lineRule="auto"/>
              <w:jc w:val="center"/>
              <w:rPr>
                <w:rFonts w:ascii="Calibri" w:eastAsia="Times New Roman" w:hAnsi="Calibri" w:cs="Calibri"/>
                <w:b/>
                <w:bCs/>
                <w:color w:val="000000"/>
              </w:rPr>
            </w:pPr>
            <w:r w:rsidRPr="00C557EC">
              <w:rPr>
                <w:rFonts w:ascii="Calibri" w:eastAsia="Times New Roman" w:hAnsi="Calibri" w:cs="Calibri"/>
                <w:b/>
                <w:bCs/>
                <w:color w:val="000000"/>
              </w:rPr>
              <w:t>MOSCOW</w:t>
            </w:r>
          </w:p>
        </w:tc>
      </w:tr>
      <w:tr w:rsidR="00F1234E" w:rsidRPr="00C557EC" w14:paraId="54C1675C"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3123361" w14:textId="77777777" w:rsidR="00F1234E" w:rsidRPr="00C557EC" w:rsidRDefault="00F1234E" w:rsidP="00A95685">
            <w:pPr>
              <w:spacing w:line="240" w:lineRule="auto"/>
              <w:jc w:val="center"/>
              <w:rPr>
                <w:rFonts w:ascii="Calibri" w:eastAsia="Times New Roman" w:hAnsi="Calibri" w:cs="Calibri"/>
                <w:b/>
                <w:color w:val="000000"/>
              </w:rPr>
            </w:pPr>
            <w:r w:rsidRPr="00C557EC">
              <w:rPr>
                <w:rFonts w:ascii="Calibri" w:eastAsia="Times New Roman" w:hAnsi="Calibri" w:cs="Calibri"/>
                <w:b/>
                <w:color w:val="000000"/>
              </w:rPr>
              <w:t>Basic</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5C49EF05"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a Smartphone API</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B638A68"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04F8AE66"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71B60"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7D1FB62"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Large Language Models</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59958"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468E8BB9"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347220C"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6AF1F987"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a decent database for saving all information</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5FFEA1B5"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388786D9"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3126B"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6368762"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color w:val="000000"/>
              </w:rPr>
              <w:t>must</w:t>
            </w:r>
            <w:r w:rsidRPr="00C557EC">
              <w:rPr>
                <w:rFonts w:ascii="Calibri" w:eastAsia="Times New Roman" w:hAnsi="Calibri" w:cs="Calibri"/>
                <w:color w:val="000000"/>
              </w:rPr>
              <w:t xml:space="preserve"> have bill generation based on completed service and parts used</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4A5C1" w14:textId="77777777" w:rsidR="00F1234E" w:rsidRPr="00C557EC" w:rsidRDefault="00F1234E" w:rsidP="00A95685">
            <w:pPr>
              <w:spacing w:line="240" w:lineRule="auto"/>
              <w:jc w:val="center"/>
              <w:rPr>
                <w:rFonts w:ascii="Calibri" w:eastAsia="Times New Roman" w:hAnsi="Calibri" w:cs="Calibri"/>
                <w:color w:val="000000"/>
                <w:highlight w:val="yellow"/>
              </w:rPr>
            </w:pPr>
            <w:r w:rsidRPr="00C557EC">
              <w:rPr>
                <w:rFonts w:ascii="Calibri" w:eastAsia="Times New Roman" w:hAnsi="Calibri" w:cs="Calibri"/>
                <w:color w:val="000000"/>
              </w:rPr>
              <w:t>Must</w:t>
            </w:r>
          </w:p>
        </w:tc>
      </w:tr>
      <w:tr w:rsidR="00F1234E" w:rsidRPr="00C557EC" w14:paraId="7AE0BD01"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24D1357"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21EBC8A6"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should</w:t>
            </w:r>
            <w:r w:rsidRPr="00C557EC">
              <w:rPr>
                <w:rFonts w:ascii="Calibri" w:eastAsia="Times New Roman" w:hAnsi="Calibri" w:cs="Calibri"/>
                <w:color w:val="000000"/>
              </w:rPr>
              <w:t xml:space="preserve"> have training for new employees via videos</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D7D4C30"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Should</w:t>
            </w:r>
          </w:p>
        </w:tc>
      </w:tr>
      <w:tr w:rsidR="00F1234E" w:rsidRPr="00C557EC" w14:paraId="7D3123C3"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FBB0A"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87722DC"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color w:val="000000"/>
              </w:rPr>
              <w:t>should</w:t>
            </w:r>
            <w:r w:rsidRPr="00C557EC">
              <w:rPr>
                <w:rFonts w:ascii="Calibri" w:eastAsia="Times New Roman" w:hAnsi="Calibri" w:cs="Calibri"/>
                <w:color w:val="000000"/>
              </w:rPr>
              <w:t xml:space="preserve"> allow technicians to </w:t>
            </w:r>
            <w:proofErr w:type="spellStart"/>
            <w:r w:rsidRPr="00C557EC">
              <w:rPr>
                <w:rFonts w:ascii="Calibri" w:eastAsia="Times New Roman" w:hAnsi="Calibri" w:cs="Calibri"/>
                <w:color w:val="000000"/>
              </w:rPr>
              <w:t>visualise</w:t>
            </w:r>
            <w:proofErr w:type="spellEnd"/>
            <w:r w:rsidRPr="00C557EC">
              <w:rPr>
                <w:rFonts w:ascii="Calibri" w:eastAsia="Times New Roman" w:hAnsi="Calibri" w:cs="Calibri"/>
                <w:color w:val="000000"/>
              </w:rPr>
              <w:t xml:space="preserve"> complex repair procedures step-by-step with no interaction</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811C8E"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Should</w:t>
            </w:r>
          </w:p>
        </w:tc>
      </w:tr>
      <w:tr w:rsidR="00F1234E" w:rsidRPr="00C557EC" w14:paraId="3F147275"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6135E82C"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6C18D565"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should</w:t>
            </w:r>
            <w:r w:rsidRPr="00C557EC">
              <w:rPr>
                <w:rFonts w:ascii="Calibri" w:eastAsia="Times New Roman" w:hAnsi="Calibri" w:cs="Calibri"/>
                <w:color w:val="000000"/>
              </w:rPr>
              <w:t xml:space="preserve"> have search and order spare parts functionality</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FBF75BC"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Should</w:t>
            </w:r>
          </w:p>
        </w:tc>
      </w:tr>
      <w:tr w:rsidR="00F1234E" w:rsidRPr="00C557EC" w14:paraId="7AED856D"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7BF15" w14:textId="77777777" w:rsidR="00F1234E" w:rsidRPr="00C557EC" w:rsidRDefault="00F1234E" w:rsidP="00A95685">
            <w:pPr>
              <w:spacing w:line="240" w:lineRule="auto"/>
              <w:jc w:val="center"/>
              <w:rPr>
                <w:rFonts w:ascii="Calibri" w:eastAsia="Times New Roman" w:hAnsi="Calibri" w:cs="Calibri"/>
                <w:b/>
                <w:color w:val="000000"/>
              </w:rPr>
            </w:pPr>
            <w:r w:rsidRPr="00C557EC">
              <w:rPr>
                <w:rFonts w:ascii="Calibri" w:eastAsia="Times New Roman" w:hAnsi="Calibri" w:cs="Calibri"/>
                <w:b/>
                <w:color w:val="000000"/>
              </w:rPr>
              <w:t>Premium</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2EA5489"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AR glasses API</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9BF53"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3C895D04"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524A23C"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lastRenderedPageBreak/>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6970802E"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Large Language Models</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BF2613F"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645B4B17"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245F4"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402AA3C"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have a database for saving all information incl. AR-Data</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99EBB"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4A46AA8B"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1D5CA56C"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0642E193"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color w:val="000000"/>
              </w:rPr>
              <w:t>must</w:t>
            </w:r>
            <w:r w:rsidRPr="00C557EC">
              <w:rPr>
                <w:rFonts w:ascii="Calibri" w:eastAsia="Times New Roman" w:hAnsi="Calibri" w:cs="Calibri"/>
                <w:color w:val="000000"/>
              </w:rPr>
              <w:t xml:space="preserve"> have bill generation based on completed service and parts used</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4ED486DD"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0BEA7199"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983AB"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0D038C"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should</w:t>
            </w:r>
            <w:r w:rsidRPr="00C557EC">
              <w:rPr>
                <w:rFonts w:ascii="Calibri" w:eastAsia="Times New Roman" w:hAnsi="Calibri" w:cs="Calibri"/>
                <w:color w:val="000000"/>
              </w:rPr>
              <w:t xml:space="preserve"> provide training for a new employee in basic repairs via AR which would avoid the cost and space required.</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DF631"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Should</w:t>
            </w:r>
          </w:p>
        </w:tc>
      </w:tr>
      <w:tr w:rsidR="00F1234E" w:rsidRPr="00C557EC" w14:paraId="7F2D349E"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C14AC1C"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001B8A7D"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must</w:t>
            </w:r>
            <w:r w:rsidRPr="00C557EC">
              <w:rPr>
                <w:rFonts w:ascii="Calibri" w:eastAsia="Times New Roman" w:hAnsi="Calibri" w:cs="Calibri"/>
                <w:color w:val="000000"/>
              </w:rPr>
              <w:t xml:space="preserve"> allow technicians to </w:t>
            </w:r>
            <w:proofErr w:type="spellStart"/>
            <w:r w:rsidRPr="00C557EC">
              <w:rPr>
                <w:rFonts w:ascii="Calibri" w:eastAsia="Times New Roman" w:hAnsi="Calibri" w:cs="Calibri"/>
                <w:color w:val="000000"/>
              </w:rPr>
              <w:t>visualise</w:t>
            </w:r>
            <w:proofErr w:type="spellEnd"/>
            <w:r w:rsidRPr="00C557EC">
              <w:rPr>
                <w:rFonts w:ascii="Calibri" w:eastAsia="Times New Roman" w:hAnsi="Calibri" w:cs="Calibri"/>
                <w:color w:val="000000"/>
              </w:rPr>
              <w:t xml:space="preserve"> complex repair procedures step-by-step in an interactive AR environment</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B9C887F"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Must</w:t>
            </w:r>
          </w:p>
        </w:tc>
      </w:tr>
      <w:tr w:rsidR="00F1234E" w:rsidRPr="00C557EC" w14:paraId="5FC41675" w14:textId="77777777" w:rsidTr="00760B22">
        <w:trPr>
          <w:trHeight w:val="58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8A0BD"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14B3891"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In case of any change/physical modification, we </w:t>
            </w:r>
            <w:r w:rsidRPr="00C557EC">
              <w:rPr>
                <w:rFonts w:ascii="Calibri" w:eastAsia="Times New Roman" w:hAnsi="Calibri" w:cs="Calibri"/>
                <w:b/>
                <w:bCs/>
                <w:color w:val="000000"/>
              </w:rPr>
              <w:t>could</w:t>
            </w:r>
            <w:r w:rsidRPr="00C557EC">
              <w:rPr>
                <w:rFonts w:ascii="Calibri" w:eastAsia="Times New Roman" w:hAnsi="Calibri" w:cs="Calibri"/>
                <w:color w:val="000000"/>
              </w:rPr>
              <w:t xml:space="preserve"> show the customer via AR how the product would look like before implementation</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C5FE92"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Could</w:t>
            </w:r>
          </w:p>
        </w:tc>
      </w:tr>
      <w:tr w:rsidR="00F1234E" w:rsidRPr="00C557EC" w14:paraId="48923354"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009E643E"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D9D9D9" w:fill="D9D9D9"/>
            <w:vAlign w:val="bottom"/>
            <w:hideMark/>
          </w:tcPr>
          <w:p w14:paraId="57785AEA"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could</w:t>
            </w:r>
            <w:r w:rsidRPr="00C557EC">
              <w:rPr>
                <w:rFonts w:ascii="Calibri" w:eastAsia="Times New Roman" w:hAnsi="Calibri" w:cs="Calibri"/>
                <w:color w:val="000000"/>
              </w:rPr>
              <w:t xml:space="preserve"> have object-tracking functionality</w:t>
            </w:r>
          </w:p>
        </w:tc>
        <w:tc>
          <w:tcPr>
            <w:tcW w:w="1410" w:type="dxa"/>
            <w:tcBorders>
              <w:top w:val="single" w:sz="4" w:space="0" w:color="auto"/>
              <w:left w:val="single" w:sz="4" w:space="0" w:color="auto"/>
              <w:bottom w:val="single" w:sz="4" w:space="0" w:color="auto"/>
              <w:right w:val="single" w:sz="4" w:space="0" w:color="auto"/>
            </w:tcBorders>
            <w:shd w:val="clear" w:color="D9D9D9" w:fill="D9D9D9"/>
            <w:noWrap/>
            <w:vAlign w:val="bottom"/>
            <w:hideMark/>
          </w:tcPr>
          <w:p w14:paraId="3F44AC49"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Could</w:t>
            </w:r>
          </w:p>
        </w:tc>
      </w:tr>
      <w:tr w:rsidR="00F1234E" w:rsidRPr="00C557EC" w14:paraId="3FF91415" w14:textId="77777777" w:rsidTr="00760B22">
        <w:trPr>
          <w:trHeight w:val="290"/>
        </w:trPr>
        <w:tc>
          <w:tcPr>
            <w:tcW w:w="13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7E9F2" w14:textId="77777777" w:rsidR="00F1234E" w:rsidRPr="00C557EC" w:rsidRDefault="00F1234E" w:rsidP="00F1234E">
            <w:pPr>
              <w:spacing w:line="240" w:lineRule="auto"/>
              <w:ind w:firstLine="284"/>
              <w:jc w:val="left"/>
              <w:rPr>
                <w:rFonts w:ascii="Calibri" w:eastAsia="Times New Roman" w:hAnsi="Calibri" w:cs="Calibri"/>
                <w:color w:val="000000"/>
              </w:rPr>
            </w:pPr>
            <w:r w:rsidRPr="00C557EC">
              <w:rPr>
                <w:rFonts w:ascii="Calibri" w:eastAsia="Times New Roman" w:hAnsi="Calibri" w:cs="Calibri"/>
                <w:color w:val="000000"/>
              </w:rPr>
              <w:t> </w:t>
            </w:r>
          </w:p>
        </w:tc>
        <w:tc>
          <w:tcPr>
            <w:tcW w:w="5593"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F66A6E2" w14:textId="77777777" w:rsidR="00F1234E" w:rsidRPr="00C557EC" w:rsidRDefault="00F1234E" w:rsidP="00A95685">
            <w:pPr>
              <w:spacing w:line="240" w:lineRule="auto"/>
              <w:jc w:val="left"/>
              <w:rPr>
                <w:rFonts w:ascii="Calibri" w:eastAsia="Times New Roman" w:hAnsi="Calibri" w:cs="Calibri"/>
                <w:color w:val="000000"/>
              </w:rPr>
            </w:pPr>
            <w:r w:rsidRPr="00C557EC">
              <w:rPr>
                <w:rFonts w:ascii="Calibri" w:eastAsia="Times New Roman" w:hAnsi="Calibri" w:cs="Calibri"/>
                <w:color w:val="000000"/>
              </w:rPr>
              <w:t xml:space="preserve">We </w:t>
            </w:r>
            <w:r w:rsidRPr="00C557EC">
              <w:rPr>
                <w:rFonts w:ascii="Calibri" w:eastAsia="Times New Roman" w:hAnsi="Calibri" w:cs="Calibri"/>
                <w:b/>
                <w:bCs/>
                <w:color w:val="000000"/>
              </w:rPr>
              <w:t>could</w:t>
            </w:r>
            <w:r w:rsidRPr="00C557EC">
              <w:rPr>
                <w:rFonts w:ascii="Calibri" w:eastAsia="Times New Roman" w:hAnsi="Calibri" w:cs="Calibri"/>
                <w:color w:val="000000"/>
              </w:rPr>
              <w:t xml:space="preserve"> provide a safety check for the employee before he starts working</w:t>
            </w:r>
          </w:p>
        </w:tc>
        <w:tc>
          <w:tcPr>
            <w:tcW w:w="1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1CE7E6" w14:textId="77777777" w:rsidR="00F1234E" w:rsidRPr="00C557EC" w:rsidRDefault="00F1234E" w:rsidP="00A95685">
            <w:pPr>
              <w:spacing w:line="240" w:lineRule="auto"/>
              <w:jc w:val="center"/>
              <w:rPr>
                <w:rFonts w:ascii="Calibri" w:eastAsia="Times New Roman" w:hAnsi="Calibri" w:cs="Calibri"/>
                <w:color w:val="000000"/>
              </w:rPr>
            </w:pPr>
            <w:r w:rsidRPr="00C557EC">
              <w:rPr>
                <w:rFonts w:ascii="Calibri" w:eastAsia="Times New Roman" w:hAnsi="Calibri" w:cs="Calibri"/>
                <w:color w:val="000000"/>
              </w:rPr>
              <w:t>Could</w:t>
            </w:r>
          </w:p>
        </w:tc>
      </w:tr>
    </w:tbl>
    <w:p w14:paraId="727DA044" w14:textId="7771257A" w:rsidR="00760B22" w:rsidRPr="00C557EC" w:rsidRDefault="00760B22" w:rsidP="00760B22">
      <w:pPr>
        <w:pStyle w:val="Caption"/>
        <w:keepNext/>
        <w:spacing w:after="120"/>
        <w:jc w:val="center"/>
        <w:rPr>
          <w:sz w:val="20"/>
          <w:szCs w:val="20"/>
        </w:rPr>
      </w:pPr>
      <w:bookmarkStart w:id="21" w:name="_Toc165841299"/>
      <w:r w:rsidRPr="00C557EC">
        <w:rPr>
          <w:sz w:val="20"/>
          <w:szCs w:val="20"/>
        </w:rPr>
        <w:t xml:space="preserve">Tab. </w:t>
      </w:r>
      <w:r w:rsidRPr="00C557EC">
        <w:fldChar w:fldCharType="begin"/>
      </w:r>
      <w:r w:rsidRPr="00C557EC">
        <w:instrText xml:space="preserve"> STYLEREF 1 \s </w:instrText>
      </w:r>
      <w:r w:rsidRPr="00C557EC">
        <w:fldChar w:fldCharType="separate"/>
      </w:r>
      <w:r w:rsidRPr="00C557EC">
        <w:t>2</w:t>
      </w:r>
      <w:r w:rsidRPr="00C557EC">
        <w:rPr>
          <w:sz w:val="20"/>
          <w:szCs w:val="20"/>
        </w:rPr>
        <w:fldChar w:fldCharType="end"/>
      </w:r>
      <w:r w:rsidRPr="00C557EC">
        <w:rPr>
          <w:sz w:val="20"/>
          <w:szCs w:val="20"/>
        </w:rPr>
        <w:noBreakHyphen/>
      </w:r>
      <w:r w:rsidRPr="00C557EC">
        <w:fldChar w:fldCharType="begin"/>
      </w:r>
      <w:r w:rsidRPr="00C557EC">
        <w:instrText xml:space="preserve"> SEQ Tab. \* ARABIC \s 1 </w:instrText>
      </w:r>
      <w:r w:rsidRPr="00C557EC">
        <w:fldChar w:fldCharType="separate"/>
      </w:r>
      <w:r w:rsidR="00D3433B" w:rsidRPr="00C557EC">
        <w:t>1</w:t>
      </w:r>
      <w:r w:rsidRPr="00C557EC">
        <w:rPr>
          <w:sz w:val="20"/>
          <w:szCs w:val="20"/>
        </w:rPr>
        <w:fldChar w:fldCharType="end"/>
      </w:r>
      <w:r w:rsidRPr="00C557EC">
        <w:rPr>
          <w:sz w:val="20"/>
          <w:szCs w:val="20"/>
        </w:rPr>
        <w:t xml:space="preserve">: </w:t>
      </w:r>
      <w:r w:rsidRPr="00C557EC">
        <w:rPr>
          <w:b w:val="0"/>
          <w:sz w:val="20"/>
          <w:szCs w:val="20"/>
        </w:rPr>
        <w:t>Result Objectives Table</w:t>
      </w:r>
      <w:bookmarkEnd w:id="21"/>
    </w:p>
    <w:p w14:paraId="643B7807" w14:textId="4EE2EBD1" w:rsidR="00F1234E" w:rsidRPr="00C557EC" w:rsidRDefault="00F1234E" w:rsidP="00760B22">
      <w:pPr>
        <w:pStyle w:val="Heading3"/>
        <w:numPr>
          <w:ilvl w:val="0"/>
          <w:numId w:val="0"/>
        </w:numPr>
        <w:ind w:left="720" w:hanging="720"/>
      </w:pPr>
      <w:bookmarkStart w:id="22" w:name="_Toc165841022"/>
      <w:r w:rsidRPr="00C557EC">
        <w:t>2.1.3</w:t>
      </w:r>
      <w:r w:rsidRPr="00C557EC">
        <w:tab/>
        <w:t>Process Objectives</w:t>
      </w:r>
      <w:bookmarkEnd w:id="22"/>
    </w:p>
    <w:p w14:paraId="24DF8162" w14:textId="41239E46" w:rsidR="00F1234E" w:rsidRPr="00C557EC" w:rsidRDefault="00F1234E" w:rsidP="00F1234E">
      <w:r w:rsidRPr="00C557EC">
        <w:t>Several key process objectives for the AR add-on project have been defined in this section. These objectives focus on aligning technical development with strategic business objectives to ensure successful implementation and operational efficiency:</w:t>
      </w:r>
    </w:p>
    <w:p w14:paraId="76618343" w14:textId="77F26534" w:rsidR="00142DCA" w:rsidRPr="00C557EC" w:rsidRDefault="00142DCA" w:rsidP="00142DCA">
      <w:r w:rsidRPr="00C557EC">
        <w:t>Effective project management and coordination form the basis of the project by creating a precise project management framework with detailed timelines, budget allocations and resource management. The implementation of agile methodologies enables iterative development and continuous feedback, ensuring adaptability and alignment with evolving business requirements.</w:t>
      </w:r>
    </w:p>
    <w:p w14:paraId="0AE44797" w14:textId="2A231426" w:rsidR="00142DCA" w:rsidRPr="00C557EC" w:rsidRDefault="00142DCA" w:rsidP="00142DCA">
      <w:r w:rsidRPr="00C557EC">
        <w:t>Compatibility with AR glasses and mobile devices will be ensured through comprehensive API integrations with third-party services to ensure seamless functionality. For support and training, we develop and deliver training modules for new and existing employees to shorten the learning curve with the new technology. Ongoing support and updates are also provided to ensure the system remains effective and relevant.</w:t>
      </w:r>
    </w:p>
    <w:p w14:paraId="43757868" w14:textId="476594FE" w:rsidR="00142DCA" w:rsidRPr="00C557EC" w:rsidRDefault="00142DCA" w:rsidP="00142DCA">
      <w:r w:rsidRPr="00C557EC">
        <w:lastRenderedPageBreak/>
        <w:t>In quality assurance and testing, we conduct extensive testing, including component, integration and system testing to ensure reliability and functionality prior to full implementation. A feedback loop is established with end users to continuously improve the system based on real-world usage and challenges.</w:t>
      </w:r>
    </w:p>
    <w:p w14:paraId="63F48562" w14:textId="5BD546E3" w:rsidR="00142DCA" w:rsidRPr="00C557EC" w:rsidRDefault="00142DCA" w:rsidP="00142DCA">
      <w:r w:rsidRPr="00C557EC">
        <w:t>Stakeholder engagement and communication is also key. Open communication is maintained with all project stakeholders, including technical teams, management and end users, to ensure expectations are managed and met. Stakeholder analysis is used to shape communication strategies and project outcomes that meet the diverse needs and preferences of all project stakeholders. In terms of compliance and security, comprehensive security measures are implemented to protect sensitive data and ensure compliance with relevant regulations and standards. All legal and ethical implications related to AR technology and data usage are monitored and managed.</w:t>
      </w:r>
    </w:p>
    <w:p w14:paraId="49FA3EBB" w14:textId="36ADE96D" w:rsidR="00142DCA" w:rsidRPr="00C557EC" w:rsidRDefault="00142DCA" w:rsidP="00142DCA">
      <w:r w:rsidRPr="00C557EC">
        <w:t>These process objectives are designed to ensure that the project is completed on time, within budget and meets or exceeds all technical and business expectations.</w:t>
      </w:r>
    </w:p>
    <w:p w14:paraId="6C6C8AAC" w14:textId="7203EFC9" w:rsidR="00AF0DB2" w:rsidRPr="00C557EC" w:rsidRDefault="00AF0DB2" w:rsidP="00AF0DB2">
      <w:pPr>
        <w:pStyle w:val="Heading1"/>
      </w:pPr>
      <w:bookmarkStart w:id="23" w:name="_Toc165841023"/>
      <w:bookmarkStart w:id="24" w:name="_Toc391366296"/>
      <w:bookmarkStart w:id="25" w:name="_Toc391366420"/>
      <w:bookmarkStart w:id="26" w:name="_Toc391366511"/>
      <w:bookmarkStart w:id="27" w:name="_Toc391366634"/>
      <w:r w:rsidRPr="00C557EC">
        <w:lastRenderedPageBreak/>
        <w:t>Analysis</w:t>
      </w:r>
      <w:bookmarkEnd w:id="23"/>
    </w:p>
    <w:p w14:paraId="5CB30798" w14:textId="17A958A7" w:rsidR="00AF0DB2" w:rsidRPr="00C557EC" w:rsidRDefault="00AF0DB2" w:rsidP="00AF0DB2">
      <w:r w:rsidRPr="00C557EC">
        <w:t>This section of the third chapter details the project's requirements. Subsequently, these requirements are elaborated and detailed to establish a base for the project specifications.</w:t>
      </w:r>
    </w:p>
    <w:p w14:paraId="2BE3596E" w14:textId="2CF3E289" w:rsidR="00AF0DB2" w:rsidRPr="00C557EC" w:rsidRDefault="00AF0DB2" w:rsidP="00AF0DB2">
      <w:pPr>
        <w:pStyle w:val="Heading2"/>
      </w:pPr>
      <w:bookmarkStart w:id="28" w:name="_Toc165841024"/>
      <w:r w:rsidRPr="00C557EC">
        <w:t>Requirement Analysis</w:t>
      </w:r>
      <w:bookmarkEnd w:id="28"/>
    </w:p>
    <w:p w14:paraId="4BE3BC6E" w14:textId="2CBD8389" w:rsidR="00AF0DB2" w:rsidRPr="00C557EC" w:rsidRDefault="00AF0DB2" w:rsidP="00AF0DB2">
      <w:r w:rsidRPr="00C557EC">
        <w:t>We would offer Martin &amp; Weber a choice of two packages based on their needs and budget:</w:t>
      </w:r>
    </w:p>
    <w:p w14:paraId="7AC0B43B" w14:textId="56B1E04A" w:rsidR="00AF0DB2" w:rsidRPr="00C557EC" w:rsidRDefault="00AF0DB2" w:rsidP="00AF0DB2">
      <w:pPr>
        <w:rPr>
          <w:b/>
          <w:bCs/>
          <w:u w:val="single"/>
        </w:rPr>
      </w:pPr>
      <w:r w:rsidRPr="00C557EC">
        <w:rPr>
          <w:b/>
          <w:bCs/>
          <w:u w:val="single"/>
        </w:rPr>
        <w:t xml:space="preserve">Standard Package </w:t>
      </w:r>
    </w:p>
    <w:p w14:paraId="4DCF2754" w14:textId="77777777" w:rsidR="00AF0DB2" w:rsidRPr="00C557EC" w:rsidRDefault="00AF0DB2" w:rsidP="00AF0DB2">
      <w:pPr>
        <w:pStyle w:val="ListParagraph"/>
        <w:numPr>
          <w:ilvl w:val="0"/>
          <w:numId w:val="19"/>
        </w:numPr>
      </w:pPr>
      <w:r w:rsidRPr="00C557EC">
        <w:t>Our basic package will be affordable and include the following features.</w:t>
      </w:r>
    </w:p>
    <w:p w14:paraId="1F24B0F0" w14:textId="77777777" w:rsidR="00AF0DB2" w:rsidRPr="00C557EC" w:rsidRDefault="00AF0DB2" w:rsidP="00AF0DB2">
      <w:pPr>
        <w:pStyle w:val="ListParagraph"/>
        <w:numPr>
          <w:ilvl w:val="0"/>
          <w:numId w:val="19"/>
        </w:numPr>
      </w:pPr>
      <w:r w:rsidRPr="00C557EC">
        <w:rPr>
          <w:u w:val="single"/>
        </w:rPr>
        <w:t>Smartphone API</w:t>
      </w:r>
      <w:r w:rsidRPr="00C557EC">
        <w:t xml:space="preserve"> which is designed with augmented reality and is easy/cost-effective to use directly on the employee’s Mobiles or iPads. </w:t>
      </w:r>
    </w:p>
    <w:p w14:paraId="5DA49E7C" w14:textId="77777777" w:rsidR="00AF0DB2" w:rsidRPr="00C557EC" w:rsidRDefault="00AF0DB2" w:rsidP="00AF0DB2">
      <w:pPr>
        <w:pStyle w:val="ListParagraph"/>
        <w:numPr>
          <w:ilvl w:val="0"/>
          <w:numId w:val="19"/>
        </w:numPr>
        <w:rPr>
          <w:u w:val="single"/>
        </w:rPr>
      </w:pPr>
      <w:r w:rsidRPr="00C557EC">
        <w:rPr>
          <w:u w:val="single"/>
        </w:rPr>
        <w:t>Large Language Models (LLM)</w:t>
      </w:r>
      <w:r w:rsidRPr="00C557EC">
        <w:t xml:space="preserve"> is the required Algorithm that’s equipped to Summarize, Translate, Predict, and generate human-sounding text to convey ideas and concepts.</w:t>
      </w:r>
    </w:p>
    <w:p w14:paraId="0F60D6D6" w14:textId="53849BB7" w:rsidR="00AF0DB2" w:rsidRPr="00C557EC" w:rsidRDefault="00AF0DB2" w:rsidP="00AF0DB2">
      <w:pPr>
        <w:pStyle w:val="ListParagraph"/>
        <w:numPr>
          <w:ilvl w:val="0"/>
          <w:numId w:val="19"/>
        </w:numPr>
      </w:pPr>
      <w:r w:rsidRPr="00C557EC">
        <w:rPr>
          <w:u w:val="single"/>
        </w:rPr>
        <w:t xml:space="preserve">Database storage </w:t>
      </w:r>
      <w:r w:rsidR="00FC07C8">
        <w:rPr>
          <w:u w:val="single"/>
        </w:rPr>
        <w:t>for mobile Solution</w:t>
      </w:r>
      <w:r w:rsidRPr="00C557EC">
        <w:t xml:space="preserve"> which is used to store all the data required for the Car service and can add more and new data efficiently since it's expandable to 5 Terabytes.</w:t>
      </w:r>
    </w:p>
    <w:p w14:paraId="111E96C7" w14:textId="77777777" w:rsidR="00AF0DB2" w:rsidRPr="00C557EC" w:rsidRDefault="00AF0DB2" w:rsidP="00AF0DB2">
      <w:pPr>
        <w:pStyle w:val="ListParagraph"/>
        <w:numPr>
          <w:ilvl w:val="0"/>
          <w:numId w:val="19"/>
        </w:numPr>
        <w:rPr>
          <w:u w:val="single"/>
        </w:rPr>
      </w:pPr>
      <w:r w:rsidRPr="00C557EC">
        <w:rPr>
          <w:u w:val="single"/>
        </w:rPr>
        <w:t>Search/order spare parts</w:t>
      </w:r>
      <w:r w:rsidRPr="00C557EC">
        <w:t xml:space="preserve"> from the Inventory on-site from corners but it might take several weeks to Deliver.</w:t>
      </w:r>
    </w:p>
    <w:p w14:paraId="5D8B0B43" w14:textId="77777777" w:rsidR="00AF0DB2" w:rsidRPr="00C557EC" w:rsidRDefault="00AF0DB2" w:rsidP="00AF0DB2">
      <w:pPr>
        <w:pStyle w:val="ListParagraph"/>
        <w:numPr>
          <w:ilvl w:val="0"/>
          <w:numId w:val="19"/>
        </w:numPr>
      </w:pPr>
      <w:r w:rsidRPr="00C557EC">
        <w:t>Generate invoices based on completed services and parts used.</w:t>
      </w:r>
    </w:p>
    <w:p w14:paraId="3A3BE14E" w14:textId="77777777" w:rsidR="00AF0DB2" w:rsidRPr="00C557EC" w:rsidRDefault="00AF0DB2" w:rsidP="00AF0DB2">
      <w:pPr>
        <w:pStyle w:val="ListParagraph"/>
        <w:numPr>
          <w:ilvl w:val="0"/>
          <w:numId w:val="19"/>
        </w:numPr>
      </w:pPr>
      <w:r w:rsidRPr="00C557EC">
        <w:t xml:space="preserve">Allow technicians to </w:t>
      </w:r>
      <w:proofErr w:type="spellStart"/>
      <w:r w:rsidRPr="00C557EC">
        <w:t>visualise</w:t>
      </w:r>
      <w:proofErr w:type="spellEnd"/>
      <w:r w:rsidRPr="00C557EC">
        <w:t xml:space="preserve"> complex repair procedures step-by-step with no interaction.</w:t>
      </w:r>
    </w:p>
    <w:p w14:paraId="66048AB9" w14:textId="7BCEC1E1" w:rsidR="00AF0DB2" w:rsidRPr="00C557EC" w:rsidRDefault="00AF0DB2" w:rsidP="00AF0DB2">
      <w:pPr>
        <w:pStyle w:val="ListParagraph"/>
        <w:numPr>
          <w:ilvl w:val="0"/>
          <w:numId w:val="19"/>
        </w:numPr>
      </w:pPr>
      <w:r w:rsidRPr="00C557EC">
        <w:t xml:space="preserve">Training employees via videos which were frequently uploaded to the training modules as well as web shared knowledge. </w:t>
      </w:r>
    </w:p>
    <w:p w14:paraId="6AAB4106" w14:textId="1E240AB9" w:rsidR="00AF0DB2" w:rsidRPr="00C557EC" w:rsidRDefault="00AF0DB2" w:rsidP="00AF0DB2">
      <w:pPr>
        <w:rPr>
          <w:b/>
          <w:u w:val="single"/>
        </w:rPr>
      </w:pPr>
      <w:r w:rsidRPr="00C557EC">
        <w:rPr>
          <w:b/>
          <w:bCs/>
          <w:u w:val="single"/>
        </w:rPr>
        <w:t>Premium Package:</w:t>
      </w:r>
    </w:p>
    <w:p w14:paraId="46EA85EE" w14:textId="77777777" w:rsidR="00AF0DB2" w:rsidRPr="00C557EC" w:rsidRDefault="00AF0DB2" w:rsidP="00AF0DB2">
      <w:pPr>
        <w:pStyle w:val="ListParagraph"/>
        <w:numPr>
          <w:ilvl w:val="0"/>
          <w:numId w:val="20"/>
        </w:numPr>
      </w:pPr>
      <w:r w:rsidRPr="00C557EC">
        <w:t>Our premium package will cost more than the basic package, but it includes additional features.</w:t>
      </w:r>
    </w:p>
    <w:p w14:paraId="2E20D3E1" w14:textId="77777777" w:rsidR="00AF0DB2" w:rsidRPr="00C557EC" w:rsidRDefault="00AF0DB2" w:rsidP="00AF0DB2">
      <w:pPr>
        <w:pStyle w:val="ListParagraph"/>
        <w:numPr>
          <w:ilvl w:val="0"/>
          <w:numId w:val="20"/>
        </w:numPr>
      </w:pPr>
      <w:r w:rsidRPr="00C557EC">
        <w:rPr>
          <w:u w:val="single"/>
        </w:rPr>
        <w:t>AR glasses API</w:t>
      </w:r>
      <w:r w:rsidRPr="00C557EC">
        <w:t xml:space="preserve"> Leverage remote assistance tools to help employees with instructions on how to work with car engines and other kinds of car services.</w:t>
      </w:r>
    </w:p>
    <w:p w14:paraId="3C6D1F1A" w14:textId="56AD5771" w:rsidR="00AF0DB2" w:rsidRPr="00C557EC" w:rsidRDefault="00FC07C8" w:rsidP="00AF0DB2">
      <w:pPr>
        <w:pStyle w:val="ListParagraph"/>
        <w:numPr>
          <w:ilvl w:val="0"/>
          <w:numId w:val="20"/>
        </w:numPr>
      </w:pPr>
      <w:r>
        <w:rPr>
          <w:u w:val="single"/>
        </w:rPr>
        <w:t xml:space="preserve">Additional </w:t>
      </w:r>
      <w:r w:rsidR="00AF0DB2" w:rsidRPr="00C557EC">
        <w:rPr>
          <w:u w:val="single"/>
        </w:rPr>
        <w:t xml:space="preserve">Database </w:t>
      </w:r>
      <w:r>
        <w:rPr>
          <w:u w:val="single"/>
        </w:rPr>
        <w:t>for AR-Content</w:t>
      </w:r>
      <w:r w:rsidR="00AF0DB2" w:rsidRPr="00C557EC">
        <w:t xml:space="preserve"> which is more extendable than the Basic package.</w:t>
      </w:r>
    </w:p>
    <w:p w14:paraId="414F0369" w14:textId="77777777" w:rsidR="00AF0DB2" w:rsidRPr="00C557EC" w:rsidRDefault="00AF0DB2" w:rsidP="00AF0DB2">
      <w:pPr>
        <w:pStyle w:val="ListParagraph"/>
        <w:numPr>
          <w:ilvl w:val="0"/>
          <w:numId w:val="20"/>
        </w:numPr>
      </w:pPr>
      <w:r w:rsidRPr="00C557EC">
        <w:rPr>
          <w:u w:val="single"/>
        </w:rPr>
        <w:t>Search/order spare parts</w:t>
      </w:r>
      <w:r w:rsidRPr="00C557EC">
        <w:t xml:space="preserve"> from the Inventory on-site from corners alongside delivery within a week.</w:t>
      </w:r>
    </w:p>
    <w:p w14:paraId="0F429A41" w14:textId="77777777" w:rsidR="00AF0DB2" w:rsidRPr="00C557EC" w:rsidRDefault="00AF0DB2" w:rsidP="00AF0DB2">
      <w:pPr>
        <w:pStyle w:val="ListParagraph"/>
        <w:numPr>
          <w:ilvl w:val="0"/>
          <w:numId w:val="20"/>
        </w:numPr>
      </w:pPr>
      <w:r w:rsidRPr="00C557EC">
        <w:lastRenderedPageBreak/>
        <w:t>Generate invoices based on completed services and parts used.</w:t>
      </w:r>
    </w:p>
    <w:p w14:paraId="0924718E" w14:textId="32003D49" w:rsidR="00AF0DB2" w:rsidRPr="00C557EC" w:rsidRDefault="00AF0DB2" w:rsidP="00AF0DB2">
      <w:pPr>
        <w:pStyle w:val="ListParagraph"/>
        <w:numPr>
          <w:ilvl w:val="0"/>
          <w:numId w:val="20"/>
        </w:numPr>
      </w:pPr>
      <w:r w:rsidRPr="00C557EC">
        <w:t xml:space="preserve">Allow technicians to </w:t>
      </w:r>
      <w:r w:rsidR="00FC07C8" w:rsidRPr="00C557EC">
        <w:t>visualize</w:t>
      </w:r>
      <w:r w:rsidRPr="00C557EC">
        <w:t xml:space="preserve"> complex repair procedures step-by-step in an interactive AR environment.</w:t>
      </w:r>
    </w:p>
    <w:p w14:paraId="56250211" w14:textId="77777777" w:rsidR="00AF0DB2" w:rsidRPr="00C557EC" w:rsidRDefault="00AF0DB2" w:rsidP="00AF0DB2">
      <w:pPr>
        <w:pStyle w:val="ListParagraph"/>
        <w:numPr>
          <w:ilvl w:val="0"/>
          <w:numId w:val="20"/>
        </w:numPr>
      </w:pPr>
      <w:r w:rsidRPr="00C557EC">
        <w:t>Training a new employee in basic repairs via AR which would avoid the cost and space required.</w:t>
      </w:r>
    </w:p>
    <w:p w14:paraId="64CD29D4" w14:textId="77777777" w:rsidR="00AF0DB2" w:rsidRPr="00C557EC" w:rsidRDefault="00AF0DB2" w:rsidP="00AF0DB2">
      <w:pPr>
        <w:pStyle w:val="ListParagraph"/>
        <w:numPr>
          <w:ilvl w:val="0"/>
          <w:numId w:val="20"/>
        </w:numPr>
      </w:pPr>
      <w:r w:rsidRPr="00C557EC">
        <w:t>Design and prototyping (In case of any change/physical modification we can show the customer via AR how the product would look like before implementation)</w:t>
      </w:r>
    </w:p>
    <w:p w14:paraId="2DCA9A2F" w14:textId="77777777" w:rsidR="00AF0DB2" w:rsidRPr="00C557EC" w:rsidRDefault="00AF0DB2" w:rsidP="00AF0DB2">
      <w:pPr>
        <w:pStyle w:val="ListParagraph"/>
        <w:numPr>
          <w:ilvl w:val="0"/>
          <w:numId w:val="20"/>
        </w:numPr>
      </w:pPr>
      <w:r w:rsidRPr="00C557EC">
        <w:t>Object tracking (usage of tools)</w:t>
      </w:r>
    </w:p>
    <w:p w14:paraId="5089D3B1" w14:textId="69A3C3ED" w:rsidR="00AF0DB2" w:rsidRPr="00C557EC" w:rsidRDefault="00AF0DB2" w:rsidP="00AF0DB2">
      <w:pPr>
        <w:pStyle w:val="ListParagraph"/>
        <w:numPr>
          <w:ilvl w:val="0"/>
          <w:numId w:val="20"/>
        </w:numPr>
      </w:pPr>
      <w:r w:rsidRPr="00C557EC">
        <w:t>Safety check for the employee before he starts working.</w:t>
      </w:r>
    </w:p>
    <w:p w14:paraId="528B063D" w14:textId="77777777" w:rsidR="00AF0DB2" w:rsidRPr="00C557EC" w:rsidRDefault="00AF0DB2" w:rsidP="00AF0DB2">
      <w:pPr>
        <w:pStyle w:val="ListParagraph"/>
        <w:numPr>
          <w:ilvl w:val="0"/>
          <w:numId w:val="20"/>
        </w:numPr>
      </w:pPr>
      <w:r w:rsidRPr="00C557EC">
        <w:t>Searching Bots (i.e., Voice Recorders) to fetch information from DB(Database) whether the parts are available or not.</w:t>
      </w:r>
    </w:p>
    <w:p w14:paraId="0D526230" w14:textId="64BB5E23" w:rsidR="00AC7AAB" w:rsidRPr="00C557EC" w:rsidRDefault="00AC7AAB" w:rsidP="00AC7AAB">
      <w:r w:rsidRPr="00C557EC">
        <w:t>The required Personas and Use Cases</w:t>
      </w:r>
      <w:r w:rsidR="00D53679" w:rsidRPr="00C557EC">
        <w:t xml:space="preserve"> for this Analysis</w:t>
      </w:r>
      <w:r w:rsidRPr="00C557EC">
        <w:t xml:space="preserve"> are in the Appendix in section A-C.</w:t>
      </w:r>
    </w:p>
    <w:p w14:paraId="72358D9B" w14:textId="12E660A6" w:rsidR="00AF0DB2" w:rsidRPr="00C557EC" w:rsidRDefault="00784B26" w:rsidP="00784B26">
      <w:pPr>
        <w:pStyle w:val="Heading3"/>
      </w:pPr>
      <w:bookmarkStart w:id="29" w:name="_Toc165841025"/>
      <w:r w:rsidRPr="00C557EC">
        <w:t>Additional Information</w:t>
      </w:r>
      <w:r w:rsidR="0006495A" w:rsidRPr="00C557EC">
        <w:t xml:space="preserve"> from Stakeholders</w:t>
      </w:r>
      <w:bookmarkEnd w:id="29"/>
    </w:p>
    <w:p w14:paraId="7D5F93E8" w14:textId="215BAC12" w:rsidR="00B31935" w:rsidRPr="00C557EC" w:rsidRDefault="00B31935" w:rsidP="00B31935">
      <w:r w:rsidRPr="00C557EC">
        <w:t>After the initial briefing for the upcoming project, further appointments were made in which certain requirements were discussed in more detail. It turned out that some requirements had different priorities or were even just ideas.</w:t>
      </w:r>
      <w:r w:rsidR="0074666E" w:rsidRPr="00C557EC">
        <w:t xml:space="preserve"> </w:t>
      </w:r>
    </w:p>
    <w:p w14:paraId="205C3855" w14:textId="7DD5EE41" w:rsidR="0085272D" w:rsidRPr="00C557EC" w:rsidRDefault="0085272D" w:rsidP="00B31935">
      <w:r w:rsidRPr="00C557EC">
        <w:t xml:space="preserve">Based on the information and queries from the meetings with the stakeholders, it emerged that the web interface for Team 3 customers will be adopted and will be part of their basic system. </w:t>
      </w:r>
      <w:r w:rsidR="00B35A98">
        <w:t>The</w:t>
      </w:r>
      <w:r w:rsidR="00B35A98" w:rsidRPr="00B35A98">
        <w:t xml:space="preserve"> </w:t>
      </w:r>
      <w:r w:rsidR="00B35A98">
        <w:t>Stakeholder</w:t>
      </w:r>
      <w:r w:rsidR="00B35A98" w:rsidRPr="00B35A98">
        <w:t xml:space="preserve"> expressed the wish that he could choose between different packages</w:t>
      </w:r>
      <w:r w:rsidR="00B35A98">
        <w:t>, b</w:t>
      </w:r>
      <w:r w:rsidR="00B35A98" w:rsidRPr="00B35A98">
        <w:t xml:space="preserve">ecause it is difficult </w:t>
      </w:r>
      <w:r w:rsidR="00B35A98">
        <w:t xml:space="preserve">for them to </w:t>
      </w:r>
      <w:r w:rsidR="00B35A98" w:rsidRPr="00B35A98">
        <w:t>estimate how high the costs will be for all functions.</w:t>
      </w:r>
      <w:r w:rsidR="00B35A98">
        <w:t xml:space="preserve"> </w:t>
      </w:r>
      <w:r w:rsidRPr="00C557EC">
        <w:t>In addition, the APIs requested at the beginning were classified as nice to have. These include the specific ancient car spare parts store and marketplaces API, the consultancy API and specific classic car community API.</w:t>
      </w:r>
    </w:p>
    <w:p w14:paraId="08134E28" w14:textId="45F01DF8" w:rsidR="00784B26" w:rsidRPr="00C557EC" w:rsidRDefault="00784B26" w:rsidP="00784B26">
      <w:pPr>
        <w:pStyle w:val="Heading2"/>
      </w:pPr>
      <w:bookmarkStart w:id="30" w:name="_Toc165841026"/>
      <w:r w:rsidRPr="00C557EC">
        <w:t>Stakeholder Analysis</w:t>
      </w:r>
      <w:bookmarkEnd w:id="30"/>
    </w:p>
    <w:p w14:paraId="4777A726" w14:textId="25F75C68" w:rsidR="00784B26" w:rsidRPr="00C557EC" w:rsidRDefault="00784B26" w:rsidP="00784B26">
      <w:r w:rsidRPr="00C557EC">
        <w:t>The success of the project is dependent on various stakeholders, such as the owners Martin and Weber, the workers, and new employees. It is important to consider the impact of the project on classic car customers and ensure that their needs are met.</w:t>
      </w:r>
    </w:p>
    <w:p w14:paraId="41832EED" w14:textId="12033563" w:rsidR="00A75F8B" w:rsidRPr="00C557EC" w:rsidRDefault="00A75F8B" w:rsidP="00A75F8B">
      <w:pPr>
        <w:pStyle w:val="Heading3"/>
      </w:pPr>
      <w:bookmarkStart w:id="31" w:name="_Toc165841027"/>
      <w:r w:rsidRPr="00C557EC">
        <w:lastRenderedPageBreak/>
        <w:t>Identification and Evaluation of Stakeholders</w:t>
      </w:r>
      <w:bookmarkEnd w:id="31"/>
    </w:p>
    <w:tbl>
      <w:tblPr>
        <w:tblStyle w:val="TableGrid"/>
        <w:tblW w:w="7655" w:type="dxa"/>
        <w:tblLook w:val="04A0" w:firstRow="1" w:lastRow="0" w:firstColumn="1" w:lastColumn="0" w:noHBand="0" w:noVBand="1"/>
      </w:tblPr>
      <w:tblGrid>
        <w:gridCol w:w="1422"/>
        <w:gridCol w:w="1375"/>
        <w:gridCol w:w="1124"/>
        <w:gridCol w:w="1714"/>
        <w:gridCol w:w="2020"/>
      </w:tblGrid>
      <w:tr w:rsidR="00784B26" w:rsidRPr="00C557EC" w14:paraId="23540328" w14:textId="77777777" w:rsidTr="00784B26">
        <w:tc>
          <w:tcPr>
            <w:tcW w:w="1422" w:type="dxa"/>
          </w:tcPr>
          <w:p w14:paraId="1A5BA18F" w14:textId="77777777" w:rsidR="00784B26" w:rsidRPr="00C557EC" w:rsidRDefault="00784B26" w:rsidP="00784B26">
            <w:pPr>
              <w:spacing w:line="240" w:lineRule="auto"/>
              <w:jc w:val="center"/>
              <w:rPr>
                <w:b/>
              </w:rPr>
            </w:pPr>
            <w:r w:rsidRPr="00C557EC">
              <w:rPr>
                <w:b/>
              </w:rPr>
              <w:t>Stakeholder</w:t>
            </w:r>
          </w:p>
        </w:tc>
        <w:tc>
          <w:tcPr>
            <w:tcW w:w="1375" w:type="dxa"/>
          </w:tcPr>
          <w:p w14:paraId="48519E20" w14:textId="77777777" w:rsidR="00784B26" w:rsidRPr="00C557EC" w:rsidRDefault="00784B26" w:rsidP="00784B26">
            <w:pPr>
              <w:spacing w:line="240" w:lineRule="auto"/>
              <w:jc w:val="center"/>
              <w:rPr>
                <w:b/>
              </w:rPr>
            </w:pPr>
            <w:r w:rsidRPr="00C557EC">
              <w:rPr>
                <w:b/>
              </w:rPr>
              <w:t>Influence on project</w:t>
            </w:r>
          </w:p>
        </w:tc>
        <w:tc>
          <w:tcPr>
            <w:tcW w:w="1124" w:type="dxa"/>
          </w:tcPr>
          <w:p w14:paraId="7E2C0DC9" w14:textId="77777777" w:rsidR="00784B26" w:rsidRPr="00C557EC" w:rsidRDefault="00784B26" w:rsidP="00784B26">
            <w:pPr>
              <w:spacing w:line="240" w:lineRule="auto"/>
              <w:jc w:val="center"/>
              <w:rPr>
                <w:b/>
              </w:rPr>
            </w:pPr>
            <w:r w:rsidRPr="00C557EC">
              <w:rPr>
                <w:b/>
              </w:rPr>
              <w:t>Financial influence</w:t>
            </w:r>
          </w:p>
        </w:tc>
        <w:tc>
          <w:tcPr>
            <w:tcW w:w="1714" w:type="dxa"/>
          </w:tcPr>
          <w:p w14:paraId="7B19C1E4" w14:textId="77777777" w:rsidR="00784B26" w:rsidRPr="00C557EC" w:rsidRDefault="00784B26" w:rsidP="00784B26">
            <w:pPr>
              <w:spacing w:line="240" w:lineRule="auto"/>
              <w:jc w:val="center"/>
              <w:rPr>
                <w:b/>
              </w:rPr>
            </w:pPr>
            <w:r w:rsidRPr="00C557EC">
              <w:rPr>
                <w:b/>
              </w:rPr>
              <w:t>Power to make decision</w:t>
            </w:r>
          </w:p>
        </w:tc>
        <w:tc>
          <w:tcPr>
            <w:tcW w:w="2020" w:type="dxa"/>
          </w:tcPr>
          <w:p w14:paraId="26303AFF" w14:textId="77777777" w:rsidR="00784B26" w:rsidRPr="00C557EC" w:rsidRDefault="00784B26" w:rsidP="00784B26">
            <w:pPr>
              <w:spacing w:line="240" w:lineRule="auto"/>
              <w:jc w:val="center"/>
              <w:rPr>
                <w:b/>
              </w:rPr>
            </w:pPr>
            <w:r w:rsidRPr="00C557EC">
              <w:rPr>
                <w:b/>
              </w:rPr>
              <w:t>Expectations of Project Results</w:t>
            </w:r>
          </w:p>
        </w:tc>
      </w:tr>
      <w:tr w:rsidR="00784B26" w:rsidRPr="00C557EC" w14:paraId="7157A5B9" w14:textId="77777777" w:rsidTr="00784B26">
        <w:tc>
          <w:tcPr>
            <w:tcW w:w="1422" w:type="dxa"/>
          </w:tcPr>
          <w:p w14:paraId="6909EA0C" w14:textId="6FB1CAE7" w:rsidR="00784B26" w:rsidRPr="00C557EC" w:rsidRDefault="00784B26" w:rsidP="00784B26">
            <w:pPr>
              <w:spacing w:line="240" w:lineRule="auto"/>
              <w:jc w:val="center"/>
              <w:rPr>
                <w:b/>
              </w:rPr>
            </w:pPr>
            <w:r w:rsidRPr="00C557EC">
              <w:rPr>
                <w:b/>
              </w:rPr>
              <w:t>Martin</w:t>
            </w:r>
          </w:p>
        </w:tc>
        <w:tc>
          <w:tcPr>
            <w:tcW w:w="1375" w:type="dxa"/>
          </w:tcPr>
          <w:p w14:paraId="3C64CA5E" w14:textId="77777777" w:rsidR="00784B26" w:rsidRPr="00C557EC" w:rsidRDefault="00784B26" w:rsidP="00784B26">
            <w:pPr>
              <w:spacing w:line="240" w:lineRule="auto"/>
              <w:jc w:val="center"/>
            </w:pPr>
            <w:r w:rsidRPr="00C557EC">
              <w:t>High</w:t>
            </w:r>
          </w:p>
        </w:tc>
        <w:tc>
          <w:tcPr>
            <w:tcW w:w="1124" w:type="dxa"/>
          </w:tcPr>
          <w:p w14:paraId="01B4433B" w14:textId="77777777" w:rsidR="00784B26" w:rsidRPr="00C557EC" w:rsidRDefault="00784B26" w:rsidP="00784B26">
            <w:pPr>
              <w:spacing w:line="240" w:lineRule="auto"/>
              <w:jc w:val="center"/>
            </w:pPr>
            <w:r w:rsidRPr="00C557EC">
              <w:t>High</w:t>
            </w:r>
          </w:p>
        </w:tc>
        <w:tc>
          <w:tcPr>
            <w:tcW w:w="1714" w:type="dxa"/>
          </w:tcPr>
          <w:p w14:paraId="7B83E20E" w14:textId="77777777" w:rsidR="00784B26" w:rsidRPr="00C557EC" w:rsidRDefault="00784B26" w:rsidP="00784B26">
            <w:pPr>
              <w:spacing w:line="240" w:lineRule="auto"/>
              <w:jc w:val="center"/>
            </w:pPr>
            <w:r w:rsidRPr="00C557EC">
              <w:t>High</w:t>
            </w:r>
          </w:p>
        </w:tc>
        <w:tc>
          <w:tcPr>
            <w:tcW w:w="2020" w:type="dxa"/>
          </w:tcPr>
          <w:p w14:paraId="248DDCAD" w14:textId="40F02C4B" w:rsidR="00784B26" w:rsidRPr="00C557EC" w:rsidRDefault="00784B26" w:rsidP="00FE450D">
            <w:pPr>
              <w:spacing w:line="240" w:lineRule="auto"/>
              <w:jc w:val="center"/>
            </w:pPr>
            <w:r w:rsidRPr="00C557EC">
              <w:t xml:space="preserve">Expect to pass on experience and knowledge to younger </w:t>
            </w:r>
            <w:r w:rsidR="00FE450D" w:rsidRPr="00C557EC">
              <w:t>generations​</w:t>
            </w:r>
          </w:p>
        </w:tc>
      </w:tr>
      <w:tr w:rsidR="00784B26" w:rsidRPr="00C557EC" w14:paraId="6D9D7814" w14:textId="77777777" w:rsidTr="00784B26">
        <w:tc>
          <w:tcPr>
            <w:tcW w:w="1422" w:type="dxa"/>
          </w:tcPr>
          <w:p w14:paraId="4A7D91FB" w14:textId="77777777" w:rsidR="00784B26" w:rsidRPr="00C557EC" w:rsidRDefault="00784B26" w:rsidP="00784B26">
            <w:pPr>
              <w:spacing w:line="240" w:lineRule="auto"/>
              <w:jc w:val="center"/>
              <w:rPr>
                <w:b/>
              </w:rPr>
            </w:pPr>
            <w:r w:rsidRPr="00C557EC">
              <w:rPr>
                <w:b/>
              </w:rPr>
              <w:t>Weber</w:t>
            </w:r>
          </w:p>
        </w:tc>
        <w:tc>
          <w:tcPr>
            <w:tcW w:w="1375" w:type="dxa"/>
          </w:tcPr>
          <w:p w14:paraId="4E563A0D" w14:textId="77777777" w:rsidR="00784B26" w:rsidRPr="00C557EC" w:rsidRDefault="00784B26" w:rsidP="00784B26">
            <w:pPr>
              <w:spacing w:line="240" w:lineRule="auto"/>
              <w:jc w:val="center"/>
            </w:pPr>
            <w:r w:rsidRPr="00C557EC">
              <w:t>High</w:t>
            </w:r>
          </w:p>
        </w:tc>
        <w:tc>
          <w:tcPr>
            <w:tcW w:w="1124" w:type="dxa"/>
          </w:tcPr>
          <w:p w14:paraId="5CFDE5D4" w14:textId="77777777" w:rsidR="00784B26" w:rsidRPr="00C557EC" w:rsidRDefault="00784B26" w:rsidP="00784B26">
            <w:pPr>
              <w:spacing w:line="240" w:lineRule="auto"/>
              <w:jc w:val="center"/>
            </w:pPr>
            <w:r w:rsidRPr="00C557EC">
              <w:t>High</w:t>
            </w:r>
          </w:p>
        </w:tc>
        <w:tc>
          <w:tcPr>
            <w:tcW w:w="1714" w:type="dxa"/>
          </w:tcPr>
          <w:p w14:paraId="1366DF71" w14:textId="77777777" w:rsidR="00784B26" w:rsidRPr="00C557EC" w:rsidRDefault="00784B26" w:rsidP="00784B26">
            <w:pPr>
              <w:spacing w:line="240" w:lineRule="auto"/>
              <w:jc w:val="center"/>
            </w:pPr>
            <w:r w:rsidRPr="00C557EC">
              <w:t>High</w:t>
            </w:r>
          </w:p>
        </w:tc>
        <w:tc>
          <w:tcPr>
            <w:tcW w:w="2020" w:type="dxa"/>
          </w:tcPr>
          <w:p w14:paraId="6C96BB54" w14:textId="77777777" w:rsidR="00784B26" w:rsidRPr="00C557EC" w:rsidRDefault="00784B26" w:rsidP="00784B26">
            <w:pPr>
              <w:spacing w:line="240" w:lineRule="auto"/>
              <w:jc w:val="center"/>
            </w:pPr>
            <w:r w:rsidRPr="00C557EC">
              <w:rPr>
                <w:sz w:val="24"/>
                <w:szCs w:val="24"/>
              </w:rPr>
              <w:t>Expect to automate the training process</w:t>
            </w:r>
          </w:p>
        </w:tc>
      </w:tr>
      <w:tr w:rsidR="00784B26" w:rsidRPr="00C557EC" w14:paraId="43BBF540" w14:textId="77777777" w:rsidTr="00784B26">
        <w:tc>
          <w:tcPr>
            <w:tcW w:w="1422" w:type="dxa"/>
          </w:tcPr>
          <w:p w14:paraId="4D148D21" w14:textId="77777777" w:rsidR="00784B26" w:rsidRPr="00C557EC" w:rsidRDefault="00784B26" w:rsidP="00784B26">
            <w:pPr>
              <w:spacing w:line="240" w:lineRule="auto"/>
              <w:jc w:val="center"/>
              <w:rPr>
                <w:b/>
              </w:rPr>
            </w:pPr>
            <w:r w:rsidRPr="00C557EC">
              <w:rPr>
                <w:b/>
              </w:rPr>
              <w:t>Frank</w:t>
            </w:r>
          </w:p>
        </w:tc>
        <w:tc>
          <w:tcPr>
            <w:tcW w:w="1375" w:type="dxa"/>
          </w:tcPr>
          <w:p w14:paraId="2876FA30" w14:textId="77777777" w:rsidR="00784B26" w:rsidRPr="00C557EC" w:rsidRDefault="00784B26" w:rsidP="00784B26">
            <w:pPr>
              <w:spacing w:line="240" w:lineRule="auto"/>
              <w:jc w:val="center"/>
            </w:pPr>
            <w:r w:rsidRPr="00C557EC">
              <w:t>Low</w:t>
            </w:r>
          </w:p>
        </w:tc>
        <w:tc>
          <w:tcPr>
            <w:tcW w:w="1124" w:type="dxa"/>
          </w:tcPr>
          <w:p w14:paraId="7768DD0C" w14:textId="77777777" w:rsidR="00784B26" w:rsidRPr="00C557EC" w:rsidRDefault="00784B26" w:rsidP="00784B26">
            <w:pPr>
              <w:spacing w:line="240" w:lineRule="auto"/>
              <w:jc w:val="center"/>
            </w:pPr>
            <w:r w:rsidRPr="00C557EC">
              <w:t>Low</w:t>
            </w:r>
          </w:p>
        </w:tc>
        <w:tc>
          <w:tcPr>
            <w:tcW w:w="1714" w:type="dxa"/>
          </w:tcPr>
          <w:p w14:paraId="0CF51EDB" w14:textId="77777777" w:rsidR="00784B26" w:rsidRPr="00C557EC" w:rsidRDefault="00784B26" w:rsidP="00784B26">
            <w:pPr>
              <w:spacing w:line="240" w:lineRule="auto"/>
              <w:jc w:val="center"/>
            </w:pPr>
            <w:r w:rsidRPr="00C557EC">
              <w:t>Low</w:t>
            </w:r>
          </w:p>
        </w:tc>
        <w:tc>
          <w:tcPr>
            <w:tcW w:w="2020" w:type="dxa"/>
          </w:tcPr>
          <w:p w14:paraId="32AD7706" w14:textId="77777777" w:rsidR="00784B26" w:rsidRPr="00C557EC" w:rsidRDefault="00784B26" w:rsidP="00784B26">
            <w:pPr>
              <w:spacing w:line="240" w:lineRule="auto"/>
              <w:jc w:val="center"/>
            </w:pPr>
            <w:r w:rsidRPr="00C557EC">
              <w:rPr>
                <w:sz w:val="24"/>
                <w:szCs w:val="24"/>
              </w:rPr>
              <w:t>Expect to learn more about cars and repairs</w:t>
            </w:r>
          </w:p>
        </w:tc>
      </w:tr>
      <w:tr w:rsidR="00784B26" w:rsidRPr="00C557EC" w14:paraId="68F04823" w14:textId="77777777" w:rsidTr="00784B26">
        <w:tc>
          <w:tcPr>
            <w:tcW w:w="1422" w:type="dxa"/>
          </w:tcPr>
          <w:p w14:paraId="1CBC6A73" w14:textId="77777777" w:rsidR="00784B26" w:rsidRPr="00C557EC" w:rsidRDefault="00784B26" w:rsidP="00784B26">
            <w:pPr>
              <w:spacing w:line="240" w:lineRule="auto"/>
              <w:jc w:val="center"/>
              <w:rPr>
                <w:b/>
              </w:rPr>
            </w:pPr>
            <w:r w:rsidRPr="00C557EC">
              <w:rPr>
                <w:b/>
              </w:rPr>
              <w:t>Shop Customer</w:t>
            </w:r>
          </w:p>
        </w:tc>
        <w:tc>
          <w:tcPr>
            <w:tcW w:w="1375" w:type="dxa"/>
          </w:tcPr>
          <w:p w14:paraId="034C7B39" w14:textId="77777777" w:rsidR="00784B26" w:rsidRPr="00C557EC" w:rsidRDefault="00784B26" w:rsidP="00784B26">
            <w:pPr>
              <w:spacing w:line="240" w:lineRule="auto"/>
              <w:jc w:val="center"/>
            </w:pPr>
            <w:r w:rsidRPr="00C557EC">
              <w:t>High</w:t>
            </w:r>
          </w:p>
        </w:tc>
        <w:tc>
          <w:tcPr>
            <w:tcW w:w="1124" w:type="dxa"/>
          </w:tcPr>
          <w:p w14:paraId="281FEB16" w14:textId="77777777" w:rsidR="00784B26" w:rsidRPr="00C557EC" w:rsidRDefault="00784B26" w:rsidP="00784B26">
            <w:pPr>
              <w:spacing w:line="240" w:lineRule="auto"/>
              <w:jc w:val="center"/>
            </w:pPr>
            <w:r w:rsidRPr="00C557EC">
              <w:t>Low</w:t>
            </w:r>
          </w:p>
        </w:tc>
        <w:tc>
          <w:tcPr>
            <w:tcW w:w="1714" w:type="dxa"/>
          </w:tcPr>
          <w:p w14:paraId="6B8A795E" w14:textId="77777777" w:rsidR="00784B26" w:rsidRPr="00C557EC" w:rsidRDefault="00784B26" w:rsidP="00784B26">
            <w:pPr>
              <w:spacing w:line="240" w:lineRule="auto"/>
              <w:jc w:val="center"/>
            </w:pPr>
            <w:r w:rsidRPr="00C557EC">
              <w:t>Low</w:t>
            </w:r>
          </w:p>
        </w:tc>
        <w:tc>
          <w:tcPr>
            <w:tcW w:w="2020" w:type="dxa"/>
          </w:tcPr>
          <w:p w14:paraId="3A5EFBD7" w14:textId="77777777" w:rsidR="00784B26" w:rsidRPr="00C557EC" w:rsidRDefault="00784B26" w:rsidP="00784B26">
            <w:pPr>
              <w:spacing w:line="240" w:lineRule="auto"/>
              <w:jc w:val="center"/>
            </w:pPr>
            <w:r w:rsidRPr="00C557EC">
              <w:t>Expect to get modern and classic cars repaired and perform customization on demand</w:t>
            </w:r>
          </w:p>
        </w:tc>
      </w:tr>
      <w:tr w:rsidR="00784B26" w:rsidRPr="00C557EC" w14:paraId="5D900EB4" w14:textId="77777777" w:rsidTr="00784B26">
        <w:tc>
          <w:tcPr>
            <w:tcW w:w="1422" w:type="dxa"/>
          </w:tcPr>
          <w:p w14:paraId="650C492B" w14:textId="12C20239" w:rsidR="00784B26" w:rsidRPr="00C557EC" w:rsidRDefault="00784B26" w:rsidP="00784B26">
            <w:pPr>
              <w:spacing w:line="240" w:lineRule="auto"/>
              <w:jc w:val="center"/>
              <w:rPr>
                <w:b/>
              </w:rPr>
            </w:pPr>
            <w:r w:rsidRPr="00C557EC">
              <w:rPr>
                <w:b/>
              </w:rPr>
              <w:t>Spare parts company</w:t>
            </w:r>
          </w:p>
        </w:tc>
        <w:tc>
          <w:tcPr>
            <w:tcW w:w="1375" w:type="dxa"/>
          </w:tcPr>
          <w:p w14:paraId="235FEA63" w14:textId="77777777" w:rsidR="00784B26" w:rsidRPr="00C557EC" w:rsidRDefault="00784B26" w:rsidP="00784B26">
            <w:pPr>
              <w:spacing w:line="240" w:lineRule="auto"/>
              <w:jc w:val="center"/>
            </w:pPr>
            <w:r w:rsidRPr="00C557EC">
              <w:t>Low</w:t>
            </w:r>
          </w:p>
        </w:tc>
        <w:tc>
          <w:tcPr>
            <w:tcW w:w="1124" w:type="dxa"/>
          </w:tcPr>
          <w:p w14:paraId="31AFA3CB" w14:textId="77777777" w:rsidR="00784B26" w:rsidRPr="00C557EC" w:rsidRDefault="00784B26" w:rsidP="00784B26">
            <w:pPr>
              <w:spacing w:line="240" w:lineRule="auto"/>
              <w:jc w:val="center"/>
            </w:pPr>
            <w:r w:rsidRPr="00C557EC">
              <w:t>Low</w:t>
            </w:r>
          </w:p>
        </w:tc>
        <w:tc>
          <w:tcPr>
            <w:tcW w:w="1714" w:type="dxa"/>
          </w:tcPr>
          <w:p w14:paraId="3A2B75B1" w14:textId="77777777" w:rsidR="00784B26" w:rsidRPr="00C557EC" w:rsidRDefault="00784B26" w:rsidP="00784B26">
            <w:pPr>
              <w:spacing w:line="240" w:lineRule="auto"/>
              <w:jc w:val="center"/>
            </w:pPr>
            <w:r w:rsidRPr="00C557EC">
              <w:t>Low</w:t>
            </w:r>
          </w:p>
        </w:tc>
        <w:tc>
          <w:tcPr>
            <w:tcW w:w="2020" w:type="dxa"/>
          </w:tcPr>
          <w:p w14:paraId="304EE410" w14:textId="77777777" w:rsidR="00784B26" w:rsidRPr="00C557EC" w:rsidRDefault="00784B26" w:rsidP="00784B26">
            <w:pPr>
              <w:spacing w:line="240" w:lineRule="auto"/>
              <w:jc w:val="center"/>
            </w:pPr>
            <w:r w:rsidRPr="00C557EC">
              <w:t>Expect repeat business and automated spare part orders</w:t>
            </w:r>
          </w:p>
        </w:tc>
      </w:tr>
      <w:tr w:rsidR="00784B26" w:rsidRPr="00C557EC" w14:paraId="7092698F" w14:textId="77777777" w:rsidTr="00784B26">
        <w:tc>
          <w:tcPr>
            <w:tcW w:w="1422" w:type="dxa"/>
          </w:tcPr>
          <w:p w14:paraId="7A9107DF" w14:textId="132AEC80" w:rsidR="00784B26" w:rsidRPr="00C557EC" w:rsidRDefault="00784B26" w:rsidP="00784B26">
            <w:pPr>
              <w:spacing w:line="240" w:lineRule="auto"/>
              <w:jc w:val="center"/>
              <w:rPr>
                <w:b/>
              </w:rPr>
            </w:pPr>
            <w:r w:rsidRPr="00C557EC">
              <w:rPr>
                <w:b/>
              </w:rPr>
              <w:t>Insurance Companies</w:t>
            </w:r>
          </w:p>
        </w:tc>
        <w:tc>
          <w:tcPr>
            <w:tcW w:w="1375" w:type="dxa"/>
          </w:tcPr>
          <w:p w14:paraId="28E7F937" w14:textId="77777777" w:rsidR="00784B26" w:rsidRPr="00C557EC" w:rsidRDefault="00784B26" w:rsidP="00784B26">
            <w:pPr>
              <w:spacing w:line="240" w:lineRule="auto"/>
              <w:jc w:val="center"/>
            </w:pPr>
            <w:r w:rsidRPr="00C557EC">
              <w:t>Medium</w:t>
            </w:r>
          </w:p>
        </w:tc>
        <w:tc>
          <w:tcPr>
            <w:tcW w:w="1124" w:type="dxa"/>
          </w:tcPr>
          <w:p w14:paraId="6650688D" w14:textId="77777777" w:rsidR="00784B26" w:rsidRPr="00C557EC" w:rsidRDefault="00784B26" w:rsidP="00784B26">
            <w:pPr>
              <w:spacing w:line="240" w:lineRule="auto"/>
              <w:jc w:val="center"/>
            </w:pPr>
            <w:r w:rsidRPr="00C557EC">
              <w:t>Medium</w:t>
            </w:r>
          </w:p>
        </w:tc>
        <w:tc>
          <w:tcPr>
            <w:tcW w:w="1714" w:type="dxa"/>
          </w:tcPr>
          <w:p w14:paraId="35C7E48E" w14:textId="77777777" w:rsidR="00784B26" w:rsidRPr="00C557EC" w:rsidRDefault="00784B26" w:rsidP="00784B26">
            <w:pPr>
              <w:spacing w:line="240" w:lineRule="auto"/>
              <w:jc w:val="center"/>
            </w:pPr>
            <w:r w:rsidRPr="00C557EC">
              <w:t>Low</w:t>
            </w:r>
          </w:p>
        </w:tc>
        <w:tc>
          <w:tcPr>
            <w:tcW w:w="2020" w:type="dxa"/>
          </w:tcPr>
          <w:p w14:paraId="5097F4AD" w14:textId="37DBF363" w:rsidR="00784B26" w:rsidRPr="00C557EC" w:rsidRDefault="00784B26" w:rsidP="00784B26">
            <w:pPr>
              <w:spacing w:line="240" w:lineRule="auto"/>
              <w:jc w:val="center"/>
            </w:pPr>
            <w:r w:rsidRPr="00C557EC">
              <w:t>Expect to be involved in claims processing, especially for collision repairs.</w:t>
            </w:r>
          </w:p>
        </w:tc>
      </w:tr>
    </w:tbl>
    <w:p w14:paraId="7491A7DE" w14:textId="75E2225B" w:rsidR="00D3433B" w:rsidRPr="00C557EC" w:rsidRDefault="00D3433B" w:rsidP="00D3433B">
      <w:pPr>
        <w:pStyle w:val="Caption"/>
        <w:keepNext/>
        <w:spacing w:after="120"/>
        <w:jc w:val="center"/>
        <w:rPr>
          <w:sz w:val="20"/>
          <w:szCs w:val="20"/>
        </w:rPr>
      </w:pPr>
      <w:bookmarkStart w:id="32" w:name="_Toc165841300"/>
      <w:r w:rsidRPr="00C557EC">
        <w:rPr>
          <w:sz w:val="20"/>
          <w:szCs w:val="20"/>
        </w:rPr>
        <w:lastRenderedPageBreak/>
        <w:t xml:space="preserve">Tab. </w:t>
      </w:r>
      <w:r w:rsidRPr="00C557EC">
        <w:fldChar w:fldCharType="begin"/>
      </w:r>
      <w:r w:rsidRPr="00C557EC">
        <w:instrText xml:space="preserve"> STYLEREF 1 \s </w:instrText>
      </w:r>
      <w:r w:rsidRPr="00C557EC">
        <w:fldChar w:fldCharType="separate"/>
      </w:r>
      <w:r w:rsidRPr="00C557EC">
        <w:t>3</w:t>
      </w:r>
      <w:r w:rsidRPr="00C557EC">
        <w:rPr>
          <w:sz w:val="20"/>
          <w:szCs w:val="20"/>
        </w:rPr>
        <w:fldChar w:fldCharType="end"/>
      </w:r>
      <w:r w:rsidRPr="00C557EC">
        <w:rPr>
          <w:sz w:val="20"/>
          <w:szCs w:val="20"/>
        </w:rPr>
        <w:noBreakHyphen/>
      </w:r>
      <w:r w:rsidRPr="00C557EC">
        <w:fldChar w:fldCharType="begin"/>
      </w:r>
      <w:r w:rsidRPr="00C557EC">
        <w:instrText xml:space="preserve"> SEQ Tab. \* ARABIC \s 1 </w:instrText>
      </w:r>
      <w:r w:rsidRPr="00C557EC">
        <w:fldChar w:fldCharType="separate"/>
      </w:r>
      <w:r w:rsidRPr="00C557EC">
        <w:t>1</w:t>
      </w:r>
      <w:r w:rsidRPr="00C557EC">
        <w:rPr>
          <w:sz w:val="20"/>
          <w:szCs w:val="20"/>
        </w:rPr>
        <w:fldChar w:fldCharType="end"/>
      </w:r>
      <w:r w:rsidRPr="00C557EC">
        <w:rPr>
          <w:sz w:val="20"/>
          <w:szCs w:val="20"/>
        </w:rPr>
        <w:t xml:space="preserve">: </w:t>
      </w:r>
      <w:r w:rsidRPr="00C557EC">
        <w:rPr>
          <w:b w:val="0"/>
          <w:sz w:val="20"/>
          <w:szCs w:val="20"/>
        </w:rPr>
        <w:t>Result Objectives Table</w:t>
      </w:r>
      <w:bookmarkEnd w:id="32"/>
    </w:p>
    <w:p w14:paraId="5E5ED161" w14:textId="5303102A" w:rsidR="00784B26" w:rsidRPr="00C557EC" w:rsidRDefault="00A75F8B" w:rsidP="00A75F8B">
      <w:pPr>
        <w:pStyle w:val="Heading3"/>
      </w:pPr>
      <w:bookmarkStart w:id="33" w:name="_Toc165841028"/>
      <w:r w:rsidRPr="00C557EC">
        <w:t>Stakeholder Map</w:t>
      </w:r>
      <w:bookmarkEnd w:id="33"/>
    </w:p>
    <w:p w14:paraId="78085458" w14:textId="4768C0D1" w:rsidR="003F2FC1" w:rsidRPr="00C557EC" w:rsidRDefault="003F2FC1" w:rsidP="003F2FC1">
      <w:pPr>
        <w:spacing w:line="240" w:lineRule="auto"/>
      </w:pPr>
      <w:r w:rsidRPr="00C557EC">
        <w:rPr>
          <w:noProof/>
        </w:rPr>
        <w:drawing>
          <wp:inline distT="0" distB="0" distL="0" distR="0" wp14:anchorId="12B4102E" wp14:editId="3844EDEF">
            <wp:extent cx="5222875" cy="3811270"/>
            <wp:effectExtent l="0" t="0" r="0" b="0"/>
            <wp:docPr id="101512233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2875" cy="3811270"/>
                    </a:xfrm>
                    <a:prstGeom prst="rect">
                      <a:avLst/>
                    </a:prstGeom>
                    <a:noFill/>
                    <a:ln>
                      <a:noFill/>
                    </a:ln>
                  </pic:spPr>
                </pic:pic>
              </a:graphicData>
            </a:graphic>
          </wp:inline>
        </w:drawing>
      </w:r>
    </w:p>
    <w:p w14:paraId="38D1B569" w14:textId="16137E93" w:rsidR="003F2FC1" w:rsidRPr="00C557EC" w:rsidRDefault="003F2FC1" w:rsidP="003F2FC1">
      <w:pPr>
        <w:pStyle w:val="Caption"/>
        <w:jc w:val="center"/>
        <w:rPr>
          <w:sz w:val="20"/>
          <w:szCs w:val="20"/>
        </w:rPr>
      </w:pPr>
      <w:bookmarkStart w:id="34" w:name="_Toc165841114"/>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3</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1</w:t>
      </w:r>
      <w:r w:rsidRPr="00C557EC">
        <w:fldChar w:fldCharType="end"/>
      </w:r>
      <w:r w:rsidRPr="00C557EC">
        <w:rPr>
          <w:sz w:val="20"/>
          <w:szCs w:val="20"/>
        </w:rPr>
        <w:t>: Main Menu and Order System Mockups</w:t>
      </w:r>
      <w:bookmarkEnd w:id="34"/>
    </w:p>
    <w:p w14:paraId="4D5E4B73" w14:textId="081E960C" w:rsidR="00A75F8B" w:rsidRPr="00C557EC" w:rsidRDefault="00A75F8B" w:rsidP="00A75F8B">
      <w:r w:rsidRPr="00C557EC">
        <w:t xml:space="preserve">The stakeholder map provided displays all identified stakeholders and their level of influence on the project. In this case, it is vital to ensure that Martin &amp; Weber are content with the project results, and their business objectives are </w:t>
      </w:r>
      <w:r w:rsidR="007B61C3" w:rsidRPr="00C557EC">
        <w:t>considered</w:t>
      </w:r>
      <w:r w:rsidRPr="00C557EC">
        <w:t>. Moreover, it is also imperative to cater to the customer's federal and specific goals. The Spare Parts Company must be monitored, as they expect repeat business and automated spare part orders during the project. Additionally, the insurance company needs to be informed and involved in claims processing, particularly for collision repairs. This analysis is crucial for aligning the project with the needs and expectations of all involved, ensuring smoother implementation and higher chances of success.</w:t>
      </w:r>
    </w:p>
    <w:p w14:paraId="12A1A47D" w14:textId="01FFCB86" w:rsidR="00A75F8B" w:rsidRPr="00C557EC" w:rsidRDefault="00314497" w:rsidP="00A75F8B">
      <w:pPr>
        <w:pStyle w:val="Heading2"/>
      </w:pPr>
      <w:bookmarkStart w:id="35" w:name="_Toc165841029"/>
      <w:r w:rsidRPr="00C557EC">
        <w:t>Chance and Risk Analysis</w:t>
      </w:r>
      <w:bookmarkEnd w:id="35"/>
    </w:p>
    <w:p w14:paraId="6D583A8F" w14:textId="32724FB0" w:rsidR="00314497" w:rsidRPr="00C557EC" w:rsidRDefault="00314497" w:rsidP="00314497">
      <w:r w:rsidRPr="00C557EC">
        <w:t xml:space="preserve">In this section of the third chapter, risks to the project are identified and classified. In addition, the identified risks are assessed and prioritized to prepare for the development of risk </w:t>
      </w:r>
      <w:r w:rsidRPr="00C557EC">
        <w:lastRenderedPageBreak/>
        <w:t>mitigation strategies. The identified risks are presented in the appendix. Figure 1 illustrates the risk matrix, which shows the identified risks in terms of their probability and severity.</w:t>
      </w:r>
    </w:p>
    <w:p w14:paraId="6CCB82C6" w14:textId="77777777" w:rsidR="00314497" w:rsidRPr="00C557EC" w:rsidRDefault="00314497" w:rsidP="00314497">
      <w:r w:rsidRPr="00C557EC">
        <w:t>The main risks identified are project risks relating to changes in decision-making authority and legal changes during the design and implementation phase. These risks are prevented through ongoing risk analyses and change management during implementation. Legal risks are classified as having a low probability of occurrence in this project. The project therefore organizes ongoing risk and change management. Further details can be found in Appendix A-F and Figure 1 of the risk matrix.</w:t>
      </w:r>
    </w:p>
    <w:p w14:paraId="051D1A70" w14:textId="122143F6" w:rsidR="00314497" w:rsidRPr="00C557EC" w:rsidRDefault="00314497" w:rsidP="00314497">
      <w:pPr>
        <w:pStyle w:val="Heading3"/>
      </w:pPr>
      <w:bookmarkStart w:id="36" w:name="_Toc165841030"/>
      <w:r w:rsidRPr="00C557EC">
        <w:t>Risk Analysis</w:t>
      </w:r>
      <w:bookmarkEnd w:id="36"/>
    </w:p>
    <w:p w14:paraId="4B75E247" w14:textId="7C1AD157" w:rsidR="00314497" w:rsidRPr="00C557EC" w:rsidRDefault="00314497" w:rsidP="00314497">
      <w:r w:rsidRPr="00C557EC">
        <w:t xml:space="preserve">Technical risks include the loss of the system or app connection, which can lead to errors and disrupt the current function of the car. If the AR hardware fails, important repair processes could be interrupted, which could lead to operational interruptions if there are no alternatives. Environmental project risks include changes in stakeholders or responsible persons. Other risks include a change of management in the Martin &amp; Weber store, a change in government or undefined requirements for changes to the project environment. </w:t>
      </w:r>
    </w:p>
    <w:p w14:paraId="52764C9D" w14:textId="2E7A6FC3" w:rsidR="00314497" w:rsidRPr="00C557EC" w:rsidRDefault="00314497" w:rsidP="00314497">
      <w:r w:rsidRPr="00C557EC">
        <w:t>Safety risks relate to the safety of tools and machines. Operating heavy machinery and cars carries risks, so regular maintenance and appropriate training, as well as safe procedures, are critical. Problems with equipment and machinery pose risks. Existing machinery and equipment indicate a risk, which can cause damage to hardware. Damage and theft are risks, as AR hardware is expensive and can be a target for theft or damage. There are also security risks in that mobile apps and AR applications make the system vulnerable and can therefore be exposed to data theft or malware. Especially if these applications are not properly secured or use insecure networks.</w:t>
      </w:r>
    </w:p>
    <w:p w14:paraId="1F65F648" w14:textId="77777777" w:rsidR="00314497" w:rsidRPr="00C557EC" w:rsidRDefault="00314497" w:rsidP="00314497">
      <w:r w:rsidRPr="00C557EC">
        <w:t>Business risks include unmet revenue targets due to potential competition with alternative solutions, obsolescence due to innovations in AR systems, and the complexity and potential delays of projects of this scale, which carry the risk of budget overruns and affect financial forecasts. As a result, more time than expected may be required and planned milestones may not be achieved. This can also have an impact on relationships with stakeholders.</w:t>
      </w:r>
    </w:p>
    <w:p w14:paraId="25A5FA6E" w14:textId="77777777" w:rsidR="00314497" w:rsidRPr="00C557EC" w:rsidRDefault="00314497" w:rsidP="00314497"/>
    <w:p w14:paraId="6B1E9A21" w14:textId="3C8A031F" w:rsidR="00314497" w:rsidRPr="00C557EC" w:rsidRDefault="00314497" w:rsidP="00314497">
      <w:r w:rsidRPr="00C557EC">
        <w:lastRenderedPageBreak/>
        <w:t>Planning risks were also identified, such as documentation taking longer than planned, a shortage of specialists for AR development, change management processes requiring more time or necessary changes being identified during implementation and tests therefore requiring more time. Environmental risks refer to the risk of non-compliance with various environmental, safety and construction regulations, which could possibly lead to fines and project delays. Another risk is if all European or national laws and regulations have not been identified or planned for or have been misinterpreted.</w:t>
      </w:r>
    </w:p>
    <w:p w14:paraId="1E7DC347" w14:textId="26888872" w:rsidR="00314497" w:rsidRPr="00C557EC" w:rsidRDefault="00314497" w:rsidP="00314497">
      <w:r w:rsidRPr="00C557EC">
        <w:t xml:space="preserve">The identified risks were analyzed, and the probability of occurrence determined. It was also determined how the respective risks should be dealt </w:t>
      </w:r>
      <w:proofErr w:type="gramStart"/>
      <w:r w:rsidRPr="00C557EC">
        <w:t>with</w:t>
      </w:r>
      <w:proofErr w:type="gramEnd"/>
      <w:r w:rsidRPr="00C557EC">
        <w:t xml:space="preserve"> and a corresponding risk balance chart was created on this basis, which is shown below.</w:t>
      </w:r>
      <w:r w:rsidR="0029609E" w:rsidRPr="00C557EC">
        <w:t xml:space="preserve"> The detailed tables for each risk are in the Appendix in section D-I. The classification and mitigation table are in shown in the section J of the Appendix.</w:t>
      </w:r>
    </w:p>
    <w:p w14:paraId="2097BD83" w14:textId="631D87C8" w:rsidR="006D2BD6" w:rsidRPr="00C557EC" w:rsidRDefault="0098444F" w:rsidP="0098444F">
      <w:pPr>
        <w:spacing w:line="240" w:lineRule="auto"/>
      </w:pPr>
      <w:r w:rsidRPr="00C557EC">
        <w:rPr>
          <w:noProof/>
        </w:rPr>
        <w:drawing>
          <wp:inline distT="0" distB="0" distL="0" distR="0" wp14:anchorId="3B453B05" wp14:editId="265D449A">
            <wp:extent cx="5215890" cy="4220845"/>
            <wp:effectExtent l="0" t="0" r="3810" b="8255"/>
            <wp:docPr id="39534895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15890" cy="4220845"/>
                    </a:xfrm>
                    <a:prstGeom prst="rect">
                      <a:avLst/>
                    </a:prstGeom>
                    <a:noFill/>
                    <a:ln>
                      <a:noFill/>
                    </a:ln>
                  </pic:spPr>
                </pic:pic>
              </a:graphicData>
            </a:graphic>
          </wp:inline>
        </w:drawing>
      </w:r>
    </w:p>
    <w:p w14:paraId="3127813C" w14:textId="3B9020C4" w:rsidR="006D2BD6" w:rsidRPr="00C557EC" w:rsidRDefault="006D2BD6" w:rsidP="006D2BD6">
      <w:pPr>
        <w:pStyle w:val="Caption"/>
        <w:jc w:val="center"/>
        <w:rPr>
          <w:sz w:val="20"/>
          <w:szCs w:val="20"/>
        </w:rPr>
      </w:pPr>
      <w:bookmarkStart w:id="37" w:name="_Toc165841115"/>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3</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1</w:t>
      </w:r>
      <w:r w:rsidRPr="00C557EC">
        <w:fldChar w:fldCharType="end"/>
      </w:r>
      <w:r w:rsidRPr="00C557EC">
        <w:rPr>
          <w:sz w:val="20"/>
          <w:szCs w:val="20"/>
        </w:rPr>
        <w:t>: Risk Matrix</w:t>
      </w:r>
      <w:bookmarkEnd w:id="37"/>
    </w:p>
    <w:p w14:paraId="1593FEA8" w14:textId="7A43B26D" w:rsidR="006D2BD6" w:rsidRPr="00C557EC" w:rsidRDefault="006D2BD6" w:rsidP="006D2BD6">
      <w:pPr>
        <w:pStyle w:val="Heading3"/>
        <w:numPr>
          <w:ilvl w:val="2"/>
          <w:numId w:val="22"/>
        </w:numPr>
      </w:pPr>
      <w:bookmarkStart w:id="38" w:name="_Toc165504829"/>
      <w:bookmarkStart w:id="39" w:name="_Toc165841031"/>
      <w:r w:rsidRPr="00C557EC">
        <w:lastRenderedPageBreak/>
        <w:t>Chances and Opportunities</w:t>
      </w:r>
      <w:bookmarkEnd w:id="38"/>
      <w:bookmarkEnd w:id="39"/>
    </w:p>
    <w:p w14:paraId="4DBB39F3" w14:textId="5795E3A9" w:rsidR="006D2BD6" w:rsidRPr="00C557EC" w:rsidRDefault="006D2BD6" w:rsidP="006D2BD6">
      <w:r w:rsidRPr="00C557EC">
        <w:t>The integration of the planned system brings several advantages and opportunities. These are outlined and explained in this section. By integrating augmented reality (AR), repair processes can be made significantly more efficient. This not only reduces repair times, but also improves the quality of the repairs carried out. The AR system enables technicians to visually reproduce complex repair procedures step by step, which is particularly beneficial for rare and classic cars. AR technology also offers innovative opportunities for training and familiarizing new employees. Through interactive and visually supported training modules, new technicians can be trained faster and more effectively, reducing training time and increasing the quality of workmanship.</w:t>
      </w:r>
    </w:p>
    <w:p w14:paraId="1720632C" w14:textId="2A9C41C2" w:rsidR="006D2BD6" w:rsidRPr="00C557EC" w:rsidRDefault="006D2BD6" w:rsidP="006D2BD6">
      <w:r w:rsidRPr="00C557EC">
        <w:t>Another opportunity is the automation of inventory tracking and billing. The system automates the tracking of inventory and the creation of invoices based on services rendered and parts used. This leads to a reduction in inventory tracking and billing errors, which in turn increases operational efficiency.</w:t>
      </w:r>
    </w:p>
    <w:p w14:paraId="3F28DF1F" w14:textId="2DA0C34C" w:rsidR="006D2BD6" w:rsidRPr="00C557EC" w:rsidRDefault="006D2BD6" w:rsidP="006D2BD6">
      <w:r w:rsidRPr="00C557EC">
        <w:t>There is also the opportunity to improve customer advice and transparency. AR technology allows the store's mechanics and customers to better understand the repairs carried out and the condition of their vehicles. This increases customer confidence and satisfaction as they can visually see what is being done to their vehicles. This is particularly important for customers who own classic cars and bring them to the Martin &amp; Weber repair shop for repairs.</w:t>
      </w:r>
    </w:p>
    <w:p w14:paraId="3E6CA487" w14:textId="1E048A58" w:rsidR="006D2BD6" w:rsidRPr="00C557EC" w:rsidRDefault="006D2BD6" w:rsidP="006D2BD6">
      <w:r w:rsidRPr="00C557EC">
        <w:t>There is also a great opportunity to increase competitiveness. By using the latest technologies, Martin &amp; Weber can clearly set itself apart from other repair workshops and take a leading role in the field of technology-supported vehicle repairs. These opportunities not only offer short-term benefits in the form of increased efficiency and cost savings, but also position the company as an innovative and customer-oriented business in the automotive repair market in the long term.</w:t>
      </w:r>
    </w:p>
    <w:p w14:paraId="0B89B27E" w14:textId="6609D01A" w:rsidR="00314497" w:rsidRPr="00C557EC" w:rsidRDefault="002745DB" w:rsidP="002745DB">
      <w:pPr>
        <w:pStyle w:val="Heading3"/>
      </w:pPr>
      <w:bookmarkStart w:id="40" w:name="_Toc165841032"/>
      <w:r w:rsidRPr="00C557EC">
        <w:t>Legal Aspects</w:t>
      </w:r>
      <w:bookmarkEnd w:id="40"/>
    </w:p>
    <w:p w14:paraId="168307B1" w14:textId="36675A72" w:rsidR="009127F7" w:rsidRPr="00C557EC" w:rsidRDefault="009127F7" w:rsidP="009127F7">
      <w:r w:rsidRPr="00C557EC">
        <w:t>In connection with the project for the Martin &amp; Web Shop, two important aspects were identified that should be included in the project. One aspect is the transfer of the system to other car repair shops abroad. The second is the technical working regulations, which are explained in more detail below.</w:t>
      </w:r>
    </w:p>
    <w:p w14:paraId="57E7BC95" w14:textId="2B3F5148" w:rsidR="00FC39E1" w:rsidRPr="00C557EC" w:rsidRDefault="00FC39E1" w:rsidP="00FC39E1">
      <w:r w:rsidRPr="00C557EC">
        <w:lastRenderedPageBreak/>
        <w:t xml:space="preserve">When transferring systems internationally, </w:t>
      </w:r>
      <w:r w:rsidR="00CB7456" w:rsidRPr="00C557EC">
        <w:t>several</w:t>
      </w:r>
      <w:r w:rsidRPr="00C557EC">
        <w:t xml:space="preserve"> legal challenges must be overcome. Firstly, compliance with international trade laws is of paramount importance. These regulations govern the export and import of technology and can vary significantly from country to country. For example, some countries have strict controls on the import of encryption technology, which is often an integral part of an IT system. Understanding these restrictions and obtaining the necessary licenses are critical steps to avoid legal complications that could jeopardize project timelines.</w:t>
      </w:r>
    </w:p>
    <w:p w14:paraId="2E223C6C" w14:textId="00D5943B" w:rsidR="00FC39E1" w:rsidRPr="00C557EC" w:rsidRDefault="00FC39E1" w:rsidP="00FC39E1">
      <w:r w:rsidRPr="00C557EC">
        <w:t>In addition, data protection and privacy laws must be carefully considered. Given the global differences in data protection standards, such as the General Data Protection Regulation (GDPR/DSGVO) in the European Union or the California Consumer Privacy Act (CCPA) in the USA, it is essential to ensure that the system complies with the legal requirements of the respective country. This includes not only technical measures to protect data, but also procedural measures to ensure that data processing practices are transparent and protect the rights of individuals.</w:t>
      </w:r>
    </w:p>
    <w:p w14:paraId="4701AAC9" w14:textId="378D2A3C" w:rsidR="00CB7456" w:rsidRPr="00C557EC" w:rsidRDefault="00CB7456" w:rsidP="00FC39E1">
      <w:r w:rsidRPr="00C557EC">
        <w:t>In addition, special attention must be paid to intellectual property rights in the context of labor regulations. It is crucial to ensure that the provision of systems does not violate local IP laws and that our developments are adequately protected under these regulations. This not only protects our technological innovations, but also safeguards the commercial interests of our customers. Furthermore, as technology evolves, so do the regulations governing its use in the workplace. It is crucial to keep up with these changes, for example in relation to remote working technologies or AI-driven tools. Compliance not only mitigates legal risk, but also strengthens our reputation as a responsible IT consultancy that prioritizes ethical practices.</w:t>
      </w:r>
    </w:p>
    <w:p w14:paraId="748A3C08" w14:textId="5F10B76D" w:rsidR="002745DB" w:rsidRPr="00C557EC" w:rsidRDefault="002745DB" w:rsidP="002745DB">
      <w:pPr>
        <w:pStyle w:val="Heading2"/>
      </w:pPr>
      <w:bookmarkStart w:id="41" w:name="_Toc165841033"/>
      <w:r w:rsidRPr="00C557EC">
        <w:t>Technology Aspects</w:t>
      </w:r>
      <w:bookmarkEnd w:id="41"/>
    </w:p>
    <w:p w14:paraId="3E0E42D7" w14:textId="7ACFE026" w:rsidR="002745DB" w:rsidRPr="00C557EC" w:rsidRDefault="002745DB" w:rsidP="002745DB">
      <w:r w:rsidRPr="00C557EC">
        <w:t>The various elements or components of a technology, including its features, functionalities, capabilities, and characteristics. It encompasses the practical aspects of how a technology works, its applications, and its potential impact.</w:t>
      </w:r>
    </w:p>
    <w:p w14:paraId="11322B57" w14:textId="7CB0EF1D" w:rsidR="002745DB" w:rsidRPr="00C557EC" w:rsidRDefault="002745DB" w:rsidP="002745DB">
      <w:pPr>
        <w:pStyle w:val="Heading3"/>
      </w:pPr>
      <w:bookmarkStart w:id="42" w:name="_Toc165841034"/>
      <w:r w:rsidRPr="00C557EC">
        <w:t>Features</w:t>
      </w:r>
      <w:bookmarkEnd w:id="42"/>
    </w:p>
    <w:p w14:paraId="29A6693B" w14:textId="2B2C1CC3" w:rsidR="002745DB" w:rsidRPr="00C557EC" w:rsidRDefault="002745DB" w:rsidP="002745DB">
      <w:pPr>
        <w:rPr>
          <w:b/>
          <w:bCs/>
        </w:rPr>
      </w:pPr>
      <w:r w:rsidRPr="00C557EC">
        <w:rPr>
          <w:b/>
          <w:bCs/>
        </w:rPr>
        <w:t>Virtual Guide:</w:t>
      </w:r>
    </w:p>
    <w:p w14:paraId="64B571E8" w14:textId="0FE67CFE" w:rsidR="002745DB" w:rsidRPr="00C557EC" w:rsidRDefault="002745DB" w:rsidP="002745DB">
      <w:r w:rsidRPr="00C557EC">
        <w:lastRenderedPageBreak/>
        <w:t>Imagine if your smartphone could teach you how to fix your car, just like having a knowledgeable mechanic in your pocket. That's what the virtual guide does – it's like having a personal tutor for car repairs. This guide gives mechanics step-by-step instructions for fixing different parts of a car, from simple tasks like changing the oil to more complicated jobs like fixing the brakes. It's like having someone walk you through each process, making sure you understand what to do and don't miss any important steps. So, even if you're not a car expert, you can still tackle repairs confidently.</w:t>
      </w:r>
    </w:p>
    <w:p w14:paraId="1FDFB829" w14:textId="5FA1DE29" w:rsidR="002745DB" w:rsidRPr="00C557EC" w:rsidRDefault="002745DB" w:rsidP="002745DB">
      <w:pPr>
        <w:rPr>
          <w:b/>
          <w:bCs/>
        </w:rPr>
      </w:pPr>
      <w:r w:rsidRPr="00C557EC">
        <w:rPr>
          <w:b/>
          <w:bCs/>
        </w:rPr>
        <w:t>3D Model Viewer:</w:t>
      </w:r>
    </w:p>
    <w:p w14:paraId="0E231134" w14:textId="28990FB2" w:rsidR="002745DB" w:rsidRPr="00C557EC" w:rsidRDefault="002745DB" w:rsidP="002745DB">
      <w:r w:rsidRPr="00C557EC">
        <w:t>The 3D model viewer is like having X-ray vision for cars. It lets mechanics see inside the car's engine without having to open it up. Imagine being able to peek under the bonnet without even lifting a tool. With this tool, mechanics can examine all the tiny parts and pieces of the engine, just like looking at an X-ray image of your body. It's a huge help for identifying potential issues without any guesswork. So, instead of spending hours trying to figure out what's wrong, mechanics can pinpoint problems quickly and accurately.</w:t>
      </w:r>
    </w:p>
    <w:p w14:paraId="4CE67A57" w14:textId="228403BA" w:rsidR="002745DB" w:rsidRPr="00C557EC" w:rsidRDefault="002745DB" w:rsidP="002745DB">
      <w:pPr>
        <w:pStyle w:val="Heading3"/>
      </w:pPr>
      <w:bookmarkStart w:id="43" w:name="_Toc165841035"/>
      <w:r w:rsidRPr="00C557EC">
        <w:t>Functionalities</w:t>
      </w:r>
      <w:bookmarkEnd w:id="43"/>
    </w:p>
    <w:p w14:paraId="087B5815" w14:textId="5856E183" w:rsidR="00B50E95" w:rsidRPr="00C557EC" w:rsidRDefault="00B50E95" w:rsidP="00B50E95">
      <w:pPr>
        <w:rPr>
          <w:b/>
          <w:bCs/>
        </w:rPr>
      </w:pPr>
      <w:r w:rsidRPr="00C557EC">
        <w:rPr>
          <w:b/>
          <w:bCs/>
        </w:rPr>
        <w:t>Diagnostic Wizard for Cars:</w:t>
      </w:r>
    </w:p>
    <w:p w14:paraId="2DBB893F" w14:textId="0F2A4A53" w:rsidR="00B50E95" w:rsidRPr="00C557EC" w:rsidRDefault="00B50E95" w:rsidP="00B50E95">
      <w:r w:rsidRPr="00C557EC">
        <w:t>Imagine you have a special tool that acts like a magical detective for cars. When a mechanic points this tool at a car, it's as if they're casting a spell. Suddenly, hidden problems become visible, almost like having a superpower to detect car issues. For example: if there's a leak somewhere, or a part of the car is worn out and needs replacing, or there's an electrical problem lurking, this tool can spot them instantly. It's like having a secret helper that whispers in your ear, pointing out what needs fixing without you having to guess.</w:t>
      </w:r>
    </w:p>
    <w:p w14:paraId="5114CD1C" w14:textId="2C5A9130" w:rsidR="00B50E95" w:rsidRPr="00C557EC" w:rsidRDefault="00B50E95" w:rsidP="00B50E95">
      <w:pPr>
        <w:rPr>
          <w:b/>
          <w:bCs/>
        </w:rPr>
      </w:pPr>
      <w:r w:rsidRPr="00C557EC">
        <w:rPr>
          <w:b/>
          <w:bCs/>
        </w:rPr>
        <w:t>Precision Ruler at Your Fingertips:</w:t>
      </w:r>
    </w:p>
    <w:p w14:paraId="6F52DA28" w14:textId="0E8FBB20" w:rsidR="00B50E95" w:rsidRPr="00C557EC" w:rsidRDefault="00B50E95" w:rsidP="00B50E95">
      <w:r w:rsidRPr="00C557EC">
        <w:t xml:space="preserve">Think of this feature as having an accurate ruler that you can carry around in your pocket. But it's not just any ruler; it's like a magical ruler that measures everything perfectly. So, when a mechanic needs to replace a part in a car, they can use this tool to measure distances and sizes with absolute precision. It's like having a magic wand that ensures every replacement part fits perfectly, without any guesswork. This saves a lot of time and hassle because it means mechanics don't have to try out different parts to see if they fit. They can measure once and </w:t>
      </w:r>
      <w:r w:rsidRPr="00C557EC">
        <w:lastRenderedPageBreak/>
        <w:t>know for sure that the replacement part will be just right, saving them from making mistakes and wasting money on the wrong parts.</w:t>
      </w:r>
    </w:p>
    <w:p w14:paraId="110D8CCD" w14:textId="77BA1E87" w:rsidR="00B50E95" w:rsidRPr="00C557EC" w:rsidRDefault="00B50E95" w:rsidP="00B50E95">
      <w:pPr>
        <w:pStyle w:val="Heading3"/>
      </w:pPr>
      <w:bookmarkStart w:id="44" w:name="_Toc165841036"/>
      <w:r w:rsidRPr="00C557EC">
        <w:t>Capabilities</w:t>
      </w:r>
      <w:bookmarkEnd w:id="44"/>
    </w:p>
    <w:p w14:paraId="1DFC5091" w14:textId="280B97DC" w:rsidR="00B50E95" w:rsidRPr="00C557EC" w:rsidRDefault="00B50E95" w:rsidP="00B50E95">
      <w:pPr>
        <w:rPr>
          <w:b/>
          <w:bCs/>
        </w:rPr>
      </w:pPr>
      <w:r w:rsidRPr="00C557EC">
        <w:rPr>
          <w:b/>
          <w:bCs/>
        </w:rPr>
        <w:t>Access to Repair Guides:</w:t>
      </w:r>
    </w:p>
    <w:p w14:paraId="73BF3C98" w14:textId="0F0254E8" w:rsidR="00B50E95" w:rsidRPr="00C557EC" w:rsidRDefault="00B50E95" w:rsidP="00B50E95">
      <w:r w:rsidRPr="00C557EC">
        <w:t>Imagine if you had a huge library filled with books about fixing cars. Well, this AR tool is just like that library, but it's all stored in a tiny device that fits in your pocket. It has guides and manuals for almost every car you can think of. So, whenever a mechanic needs help with a repair, they can just pull out this device, search for the car they're working on, and find all the information they need to fix it correctly.</w:t>
      </w:r>
    </w:p>
    <w:p w14:paraId="3344DB28" w14:textId="64866149" w:rsidR="00B50E95" w:rsidRPr="00C557EC" w:rsidRDefault="00B50E95" w:rsidP="00B50E95">
      <w:pPr>
        <w:rPr>
          <w:b/>
          <w:bCs/>
        </w:rPr>
      </w:pPr>
      <w:r w:rsidRPr="00C557EC">
        <w:rPr>
          <w:b/>
          <w:bCs/>
        </w:rPr>
        <w:t>Collaboration Features:</w:t>
      </w:r>
    </w:p>
    <w:p w14:paraId="0926E624" w14:textId="49390796" w:rsidR="002745DB" w:rsidRPr="00C557EC" w:rsidRDefault="00B50E95" w:rsidP="002745DB">
      <w:r w:rsidRPr="00C557EC">
        <w:t>If You're working on a tough car problem, and you're not sure how to solve it. Instead of scratching your head alone, you can use this AR tool to connect with other mechanics all around the world. It's like having a big virtual garage where you can chat with experts, share ideas, and get advice in real time. So, even if you're stuck on a tricky repair, there's always someone there to lend a helping hand.</w:t>
      </w:r>
    </w:p>
    <w:p w14:paraId="2DE7B389" w14:textId="2394C60B" w:rsidR="00B50E95" w:rsidRPr="00C557EC" w:rsidRDefault="00B50E95" w:rsidP="00B50E95">
      <w:pPr>
        <w:pStyle w:val="Heading3"/>
      </w:pPr>
      <w:bookmarkStart w:id="45" w:name="_Toc165841037"/>
      <w:r w:rsidRPr="00C557EC">
        <w:t>Potential Impact:</w:t>
      </w:r>
      <w:bookmarkEnd w:id="45"/>
    </w:p>
    <w:p w14:paraId="513CE126" w14:textId="77777777" w:rsidR="00B50E95" w:rsidRPr="00C557EC" w:rsidRDefault="00B50E95" w:rsidP="00B50E95">
      <w:pPr>
        <w:rPr>
          <w:b/>
          <w:bCs/>
        </w:rPr>
      </w:pPr>
      <w:r w:rsidRPr="00C557EC">
        <w:rPr>
          <w:b/>
          <w:bCs/>
        </w:rPr>
        <w:t>Transforming the Industry:</w:t>
      </w:r>
    </w:p>
    <w:p w14:paraId="4EEBAB64" w14:textId="0115DA65" w:rsidR="00B50E95" w:rsidRPr="00C557EC" w:rsidRDefault="00B50E95" w:rsidP="00B50E95">
      <w:r w:rsidRPr="00C557EC">
        <w:t>Imagine this AR technology as a big upgrade for how car repairs are done everywhere. It's like going from using old tools to having a shiny new set that makes everything faster and easier. This upgrade isn't just for one repair shop – it's for all of them. It's as if every pizza place suddenly got better ovens, making pizza-making quicker and tastier everywhere.</w:t>
      </w:r>
    </w:p>
    <w:p w14:paraId="421B0B6C" w14:textId="496CBD8E" w:rsidR="00B50E95" w:rsidRPr="00C557EC" w:rsidRDefault="00B50E95" w:rsidP="00B50E95">
      <w:pPr>
        <w:rPr>
          <w:b/>
          <w:bCs/>
        </w:rPr>
      </w:pPr>
      <w:r w:rsidRPr="00C557EC">
        <w:rPr>
          <w:b/>
          <w:bCs/>
        </w:rPr>
        <w:t>Safer Repairs:</w:t>
      </w:r>
    </w:p>
    <w:p w14:paraId="1EDF7C37" w14:textId="398D68E7" w:rsidR="00B50E95" w:rsidRPr="00C557EC" w:rsidRDefault="00B50E95" w:rsidP="00B50E95">
      <w:r w:rsidRPr="00C557EC">
        <w:t>Think of this AR add-on as a safety net for cars. It's like having a friend who spots problems in your car before they become big issues. By catching problems early, it's like stopping a small leak before it turns into a flood. This means fewer surprise breakdowns on the road and fewer accidents caused by hidden car troubles.</w:t>
      </w:r>
    </w:p>
    <w:p w14:paraId="71C140D0" w14:textId="4455D205" w:rsidR="00B50E95" w:rsidRPr="00C557EC" w:rsidRDefault="00B50E95" w:rsidP="00B50E95">
      <w:pPr>
        <w:pStyle w:val="Heading2"/>
      </w:pPr>
      <w:bookmarkStart w:id="46" w:name="_Toc165841038"/>
      <w:r w:rsidRPr="00C557EC">
        <w:lastRenderedPageBreak/>
        <w:t>Usability Requirements</w:t>
      </w:r>
      <w:bookmarkEnd w:id="46"/>
    </w:p>
    <w:p w14:paraId="536926F9" w14:textId="069E4A5A" w:rsidR="00B50E95" w:rsidRPr="00C557EC" w:rsidRDefault="00B50E95" w:rsidP="00B50E95">
      <w:r w:rsidRPr="00C557EC">
        <w:t xml:space="preserve">The user interface for the repair and documentation support project for the Martin &amp; Weber car repair business should meet specific requirements. This includes a simple and intuitive user interface that enables employees to work more efficiently without extensive IT knowledge. The user interface should include clear instructions and real-time feedback to facilitate the use of AR functions. And some components and elementals in </w:t>
      </w:r>
      <w:proofErr w:type="spellStart"/>
      <w:r w:rsidRPr="00C557EC">
        <w:t>usabilities</w:t>
      </w:r>
      <w:proofErr w:type="spellEnd"/>
      <w:r w:rsidRPr="00C557EC">
        <w:t>.</w:t>
      </w:r>
    </w:p>
    <w:p w14:paraId="6BC9C592" w14:textId="09C5E074" w:rsidR="00B50E95" w:rsidRPr="00C557EC" w:rsidRDefault="00B50E95" w:rsidP="00B50E95">
      <w:pPr>
        <w:rPr>
          <w:b/>
          <w:bCs/>
          <w:sz w:val="24"/>
          <w:szCs w:val="24"/>
        </w:rPr>
      </w:pPr>
      <w:bookmarkStart w:id="47" w:name="_Toc165504837"/>
      <w:r w:rsidRPr="00C557EC">
        <w:rPr>
          <w:b/>
          <w:bCs/>
        </w:rPr>
        <w:t>User-Friendly Interface</w:t>
      </w:r>
      <w:bookmarkEnd w:id="47"/>
      <w:r w:rsidRPr="00C557EC">
        <w:rPr>
          <w:b/>
          <w:bCs/>
        </w:rPr>
        <w:t>:</w:t>
      </w:r>
    </w:p>
    <w:p w14:paraId="341927E5" w14:textId="24289A47" w:rsidR="00B50E95" w:rsidRPr="00C557EC" w:rsidRDefault="00B50E95" w:rsidP="00DB03CD">
      <w:pPr>
        <w:rPr>
          <w:sz w:val="24"/>
          <w:szCs w:val="24"/>
        </w:rPr>
      </w:pPr>
      <w:r w:rsidRPr="00C557EC">
        <w:rPr>
          <w:sz w:val="24"/>
          <w:szCs w:val="24"/>
        </w:rPr>
        <w:t>The AR system is just as intuitive. With a simple interface, you can navigate through tasks with ease. It's like using an app you already know and love. Just a few taps and swipes, and you're ready to dive into your repairs. Everything is set out in a way that makes sense, so you can focus on the task at hand without any confusion.</w:t>
      </w:r>
    </w:p>
    <w:p w14:paraId="3CA96230" w14:textId="77777777" w:rsidR="00B50E95" w:rsidRPr="00C557EC" w:rsidRDefault="00B50E95" w:rsidP="00B50E95">
      <w:pPr>
        <w:rPr>
          <w:b/>
          <w:bCs/>
        </w:rPr>
      </w:pPr>
      <w:bookmarkStart w:id="48" w:name="_Toc165504838"/>
      <w:r w:rsidRPr="00C557EC">
        <w:rPr>
          <w:b/>
          <w:bCs/>
        </w:rPr>
        <w:t>Guided Assistance and Speedy Response</w:t>
      </w:r>
      <w:bookmarkEnd w:id="48"/>
      <w:r w:rsidRPr="00C557EC">
        <w:rPr>
          <w:b/>
          <w:bCs/>
        </w:rPr>
        <w:t>:</w:t>
      </w:r>
    </w:p>
    <w:p w14:paraId="0B971995" w14:textId="68952495" w:rsidR="00B50E95" w:rsidRPr="00C557EC" w:rsidRDefault="00B50E95" w:rsidP="00B50E95">
      <w:pPr>
        <w:rPr>
          <w:b/>
          <w:bCs/>
        </w:rPr>
      </w:pPr>
      <w:r w:rsidRPr="00C557EC">
        <w:rPr>
          <w:sz w:val="24"/>
          <w:szCs w:val="24"/>
        </w:rPr>
        <w:t xml:space="preserve">Working on a car repair, and right beside you </w:t>
      </w:r>
      <w:proofErr w:type="gramStart"/>
      <w:r w:rsidRPr="00C557EC">
        <w:rPr>
          <w:sz w:val="24"/>
          <w:szCs w:val="24"/>
        </w:rPr>
        <w:t>is</w:t>
      </w:r>
      <w:proofErr w:type="gramEnd"/>
      <w:r w:rsidRPr="00C557EC">
        <w:rPr>
          <w:sz w:val="24"/>
          <w:szCs w:val="24"/>
        </w:rPr>
        <w:t xml:space="preserve"> a friendly helper. They show you clear pictures and simple instructions on what to do next. Meanwhile, the AR system responds super-fast, giving you instant feedback. It's like having a trusty guide right in the car with you, making sure you never have to wait around.</w:t>
      </w:r>
    </w:p>
    <w:p w14:paraId="3EBD2419" w14:textId="057FC9D9" w:rsidR="00B50E95" w:rsidRPr="00C557EC" w:rsidRDefault="00B50E95" w:rsidP="00B50E95">
      <w:pPr>
        <w:rPr>
          <w:b/>
          <w:bCs/>
          <w:sz w:val="24"/>
          <w:szCs w:val="24"/>
        </w:rPr>
      </w:pPr>
      <w:r w:rsidRPr="00C557EC">
        <w:rPr>
          <w:b/>
          <w:bCs/>
          <w:sz w:val="24"/>
          <w:szCs w:val="24"/>
        </w:rPr>
        <w:t>Works with Different Devices:</w:t>
      </w:r>
    </w:p>
    <w:p w14:paraId="2894CEA4" w14:textId="6732F153" w:rsidR="00B50E95" w:rsidRPr="00C557EC" w:rsidRDefault="00B50E95" w:rsidP="00B50E95">
      <w:pPr>
        <w:rPr>
          <w:sz w:val="24"/>
          <w:szCs w:val="24"/>
        </w:rPr>
      </w:pPr>
      <w:r w:rsidRPr="00C557EC">
        <w:rPr>
          <w:sz w:val="24"/>
          <w:szCs w:val="24"/>
        </w:rPr>
        <w:t>Whether you prefer using a tablet, smartphone, or smart glasses, the AR system should be compatible with whatever device you're comfortable with. It's all about giving you options to work the way you want to.</w:t>
      </w:r>
    </w:p>
    <w:p w14:paraId="6EF20702" w14:textId="1DFB8F7B" w:rsidR="00B50E95" w:rsidRPr="00C557EC" w:rsidRDefault="00B50E95" w:rsidP="00B50E95">
      <w:pPr>
        <w:rPr>
          <w:b/>
          <w:bCs/>
        </w:rPr>
      </w:pPr>
      <w:bookmarkStart w:id="49" w:name="_Toc165504839"/>
      <w:r w:rsidRPr="00C557EC">
        <w:rPr>
          <w:b/>
          <w:bCs/>
        </w:rPr>
        <w:t>Adaptable and Personalized AR Experience</w:t>
      </w:r>
      <w:bookmarkEnd w:id="49"/>
      <w:r w:rsidRPr="00C557EC">
        <w:rPr>
          <w:b/>
          <w:bCs/>
        </w:rPr>
        <w:t>:</w:t>
      </w:r>
    </w:p>
    <w:p w14:paraId="5603D109" w14:textId="5BF85FDE" w:rsidR="00B50E95" w:rsidRPr="00C557EC" w:rsidRDefault="00B50E95" w:rsidP="00B50E95">
      <w:pPr>
        <w:rPr>
          <w:sz w:val="24"/>
          <w:szCs w:val="24"/>
        </w:rPr>
      </w:pPr>
      <w:r w:rsidRPr="00C557EC">
        <w:rPr>
          <w:sz w:val="24"/>
          <w:szCs w:val="24"/>
        </w:rPr>
        <w:t xml:space="preserve">Whether you're using a tablet, smartphone, or smart glasses, the AR system is flexible and works seamlessly with whatever device you're comfortable with. It's all about giving you the freedom to choose how you want to work. No matter if you're in a brightly lit garage or a dimly lit workshop, the AR system is designed to perform </w:t>
      </w:r>
      <w:r w:rsidRPr="00C557EC">
        <w:rPr>
          <w:sz w:val="24"/>
          <w:szCs w:val="24"/>
        </w:rPr>
        <w:lastRenderedPageBreak/>
        <w:t>reliably in any lighting condition. It's your trusty companion that's always ready to assist you, wherever you are.</w:t>
      </w:r>
    </w:p>
    <w:p w14:paraId="4F228735" w14:textId="45AA5F32" w:rsidR="00DB03CD" w:rsidRPr="00C557EC" w:rsidRDefault="00B50E95" w:rsidP="00B50E95">
      <w:pPr>
        <w:rPr>
          <w:sz w:val="24"/>
          <w:szCs w:val="24"/>
        </w:rPr>
      </w:pPr>
      <w:r w:rsidRPr="00C557EC">
        <w:rPr>
          <w:sz w:val="24"/>
          <w:szCs w:val="24"/>
        </w:rPr>
        <w:t xml:space="preserve">Just like customizing your phone with your </w:t>
      </w:r>
      <w:proofErr w:type="spellStart"/>
      <w:r w:rsidRPr="00C557EC">
        <w:rPr>
          <w:sz w:val="24"/>
          <w:szCs w:val="24"/>
        </w:rPr>
        <w:t>favourite</w:t>
      </w:r>
      <w:proofErr w:type="spellEnd"/>
      <w:r w:rsidRPr="00C557EC">
        <w:rPr>
          <w:sz w:val="24"/>
          <w:szCs w:val="24"/>
        </w:rPr>
        <w:t xml:space="preserve"> apps and wallpapers, the AR system lets you personalize it to fit your unique needs and preferences. It's all about making your job easier and more enjoyable, tailored just for you</w:t>
      </w:r>
      <w:r w:rsidR="00DB03CD" w:rsidRPr="00C557EC">
        <w:rPr>
          <w:sz w:val="24"/>
          <w:szCs w:val="24"/>
        </w:rPr>
        <w:t>.</w:t>
      </w:r>
    </w:p>
    <w:p w14:paraId="737420A5" w14:textId="1409273A" w:rsidR="00B50E95" w:rsidRPr="00C557EC" w:rsidRDefault="00B50E95" w:rsidP="00B50E95">
      <w:pPr>
        <w:rPr>
          <w:b/>
          <w:bCs/>
          <w:sz w:val="24"/>
          <w:szCs w:val="24"/>
        </w:rPr>
      </w:pPr>
      <w:bookmarkStart w:id="50" w:name="_Toc165504840"/>
      <w:r w:rsidRPr="00C557EC">
        <w:rPr>
          <w:b/>
          <w:bCs/>
        </w:rPr>
        <w:t>User Support and Feedback</w:t>
      </w:r>
      <w:bookmarkEnd w:id="50"/>
      <w:r w:rsidRPr="00C557EC">
        <w:rPr>
          <w:b/>
          <w:bCs/>
        </w:rPr>
        <w:t>:</w:t>
      </w:r>
    </w:p>
    <w:p w14:paraId="61AF4419" w14:textId="0C42A301" w:rsidR="00B50E95" w:rsidRPr="00C557EC" w:rsidRDefault="00B50E95" w:rsidP="00B50E95">
      <w:pPr>
        <w:rPr>
          <w:b/>
          <w:sz w:val="24"/>
          <w:szCs w:val="24"/>
        </w:rPr>
      </w:pPr>
      <w:r w:rsidRPr="00C557EC">
        <w:rPr>
          <w:sz w:val="24"/>
          <w:szCs w:val="24"/>
        </w:rPr>
        <w:t>When it comes to using the AR system, we've got your back. Clear instructions and support are provided to help you become an expert in no time. We want you to feel confident and comfortable every step of the way. Your privacy matters to us. Just like locking your phone with a password, the AR system ensures that all your repair information stays safe and confidential. You can focus on your work without worrying about unauthorized access.</w:t>
      </w:r>
    </w:p>
    <w:p w14:paraId="1BD45398" w14:textId="77777777" w:rsidR="00B50E95" w:rsidRPr="00C557EC" w:rsidRDefault="00B50E95" w:rsidP="00B50E95">
      <w:pPr>
        <w:rPr>
          <w:sz w:val="24"/>
          <w:szCs w:val="24"/>
        </w:rPr>
      </w:pPr>
      <w:r w:rsidRPr="00C557EC">
        <w:rPr>
          <w:sz w:val="24"/>
          <w:szCs w:val="24"/>
        </w:rPr>
        <w:t>We value your input! If you have any ideas or suggestions to improve the AR system, we've made it easy for you to share your feedback. Your thoughts help us make the system even better for everyone.</w:t>
      </w:r>
    </w:p>
    <w:p w14:paraId="200696A4" w14:textId="05ED4CE7" w:rsidR="00663C39" w:rsidRPr="00C557EC" w:rsidRDefault="00663C39" w:rsidP="00663C39">
      <w:pPr>
        <w:pStyle w:val="Heading1"/>
      </w:pPr>
      <w:bookmarkStart w:id="51" w:name="_Toc165841039"/>
      <w:r w:rsidRPr="00C557EC">
        <w:lastRenderedPageBreak/>
        <w:t>Design of the AR Support System</w:t>
      </w:r>
      <w:bookmarkEnd w:id="51"/>
    </w:p>
    <w:p w14:paraId="43C43EE8" w14:textId="65653E80" w:rsidR="00663C39" w:rsidRPr="00C557EC" w:rsidRDefault="00663C39" w:rsidP="00663C39">
      <w:pPr>
        <w:pStyle w:val="Heading2"/>
      </w:pPr>
      <w:bookmarkStart w:id="52" w:name="_Toc165841040"/>
      <w:r w:rsidRPr="00C557EC">
        <w:t>Preconditions and Expectations</w:t>
      </w:r>
      <w:bookmarkEnd w:id="52"/>
    </w:p>
    <w:p w14:paraId="591538DF" w14:textId="094A4B6C" w:rsidR="00663C39" w:rsidRPr="00C557EC" w:rsidRDefault="00663C39" w:rsidP="00663C39">
      <w:r w:rsidRPr="00C557EC">
        <w:t>Gearing up for a game-changing upgrade in our car repair shop to augmented reality (AR) technology. But first, everyone needs the right gear. That means having all the essential sensors—like GPS, cameras, and LiDAR. These sensors act as the eyes and ears of our AR system, giving us real-time data to visualize what's happening with the vehicles we're working on. Now, onto the exciting part, we can expect from this AR upgrade virtual overlays right on the car as we work. These overlays will turbocharge our diagnostic abilities, helping us pinpoint problems faster and more accurately than ever before. But it's not just about us mechanics. Our customers will also benefit. With AR, we can show them exactly what's happening under the bonnet, making it easier for them to understand the repairs we recommend. Clear communication builds trust and satisfaction. Safety is the priority, too. Our AR system will provide reminders and instructions to ensure we follow proper procedures and use tools safely. And don't worry about the technical details. It will keep it simple, focusing on software development and assuming our existing hardware is up to par. We'll ensure everything integrates smoothly with our current systems. Our new AR upgrade will change how we work. It'll help us find car problems faster and explain repairs better to customers and excited about AR.</w:t>
      </w:r>
    </w:p>
    <w:p w14:paraId="481CF2E7" w14:textId="5560F204" w:rsidR="00663C39" w:rsidRPr="00C557EC" w:rsidRDefault="00663C39" w:rsidP="00663C39">
      <w:pPr>
        <w:pStyle w:val="Heading2"/>
      </w:pPr>
      <w:bookmarkStart w:id="53" w:name="_Toc165841041"/>
      <w:r w:rsidRPr="00C557EC">
        <w:t>User Interface Design</w:t>
      </w:r>
      <w:bookmarkEnd w:id="53"/>
    </w:p>
    <w:p w14:paraId="2467ABC4" w14:textId="7A0C90C0" w:rsidR="00E7382C" w:rsidRPr="00C557EC" w:rsidRDefault="00663C39" w:rsidP="00663C39">
      <w:r w:rsidRPr="00C557EC">
        <w:t>This section of the chapter provides insight into the expected user experience and design for the mobile application and the AR application.</w:t>
      </w:r>
    </w:p>
    <w:p w14:paraId="649855C8" w14:textId="54B7FC88" w:rsidR="002A608F" w:rsidRPr="00C557EC" w:rsidRDefault="002A608F" w:rsidP="002A608F">
      <w:pPr>
        <w:pStyle w:val="Heading3"/>
      </w:pPr>
      <w:bookmarkStart w:id="54" w:name="_Toc165841042"/>
      <w:r w:rsidRPr="00C557EC">
        <w:t>Mobile Devices</w:t>
      </w:r>
      <w:bookmarkEnd w:id="54"/>
    </w:p>
    <w:p w14:paraId="6BB67350" w14:textId="02EC402C" w:rsidR="00E7382C" w:rsidRPr="00C557EC" w:rsidRDefault="00E7382C" w:rsidP="00E7382C">
      <w:r w:rsidRPr="00C557EC">
        <w:t xml:space="preserve">The main menu is designed to be as user-friendly as possible. The clear and simple structure makes it easier for users to quickly identify and access various functions. Choices such as “Training Units”, “Ordering System”, “Current Orders” and “Repair Records” are presented as large, easily clickable areas, which are also practical in a workshop environment where users may be working with oily hands. The use of icons along with text labels helps to make </w:t>
      </w:r>
      <w:r w:rsidRPr="00C557EC">
        <w:lastRenderedPageBreak/>
        <w:t xml:space="preserve">the functions intuitive, which is particularly important when technicians need to quickly find the </w:t>
      </w:r>
      <w:proofErr w:type="gramStart"/>
      <w:r w:rsidRPr="00C557EC">
        <w:t>function</w:t>
      </w:r>
      <w:proofErr w:type="gramEnd"/>
      <w:r w:rsidRPr="00C557EC">
        <w:t xml:space="preserve"> they need without having to navigate through complex menus.</w:t>
      </w:r>
    </w:p>
    <w:p w14:paraId="397BC67D" w14:textId="20D22D07" w:rsidR="00E7382C" w:rsidRPr="00C557EC" w:rsidRDefault="00E7382C" w:rsidP="00E7382C">
      <w:r w:rsidRPr="00C557EC">
        <w:rPr>
          <w:noProof/>
        </w:rPr>
        <w:drawing>
          <wp:anchor distT="0" distB="0" distL="114300" distR="114300" simplePos="0" relativeHeight="251658241" behindDoc="0" locked="0" layoutInCell="1" allowOverlap="1" wp14:anchorId="24DC832B" wp14:editId="17AC2DE7">
            <wp:simplePos x="0" y="0"/>
            <wp:positionH relativeFrom="column">
              <wp:posOffset>22784</wp:posOffset>
            </wp:positionH>
            <wp:positionV relativeFrom="paragraph">
              <wp:posOffset>1229805</wp:posOffset>
            </wp:positionV>
            <wp:extent cx="5140800" cy="4183200"/>
            <wp:effectExtent l="0" t="0" r="0" b="8255"/>
            <wp:wrapTopAndBottom/>
            <wp:docPr id="179715166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3909"/>
                    <a:stretch/>
                  </pic:blipFill>
                  <pic:spPr bwMode="auto">
                    <a:xfrm>
                      <a:off x="0" y="0"/>
                      <a:ext cx="5140800" cy="4183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557EC">
        <w:t>The inclusion of a high-quality image of a classic car in the background adds a visual aesthetic that appeals to the target audience of classic car enthusiasts. This not only reinforces the brand identity, but also increases the visual appeal of the app, which in turn improves the user experience. The clear, bright background color ensures that all elements are easy to read, which increases usability.</w:t>
      </w:r>
    </w:p>
    <w:p w14:paraId="15B7B7D5" w14:textId="24E363BB" w:rsidR="00E7382C" w:rsidRPr="00C557EC" w:rsidRDefault="00E7382C" w:rsidP="00E7382C">
      <w:pPr>
        <w:pStyle w:val="Caption"/>
        <w:jc w:val="center"/>
        <w:rPr>
          <w:sz w:val="20"/>
          <w:szCs w:val="20"/>
        </w:rPr>
      </w:pPr>
      <w:bookmarkStart w:id="55" w:name="_Toc165841116"/>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4</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1</w:t>
      </w:r>
      <w:r w:rsidRPr="00C557EC">
        <w:fldChar w:fldCharType="end"/>
      </w:r>
      <w:r w:rsidRPr="00C557EC">
        <w:rPr>
          <w:sz w:val="20"/>
          <w:szCs w:val="20"/>
        </w:rPr>
        <w:t>: Main Menu and Order System Mockups</w:t>
      </w:r>
      <w:bookmarkEnd w:id="55"/>
    </w:p>
    <w:p w14:paraId="601BC1AD" w14:textId="5AE170F8" w:rsidR="00E7382C" w:rsidRPr="00C557EC" w:rsidRDefault="00E7382C" w:rsidP="00E7382C">
      <w:r w:rsidRPr="00C557EC">
        <w:t>The concept leverages interactivity and user engagement to enhance the learning experience in automotive repair. Incorporating modern web design principles, such as clean aesthetics and intuitive navigation, will ensure that users of all skill levels find the platform approachable and easy to use.</w:t>
      </w:r>
    </w:p>
    <w:p w14:paraId="2C0E06EE" w14:textId="09022642" w:rsidR="00E7382C" w:rsidRPr="00C557EC" w:rsidRDefault="00E7382C" w:rsidP="00E7382C">
      <w:r w:rsidRPr="00C557EC">
        <w:t>The design of the Order System is a well-designed segmentation of the different vehicle categories and related spare parts. Users can choose between “Current Cars”, “</w:t>
      </w:r>
      <w:proofErr w:type="spellStart"/>
      <w:r w:rsidRPr="00C557EC">
        <w:t>Oltimer</w:t>
      </w:r>
      <w:proofErr w:type="spellEnd"/>
      <w:r w:rsidRPr="00C557EC">
        <w:t xml:space="preserve">” and </w:t>
      </w:r>
      <w:r w:rsidRPr="00C557EC">
        <w:lastRenderedPageBreak/>
        <w:t>“Custom”, which allows for a personalized experience by simplifying the search and ordering of specific parts. This categorization helps users navigate through inventory efficiently, which is invaluable in a repair shop where time is often a critical factor.</w:t>
      </w:r>
    </w:p>
    <w:p w14:paraId="186840AD" w14:textId="79C8F005" w:rsidR="00E7382C" w:rsidRPr="00C557EC" w:rsidRDefault="00E7382C" w:rsidP="00E7382C">
      <w:r w:rsidRPr="00C557EC">
        <w:t>Each category is further subdivided into specific system components such as “Wheels”, “Brakes”, “Electrical System”, allowing for quick and targeted navigation. This clear structure is crucial to increase efficiency in the workflow. The search bar at the bottom of the screen is always accessible and allows for quick searches, which is a time-saving component that is highly appreciated in fast-paced work environments.</w:t>
      </w:r>
    </w:p>
    <w:p w14:paraId="3DEE583C" w14:textId="2787E071" w:rsidR="00663C39" w:rsidRPr="00C557EC" w:rsidRDefault="00E7382C" w:rsidP="00E7382C">
      <w:r w:rsidRPr="00C557EC">
        <w:t>The clear visual hierarchy, intuitive navigation and responsive design of each element ensure that the app is not only functional but also easy to use. The consistent use of colors, typography and graphic elements helps create a cohesive environment that builds user confidence and promotes efficient use. Opportunities for improvement could lie in further personalizing the user experience, for example through customizable interfaces or through extended filter options in the ordering system to further increase efficiency.</w:t>
      </w:r>
    </w:p>
    <w:p w14:paraId="79CF226F" w14:textId="2C143FBD" w:rsidR="006B2AE4" w:rsidRPr="00C557EC" w:rsidRDefault="009D10A1" w:rsidP="007F22B3">
      <w:pPr>
        <w:pStyle w:val="Heading3"/>
      </w:pPr>
      <w:bookmarkStart w:id="56" w:name="_Toc165841043"/>
      <w:r w:rsidRPr="00C557EC">
        <w:t>AR-Headset</w:t>
      </w:r>
      <w:bookmarkEnd w:id="56"/>
    </w:p>
    <w:p w14:paraId="096E2237" w14:textId="558ACDA7" w:rsidR="00C14E75" w:rsidRDefault="00C14E75" w:rsidP="007F22B3">
      <w:r>
        <w:rPr>
          <w:noProof/>
        </w:rPr>
        <w:drawing>
          <wp:anchor distT="0" distB="0" distL="114300" distR="114300" simplePos="0" relativeHeight="251658243" behindDoc="0" locked="0" layoutInCell="1" allowOverlap="1" wp14:anchorId="4A14BF29" wp14:editId="1BC48644">
            <wp:simplePos x="0" y="0"/>
            <wp:positionH relativeFrom="column">
              <wp:posOffset>622185</wp:posOffset>
            </wp:positionH>
            <wp:positionV relativeFrom="paragraph">
              <wp:posOffset>981075</wp:posOffset>
            </wp:positionV>
            <wp:extent cx="3977640" cy="2653030"/>
            <wp:effectExtent l="0" t="0" r="3810" b="0"/>
            <wp:wrapTopAndBottom/>
            <wp:docPr id="987081750" name="Grafik 1" descr="Ein Bild, das Person, Maschine, Kleidung, Bautech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81750" name="Grafik 1" descr="Ein Bild, das Person, Maschine, Kleidung, Bautechnik enthält.&#10;&#10;Automatisch generierte Beschreib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77640" cy="2653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22B3" w:rsidRPr="00C557EC">
        <w:t>The interactive dashboard is designed to enhance the user's experience with features like Live Data Overlay, which displays real-time diagnostics, sensor data, and mechanical statistics directly over the car parts being viewed. Additionally, the system includes Tool Recognition, which identifies tools in view and suggests their uses based on the task at hand.</w:t>
      </w:r>
    </w:p>
    <w:p w14:paraId="7C1A2BD4" w14:textId="208B3724" w:rsidR="00C14E75" w:rsidRPr="00C14E75" w:rsidRDefault="00C14E75" w:rsidP="00C14E75">
      <w:pPr>
        <w:pStyle w:val="Caption"/>
        <w:jc w:val="center"/>
        <w:rPr>
          <w:sz w:val="20"/>
          <w:szCs w:val="20"/>
        </w:rPr>
      </w:pPr>
      <w:bookmarkStart w:id="57" w:name="_Toc165841117"/>
      <w:r w:rsidRPr="00C557EC">
        <w:rPr>
          <w:sz w:val="20"/>
          <w:szCs w:val="20"/>
        </w:rPr>
        <w:t xml:space="preserve">Fig. </w:t>
      </w:r>
      <w:r w:rsidRPr="00C557EC">
        <w:fldChar w:fldCharType="begin"/>
      </w:r>
      <w:r w:rsidRPr="00C557EC">
        <w:instrText xml:space="preserve"> STYLEREF 1 \s </w:instrText>
      </w:r>
      <w:r w:rsidRPr="00C557EC">
        <w:fldChar w:fldCharType="separate"/>
      </w:r>
      <w:r>
        <w:rPr>
          <w:noProof/>
        </w:rPr>
        <w:t>4</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Pr>
          <w:noProof/>
        </w:rPr>
        <w:t>2</w:t>
      </w:r>
      <w:r w:rsidRPr="00C557EC">
        <w:fldChar w:fldCharType="end"/>
      </w:r>
      <w:r w:rsidRPr="00C557EC">
        <w:rPr>
          <w:sz w:val="20"/>
          <w:szCs w:val="20"/>
        </w:rPr>
        <w:t>: Training Situation with AR-Application</w:t>
      </w:r>
      <w:bookmarkEnd w:id="57"/>
    </w:p>
    <w:p w14:paraId="5E6CB591" w14:textId="33E89147" w:rsidR="007F22B3" w:rsidRPr="00C557EC" w:rsidRDefault="007F22B3" w:rsidP="007F22B3">
      <w:r w:rsidRPr="00C557EC">
        <w:lastRenderedPageBreak/>
        <w:t>Step-by-Step Tutorials further support the user, offering</w:t>
      </w:r>
      <w:r w:rsidR="00C14E75">
        <w:t xml:space="preserve"> </w:t>
      </w:r>
      <w:r w:rsidRPr="00C557EC">
        <w:t>visual instructions that align with the physical components within the user’s view. These tutorials are designed with Adjustable Complexity Levels, allowing users to select the instruction complexity that matches their skill level, catering to both novices and experienced technicians.</w:t>
      </w:r>
      <w:r w:rsidR="00C557EC" w:rsidRPr="00C557EC">
        <w:t xml:space="preserve"> </w:t>
      </w:r>
      <w:r w:rsidRPr="00C557EC">
        <w:t>The Diagnostic Tools segment leverages augmented reality to highlight issues and suggest the most likely fixes, integrating seamlessly with car diagnostics to provide a streamlined troubleshooting experience.</w:t>
      </w:r>
    </w:p>
    <w:p w14:paraId="0BEDB4BC" w14:textId="0C686090" w:rsidR="007F22B3" w:rsidRPr="00C557EC" w:rsidRDefault="00D7537F" w:rsidP="007F22B3">
      <w:r w:rsidRPr="00C557EC">
        <w:rPr>
          <w:noProof/>
        </w:rPr>
        <w:drawing>
          <wp:anchor distT="0" distB="0" distL="114300" distR="114300" simplePos="0" relativeHeight="251658242" behindDoc="0" locked="0" layoutInCell="1" allowOverlap="1" wp14:anchorId="0663CC0D" wp14:editId="41880F6C">
            <wp:simplePos x="0" y="0"/>
            <wp:positionH relativeFrom="column">
              <wp:posOffset>-17145</wp:posOffset>
            </wp:positionH>
            <wp:positionV relativeFrom="paragraph">
              <wp:posOffset>960755</wp:posOffset>
            </wp:positionV>
            <wp:extent cx="5220335" cy="2936240"/>
            <wp:effectExtent l="0" t="0" r="0" b="0"/>
            <wp:wrapTopAndBottom/>
            <wp:docPr id="315463082" name="Grafik 5" descr="Ein Bild, das Person, Kleidung, Fahrzeug, Landfahrzeug enthält.&#10;&#10;Automatisch generierte Beschreibung">
              <a:extLst xmlns:a="http://schemas.openxmlformats.org/drawingml/2006/main">
                <a:ext uri="{FF2B5EF4-FFF2-40B4-BE49-F238E27FC236}">
                  <a16:creationId xmlns:a16="http://schemas.microsoft.com/office/drawing/2014/main" id="{34018716-7046-E170-7B33-C6845449F6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Person, Kleidung, Fahrzeug, Landfahrzeug enthält.&#10;&#10;Automatisch generierte Beschreibung">
                      <a:extLst>
                        <a:ext uri="{FF2B5EF4-FFF2-40B4-BE49-F238E27FC236}">
                          <a16:creationId xmlns:a16="http://schemas.microsoft.com/office/drawing/2014/main" id="{34018716-7046-E170-7B33-C6845449F674}"/>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20335" cy="2936240"/>
                    </a:xfrm>
                    <a:prstGeom prst="rect">
                      <a:avLst/>
                    </a:prstGeom>
                  </pic:spPr>
                </pic:pic>
              </a:graphicData>
            </a:graphic>
          </wp:anchor>
        </w:drawing>
      </w:r>
      <w:r w:rsidR="007F22B3" w:rsidRPr="00C557EC">
        <w:t>Training Modules are an integral part of the system, featuring Skill Assessments that include quizzes to reinforce learning and validate the repair techniques acquired. Progress Tracking is also implemented to monitor and log progress, offering feedback and additional resources tailored to the learner’s performance.</w:t>
      </w:r>
    </w:p>
    <w:p w14:paraId="218D68F4" w14:textId="3486078E" w:rsidR="007F22B3" w:rsidRPr="00C557EC" w:rsidRDefault="007F22B3" w:rsidP="007F22B3">
      <w:pPr>
        <w:pStyle w:val="Caption"/>
        <w:jc w:val="center"/>
        <w:rPr>
          <w:sz w:val="20"/>
          <w:szCs w:val="20"/>
        </w:rPr>
      </w:pPr>
      <w:bookmarkStart w:id="58" w:name="_Toc165841118"/>
      <w:r w:rsidRPr="00C557EC">
        <w:rPr>
          <w:sz w:val="20"/>
          <w:szCs w:val="20"/>
        </w:rPr>
        <w:t xml:space="preserve">Fig. </w:t>
      </w:r>
      <w:r w:rsidRPr="00C557EC">
        <w:fldChar w:fldCharType="begin"/>
      </w:r>
      <w:r w:rsidRPr="00C557EC">
        <w:instrText xml:space="preserve"> STYLEREF 1 \s </w:instrText>
      </w:r>
      <w:r w:rsidRPr="00C557EC">
        <w:fldChar w:fldCharType="separate"/>
      </w:r>
      <w:r w:rsidR="00C14E75">
        <w:rPr>
          <w:noProof/>
        </w:rPr>
        <w:t>4</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00C14E75">
        <w:rPr>
          <w:noProof/>
        </w:rPr>
        <w:t>3</w:t>
      </w:r>
      <w:r w:rsidRPr="00C557EC">
        <w:fldChar w:fldCharType="end"/>
      </w:r>
      <w:r w:rsidRPr="00C557EC">
        <w:rPr>
          <w:sz w:val="20"/>
          <w:szCs w:val="20"/>
        </w:rPr>
        <w:t>: Training Situation with AR-Application</w:t>
      </w:r>
      <w:bookmarkEnd w:id="58"/>
    </w:p>
    <w:p w14:paraId="17714AEE" w14:textId="1A260DBF" w:rsidR="006B2AE4" w:rsidRPr="00C557EC" w:rsidRDefault="007F22B3" w:rsidP="006B2AE4">
      <w:r w:rsidRPr="00C557EC">
        <w:t>Lastly, the Support and Integration features bolster the learning environment with Remote Expert Support, enabling learners to connect with experts in real-time for guidance during complex repair tasks. A Feedback Mechanism is also incorporated, allowing users to rate tutorials and suggest improvements, ensuring the system evolves in response to user needs and enhances the learning experience.</w:t>
      </w:r>
    </w:p>
    <w:p w14:paraId="64209F36" w14:textId="7BCDFE42" w:rsidR="00B50E95" w:rsidRPr="00C557EC" w:rsidRDefault="00AC5E3C" w:rsidP="00AC5E3C">
      <w:pPr>
        <w:pStyle w:val="Heading2"/>
      </w:pPr>
      <w:bookmarkStart w:id="59" w:name="_Toc165841044"/>
      <w:r w:rsidRPr="00C557EC">
        <w:lastRenderedPageBreak/>
        <w:t>Usability and User Experience</w:t>
      </w:r>
      <w:bookmarkEnd w:id="59"/>
    </w:p>
    <w:p w14:paraId="241FD9D1" w14:textId="79926289" w:rsidR="00AC5E3C" w:rsidRPr="00C557EC" w:rsidRDefault="00AC5E3C" w:rsidP="00AC5E3C">
      <w:r w:rsidRPr="00C557EC">
        <w:t>The user interface for the repair and documentation support project for the Martin &amp; Weber car repair business should meet specific requirements. This includes a simple and intuitive user interface that enables employees to work more efficiently without extensive IT knowledge. The user interface should include clear instructions and real-time feedback to facilitate the use of AR functions. In addition, the interface must be compatible with different types of devices, which in the context of this project are smartphones and AR glasses, such as the Magic Leap 2. The usability heuristics according to Nielsen and the ISO standard 9241-11 are used to develop a target-oriented and appealing design (Mack und Nielsen, 1995).</w:t>
      </w:r>
    </w:p>
    <w:p w14:paraId="365B6667" w14:textId="77777777" w:rsidR="00AC5E3C" w:rsidRPr="00C557EC" w:rsidRDefault="00AC5E3C" w:rsidP="00AC5E3C">
      <w:r w:rsidRPr="00C557EC">
        <w:t>Interactive repairs are also to be integrated by displaying step-by-step instructions for the vehicle to be repaired. These instructions will offer the possibility to visually display information and diagnoses in real-time and thus improve the precision and understanding of the repairs. For basic understanding, training modules will be integrated for new employees, accessible via AR technology or mobile devices. To ensure accessibility and accessibility, various customization options will be implemented for users to adapt the virtual elements and language according to their preferences.</w:t>
      </w:r>
    </w:p>
    <w:p w14:paraId="51355775" w14:textId="4F3EC6BF" w:rsidR="00AC5E3C" w:rsidRPr="00C557EC" w:rsidRDefault="00AC5E3C" w:rsidP="00AC5E3C">
      <w:r w:rsidRPr="00C557EC">
        <w:t>In terms of integration and adaptability, the app will be based on Martin &amp; Weber's existing design and corporate identity. In addition, it will be possible to connect to specific APIs to enable the exchange of information with classic car communities or spare parts stores, for example. The design of the user interface focuses on a high degree of user-friendliness and increasing the efficiency of the repair processes, which is particularly beneficial for Martin &amp; Weber employees who work with different types of vehicles daily.</w:t>
      </w:r>
    </w:p>
    <w:p w14:paraId="4F35678E" w14:textId="05A5D596" w:rsidR="00AC5E3C" w:rsidRPr="00C557EC" w:rsidRDefault="00AC5E3C" w:rsidP="00AC5E3C">
      <w:pPr>
        <w:pStyle w:val="Heading2"/>
      </w:pPr>
      <w:bookmarkStart w:id="60" w:name="_Toc165841045"/>
      <w:r w:rsidRPr="00C557EC">
        <w:t>Technological Design</w:t>
      </w:r>
      <w:bookmarkEnd w:id="60"/>
    </w:p>
    <w:p w14:paraId="0700C758" w14:textId="102077AA" w:rsidR="00AC5E3C" w:rsidRPr="00C557EC" w:rsidRDefault="00AC5E3C" w:rsidP="00AC5E3C">
      <w:pPr>
        <w:rPr>
          <w:sz w:val="24"/>
          <w:szCs w:val="24"/>
        </w:rPr>
      </w:pPr>
      <w:r w:rsidRPr="00C557EC">
        <w:rPr>
          <w:sz w:val="24"/>
          <w:szCs w:val="24"/>
        </w:rPr>
        <w:t xml:space="preserve">In simple terms, technological design for an AR (augmented reality) add-on in a car repair shop involves figuring out the best way to use technology to make the AR system work smoothly and effectively. Here's more </w:t>
      </w:r>
      <w:proofErr w:type="gramStart"/>
      <w:r w:rsidRPr="00C557EC">
        <w:rPr>
          <w:sz w:val="24"/>
          <w:szCs w:val="24"/>
        </w:rPr>
        <w:t>detail</w:t>
      </w:r>
      <w:proofErr w:type="gramEnd"/>
      <w:r w:rsidRPr="00C557EC">
        <w:rPr>
          <w:sz w:val="24"/>
          <w:szCs w:val="24"/>
        </w:rPr>
        <w:t xml:space="preserve"> about it.</w:t>
      </w:r>
    </w:p>
    <w:p w14:paraId="2942B4C6" w14:textId="2545D931" w:rsidR="00AC5E3C" w:rsidRPr="00C557EC" w:rsidRDefault="00AC5E3C" w:rsidP="002974C8">
      <w:pPr>
        <w:pStyle w:val="Heading3"/>
      </w:pPr>
      <w:bookmarkStart w:id="61" w:name="_Toc165841046"/>
      <w:r w:rsidRPr="00C557EC">
        <w:lastRenderedPageBreak/>
        <w:t>Selecting the Right Hardware</w:t>
      </w:r>
      <w:bookmarkEnd w:id="61"/>
    </w:p>
    <w:p w14:paraId="3722B8D2" w14:textId="71CD6AE0" w:rsidR="00AC5E3C" w:rsidRPr="00C557EC" w:rsidRDefault="00AC5E3C" w:rsidP="00AC5E3C">
      <w:r w:rsidRPr="00C557EC">
        <w:rPr>
          <w:sz w:val="24"/>
          <w:szCs w:val="24"/>
        </w:rPr>
        <w:t xml:space="preserve">Selecting the right hardware for the AR system is like choosing the perfect tool from a toolbox. We want to pick devices, such as smart glasses or tablets, that mechanics will find comfortable and efficient to use. Just like how a painter or </w:t>
      </w:r>
      <w:proofErr w:type="gramStart"/>
      <w:r w:rsidRPr="00C557EC">
        <w:rPr>
          <w:sz w:val="24"/>
          <w:szCs w:val="24"/>
        </w:rPr>
        <w:t>carpenter</w:t>
      </w:r>
      <w:proofErr w:type="gramEnd"/>
      <w:r w:rsidRPr="00C557EC">
        <w:rPr>
          <w:sz w:val="24"/>
          <w:szCs w:val="24"/>
        </w:rPr>
        <w:t xml:space="preserve"> the right hammer for the job, we need hardware that's reliable, durable, and easy to handle. These devices should be user-friendly, with interfaces that mechanics can navigate with ease, ensuring they can focus on the repairs without getting bogged down by complicated technology.</w:t>
      </w:r>
    </w:p>
    <w:p w14:paraId="40E55782" w14:textId="517DD8BC" w:rsidR="00AC5E3C" w:rsidRPr="00C557EC" w:rsidRDefault="00AC5E3C" w:rsidP="002974C8">
      <w:pPr>
        <w:pStyle w:val="Heading3"/>
      </w:pPr>
      <w:bookmarkStart w:id="62" w:name="_Toc165841047"/>
      <w:r w:rsidRPr="00C557EC">
        <w:t>AR Software</w:t>
      </w:r>
      <w:bookmarkEnd w:id="62"/>
    </w:p>
    <w:p w14:paraId="0F69DDDC" w14:textId="0795DF0F" w:rsidR="00AC5E3C" w:rsidRPr="00C557EC" w:rsidRDefault="00AC5E3C" w:rsidP="00AC5E3C">
      <w:pPr>
        <w:rPr>
          <w:sz w:val="24"/>
          <w:szCs w:val="24"/>
        </w:rPr>
      </w:pPr>
      <w:r w:rsidRPr="00C557EC">
        <w:rPr>
          <w:sz w:val="24"/>
          <w:szCs w:val="24"/>
        </w:rPr>
        <w:t xml:space="preserve">Choosing AR software is </w:t>
      </w:r>
      <w:proofErr w:type="gramStart"/>
      <w:r w:rsidRPr="00C557EC">
        <w:rPr>
          <w:sz w:val="24"/>
          <w:szCs w:val="24"/>
        </w:rPr>
        <w:t>similar to</w:t>
      </w:r>
      <w:proofErr w:type="gramEnd"/>
      <w:r w:rsidRPr="00C557EC">
        <w:rPr>
          <w:sz w:val="24"/>
          <w:szCs w:val="24"/>
        </w:rPr>
        <w:t xml:space="preserve"> picking apps for your phone. We need to select software that creates a smooth and user-friendly AR experience. Just like how you choose apps that are easy to use and provide helpful features, we want AR software that displays clear and helpful overlays on top of the real world, making it easy for mechanics to understand and use during repairs.</w:t>
      </w:r>
    </w:p>
    <w:p w14:paraId="66563F39" w14:textId="2E8965E6" w:rsidR="00AC5E3C" w:rsidRPr="00C557EC" w:rsidRDefault="00AC5E3C" w:rsidP="002974C8">
      <w:pPr>
        <w:pStyle w:val="Heading3"/>
      </w:pPr>
      <w:bookmarkStart w:id="63" w:name="_Toc165841048"/>
      <w:r w:rsidRPr="00C557EC">
        <w:t>Integration with existing systems</w:t>
      </w:r>
      <w:bookmarkEnd w:id="63"/>
    </w:p>
    <w:p w14:paraId="0354039F" w14:textId="142C6E16" w:rsidR="00AC5E3C" w:rsidRPr="00C557EC" w:rsidRDefault="00AC5E3C" w:rsidP="00AC5E3C">
      <w:r w:rsidRPr="00C557EC">
        <w:rPr>
          <w:sz w:val="24"/>
          <w:szCs w:val="24"/>
        </w:rPr>
        <w:t>Integration with existing systems is like making sure all the pieces of a puzzle fit together perfectly. Our AR system needs to work seamlessly with other systems already in place in the repair shop, like databases or management software. This ensures that information flows smoothly between different parts of the repair process, making everything more efficient and effective. It's all about ensuring that the AR system enhances, rather than disrupts, the workflow of the repair shop.</w:t>
      </w:r>
    </w:p>
    <w:p w14:paraId="40BB1C8E" w14:textId="5836DF34" w:rsidR="00AC5E3C" w:rsidRPr="00C557EC" w:rsidRDefault="00AC5E3C" w:rsidP="002974C8">
      <w:pPr>
        <w:pStyle w:val="Heading3"/>
      </w:pPr>
      <w:bookmarkStart w:id="64" w:name="_Toc165841049"/>
      <w:r w:rsidRPr="00C557EC">
        <w:t>Ensuring Compatibility and Performance</w:t>
      </w:r>
      <w:bookmarkEnd w:id="64"/>
    </w:p>
    <w:p w14:paraId="60A52FC9" w14:textId="440A706D" w:rsidR="00AC5E3C" w:rsidRPr="00C557EC" w:rsidRDefault="00AC5E3C" w:rsidP="00AC5E3C">
      <w:r w:rsidRPr="00C557EC">
        <w:rPr>
          <w:sz w:val="24"/>
          <w:szCs w:val="24"/>
        </w:rPr>
        <w:t xml:space="preserve">Ensuring compatibility means making sure the AR system works smoothly with different devices and operating systems that mechanics might use. It's like making sure a new game works on all types of gaming platforms, which everyone to be able to use without any issues. This ensures that mechanics can access the AR system no matter what device they prefer, whether it's a tablet, smartphone, or smart glasses. Considering performance involves making sure the AR system runs smoothly without </w:t>
      </w:r>
      <w:r w:rsidRPr="00C557EC">
        <w:rPr>
          <w:sz w:val="24"/>
          <w:szCs w:val="24"/>
        </w:rPr>
        <w:lastRenderedPageBreak/>
        <w:t>any lag or glitches. It's like making sure a video streams smoothly on your phone – we want mechanics to have a seamless experience while using the AR system. This means the AR software should be optimized to work efficiently on different devices, providing mechanics with real-time information and overlays without any delays or disruptions.</w:t>
      </w:r>
    </w:p>
    <w:p w14:paraId="460C4E66" w14:textId="5FA2BB36" w:rsidR="00AC5E3C" w:rsidRPr="00C557EC" w:rsidRDefault="00AC5E3C" w:rsidP="002974C8">
      <w:pPr>
        <w:pStyle w:val="Heading3"/>
      </w:pPr>
      <w:bookmarkStart w:id="65" w:name="_Toc165841050"/>
      <w:r w:rsidRPr="00C557EC">
        <w:t>Addressing Security Concerns</w:t>
      </w:r>
      <w:bookmarkEnd w:id="65"/>
    </w:p>
    <w:p w14:paraId="66AD5224" w14:textId="78230224" w:rsidR="00AC5E3C" w:rsidRPr="00C557EC" w:rsidRDefault="00AC5E3C" w:rsidP="00AC5E3C">
      <w:r w:rsidRPr="00C557EC">
        <w:rPr>
          <w:sz w:val="24"/>
          <w:szCs w:val="24"/>
        </w:rPr>
        <w:t xml:space="preserve">Just like you'd want to keep your personal information safe on your phone, we need to ensure that the AR system protects mechanics' data from unauthorized access. This means using advanced techniques like encryption to scramble the data, making it unreadable to anyone who shouldn't have access. </w:t>
      </w:r>
    </w:p>
    <w:p w14:paraId="7FE6251E" w14:textId="42CEFCB6" w:rsidR="00AC5E3C" w:rsidRPr="00C557EC" w:rsidRDefault="00AC5E3C" w:rsidP="007F22B3">
      <w:pPr>
        <w:pStyle w:val="Heading3"/>
      </w:pPr>
      <w:bookmarkStart w:id="66" w:name="_Toc165841051"/>
      <w:r w:rsidRPr="00C557EC">
        <w:t>Providing Technical Support</w:t>
      </w:r>
      <w:bookmarkEnd w:id="66"/>
    </w:p>
    <w:p w14:paraId="190BB63D" w14:textId="4C2343A0" w:rsidR="00AC5E3C" w:rsidRPr="00C557EC" w:rsidRDefault="00AC5E3C" w:rsidP="00AC5E3C">
      <w:pPr>
        <w:rPr>
          <w:sz w:val="24"/>
          <w:szCs w:val="24"/>
        </w:rPr>
      </w:pPr>
      <w:r w:rsidRPr="00C557EC">
        <w:rPr>
          <w:sz w:val="24"/>
          <w:szCs w:val="24"/>
        </w:rPr>
        <w:t>Just as you'd want help if your phone stopped working, mechanics should have access to assistance if they run into any problems with the AR system. This means having a dedicated support system in place, like a customer service hotline, where mechanics can reach out for help and get their issues resolved quickly. It's all about making sure mechanics feel supported and confident using the AR system, just like you'd expect with any other piece of technology.</w:t>
      </w:r>
    </w:p>
    <w:p w14:paraId="76F7FA39" w14:textId="5D3AE001" w:rsidR="00AC5E3C" w:rsidRPr="00C557EC" w:rsidRDefault="00AC5E3C" w:rsidP="00AC5E3C">
      <w:pPr>
        <w:pStyle w:val="Heading2"/>
      </w:pPr>
      <w:bookmarkStart w:id="67" w:name="_Toc165841052"/>
      <w:r w:rsidRPr="00C557EC">
        <w:t>Test Scenarios</w:t>
      </w:r>
      <w:bookmarkEnd w:id="67"/>
    </w:p>
    <w:p w14:paraId="00A0E83A" w14:textId="75389BA9" w:rsidR="00AC5E3C" w:rsidRPr="00C557EC" w:rsidRDefault="00AC5E3C" w:rsidP="00AC5E3C">
      <w:r w:rsidRPr="00C557EC">
        <w:t xml:space="preserve">In this Testing case, a set of automated and Manual test cases are running under the dedicated teams, All the Testing teams are responsible for performing </w:t>
      </w:r>
      <w:proofErr w:type="gramStart"/>
      <w:r w:rsidRPr="00C557EC">
        <w:t>tests</w:t>
      </w:r>
      <w:proofErr w:type="gramEnd"/>
      <w:r w:rsidRPr="00C557EC">
        <w:t xml:space="preserve"> providing the test data and developing automated tests.</w:t>
      </w:r>
    </w:p>
    <w:p w14:paraId="54CDB5E9" w14:textId="076C53A3" w:rsidR="00AC5E3C" w:rsidRPr="00C557EC" w:rsidRDefault="00AC5E3C" w:rsidP="002974C8">
      <w:pPr>
        <w:pStyle w:val="Heading3"/>
      </w:pPr>
      <w:bookmarkStart w:id="68" w:name="_Toc165841053"/>
      <w:r w:rsidRPr="00C557EC">
        <w:t>Unit tests</w:t>
      </w:r>
      <w:bookmarkEnd w:id="68"/>
    </w:p>
    <w:p w14:paraId="72C897B0" w14:textId="441083A7" w:rsidR="00AC5E3C" w:rsidRPr="00C557EC" w:rsidRDefault="00AC5E3C" w:rsidP="00AC5E3C">
      <w:r w:rsidRPr="00C557EC">
        <w:t xml:space="preserve">Unit testing is the First layer of testing, every dedicated developer of the team is solely responsible because there is a lot of manual coding involved in unit testing. </w:t>
      </w:r>
      <w:proofErr w:type="gramStart"/>
      <w:r w:rsidRPr="00C557EC">
        <w:t>the</w:t>
      </w:r>
      <w:proofErr w:type="gramEnd"/>
      <w:r w:rsidRPr="00C557EC">
        <w:t xml:space="preserve"> unit testing takes place before the launch or release. The unit tests are determined by the </w:t>
      </w:r>
      <w:r w:rsidR="008D03F2" w:rsidRPr="00C557EC">
        <w:t>used.</w:t>
      </w:r>
      <w:r w:rsidRPr="00C557EC">
        <w:t xml:space="preserve"> </w:t>
      </w:r>
    </w:p>
    <w:p w14:paraId="1470384C" w14:textId="77777777" w:rsidR="00AC5E3C" w:rsidRPr="00C557EC" w:rsidRDefault="00AC5E3C" w:rsidP="00AC5E3C">
      <w:r w:rsidRPr="00C557EC">
        <w:t>classes and the corresponding methods.</w:t>
      </w:r>
    </w:p>
    <w:p w14:paraId="3307B82B" w14:textId="44FEC0D8" w:rsidR="00AC5E3C" w:rsidRPr="00C557EC" w:rsidRDefault="00AC5E3C" w:rsidP="002974C8">
      <w:pPr>
        <w:pStyle w:val="Heading3"/>
      </w:pPr>
      <w:bookmarkStart w:id="69" w:name="_Toc165841054"/>
      <w:r w:rsidRPr="00C557EC">
        <w:lastRenderedPageBreak/>
        <w:t>Components tests</w:t>
      </w:r>
      <w:bookmarkEnd w:id="69"/>
    </w:p>
    <w:p w14:paraId="4A31057D" w14:textId="77777777" w:rsidR="00AC5E3C" w:rsidRPr="00C557EC" w:rsidRDefault="00AC5E3C" w:rsidP="00AC5E3C">
      <w:r w:rsidRPr="00C557EC">
        <w:t>Component testing is done automatically with software support. After Unit Testing is performed, the next testing is component testing. Component testing is done by the testers who push the code to the automated infrastructure provided by the DevOps team.</w:t>
      </w:r>
    </w:p>
    <w:p w14:paraId="529C0E42" w14:textId="1A185CD3" w:rsidR="00AC5E3C" w:rsidRPr="00C557EC" w:rsidRDefault="00AC5E3C" w:rsidP="002974C8">
      <w:pPr>
        <w:pStyle w:val="Heading3"/>
      </w:pPr>
      <w:bookmarkStart w:id="70" w:name="_Toc165841055"/>
      <w:r w:rsidRPr="00C557EC">
        <w:t>Integration Tests</w:t>
      </w:r>
      <w:bookmarkEnd w:id="70"/>
    </w:p>
    <w:p w14:paraId="47DBCBCC" w14:textId="744A516E" w:rsidR="00AC5E3C" w:rsidRPr="00C557EC" w:rsidRDefault="00AC5E3C" w:rsidP="00AC5E3C">
      <w:r w:rsidRPr="00C557EC">
        <w:t xml:space="preserve">Integration tests are performed more </w:t>
      </w:r>
      <w:r w:rsidR="00A9551C" w:rsidRPr="00C557EC">
        <w:t>often,</w:t>
      </w:r>
      <w:r w:rsidRPr="00C557EC">
        <w:t xml:space="preserve"> and more quickly as new features or changes are added to the software. Dedicated Developers and Testers worked together in this </w:t>
      </w:r>
      <w:r w:rsidR="00A9551C" w:rsidRPr="00C557EC">
        <w:t>phase and</w:t>
      </w:r>
      <w:r w:rsidRPr="00C557EC">
        <w:t xml:space="preserve"> are responsible for system integration testing. In this testing, the DevOps Team deploys testing under CI/CD, which helps how different modules and services work within the application. The testers will take help from the Product Owner or business analyst for help in developing the test scenarios and reviewing the cases.</w:t>
      </w:r>
    </w:p>
    <w:p w14:paraId="134FE6AC" w14:textId="1325AAB3" w:rsidR="00AC5E3C" w:rsidRPr="00C557EC" w:rsidRDefault="00AC5E3C" w:rsidP="002974C8">
      <w:pPr>
        <w:pStyle w:val="Heading3"/>
      </w:pPr>
      <w:bookmarkStart w:id="71" w:name="_Toc165841056"/>
      <w:r w:rsidRPr="00C557EC">
        <w:t>System Tests</w:t>
      </w:r>
      <w:bookmarkEnd w:id="71"/>
    </w:p>
    <w:p w14:paraId="63D5B6D0" w14:textId="57C761C9" w:rsidR="00AC5E3C" w:rsidRPr="00C557EC" w:rsidRDefault="00AC5E3C" w:rsidP="00AC5E3C">
      <w:r w:rsidRPr="00C557EC">
        <w:t>System Testing is performed by a testing team manually that is independent of the development team, but in system testing people like Software Testers, Q</w:t>
      </w:r>
      <w:r w:rsidR="0018672E" w:rsidRPr="00C557EC">
        <w:t>&amp;</w:t>
      </w:r>
      <w:r w:rsidRPr="00C557EC">
        <w:t>A Analysts, Acceptance Testers, and others are involved they typically conduct system testing after it checks individual modules with functional or user story testing and then each component through integration testing.</w:t>
      </w:r>
    </w:p>
    <w:p w14:paraId="57B611C5" w14:textId="14FC23D8" w:rsidR="00C67724" w:rsidRPr="00C557EC" w:rsidRDefault="00C67724" w:rsidP="00C67724">
      <w:pPr>
        <w:pStyle w:val="Heading1"/>
      </w:pPr>
      <w:bookmarkStart w:id="72" w:name="_Toc165841057"/>
      <w:r w:rsidRPr="00C557EC">
        <w:lastRenderedPageBreak/>
        <w:t>Project Planning</w:t>
      </w:r>
      <w:bookmarkEnd w:id="72"/>
    </w:p>
    <w:p w14:paraId="3456C4F0" w14:textId="4F6F0ECC" w:rsidR="00C67724" w:rsidRPr="00C557EC" w:rsidRDefault="00C67724" w:rsidP="00C67724">
      <w:pPr>
        <w:pStyle w:val="Heading2"/>
      </w:pPr>
      <w:bookmarkStart w:id="73" w:name="_Toc165841058"/>
      <w:r w:rsidRPr="00C557EC">
        <w:t>Project Management Methodology</w:t>
      </w:r>
      <w:bookmarkEnd w:id="73"/>
    </w:p>
    <w:p w14:paraId="5652A9CB" w14:textId="5F933219" w:rsidR="00C67724" w:rsidRPr="00C557EC" w:rsidRDefault="00C67724" w:rsidP="00C67724">
      <w:r w:rsidRPr="00C557EC">
        <w:t xml:space="preserve">We have decided to adopt the Agile methodology in software development due to its numerous benefits. The Agile methodology prioritizes rapid and frequent software delivery, ensuring that we can provide Martin &amp; Weber with valuable features more quickly. This is achieved </w:t>
      </w:r>
      <w:r w:rsidR="0086284E" w:rsidRPr="00C557EC">
        <w:t>using</w:t>
      </w:r>
      <w:r w:rsidRPr="00C557EC">
        <w:t xml:space="preserve"> shorter development cycles, which typically last between two weeks to two months. Through feedback loops and iterations, product quality and value are improved, and as a result, valuable features can be made available to Martin &amp; Weber sooner. By gathering frequent feedback from Martin and Weber, we can enhance the product and speed up its delivery.</w:t>
      </w:r>
    </w:p>
    <w:p w14:paraId="3C48ACC2" w14:textId="77777777" w:rsidR="00C67724" w:rsidRPr="00C557EC" w:rsidRDefault="00C67724" w:rsidP="00C67724">
      <w:r w:rsidRPr="00C557EC">
        <w:t xml:space="preserve">The main objective of Agile is to deliver valuable software early and continuously, ensuring customer satisfaction, which in </w:t>
      </w:r>
      <w:proofErr w:type="gramStart"/>
      <w:r w:rsidRPr="00C557EC">
        <w:t>turn,</w:t>
      </w:r>
      <w:proofErr w:type="gramEnd"/>
      <w:r w:rsidRPr="00C557EC">
        <w:t xml:space="preserve"> helps us keep Martin and Weber happy.   </w:t>
      </w:r>
    </w:p>
    <w:p w14:paraId="4B186A6A" w14:textId="1554D0A3" w:rsidR="00C67724" w:rsidRPr="00C557EC" w:rsidRDefault="00C67724" w:rsidP="00C67724">
      <w:r w:rsidRPr="00C557EC">
        <w:t>We are using the Scrum method. Scrum offers numerous benefits to Martin &amp; Weber.</w:t>
      </w:r>
    </w:p>
    <w:p w14:paraId="02B7397B" w14:textId="77777777" w:rsidR="00C67724" w:rsidRPr="00C557EC" w:rsidRDefault="00C67724" w:rsidP="00C67724">
      <w:r w:rsidRPr="00C557EC">
        <w:rPr>
          <w:b/>
          <w:bCs/>
        </w:rPr>
        <w:t>1. Frequent Delivery:</w:t>
      </w:r>
      <w:r w:rsidRPr="00C557EC">
        <w:t xml:space="preserve"> By breaking down the development process into short sprints, the Scrum team can deliver valuable features regularly, ensuring that Martin &amp; Weber can see tangible progress regularly.</w:t>
      </w:r>
    </w:p>
    <w:p w14:paraId="4A24D669" w14:textId="77777777" w:rsidR="00C67724" w:rsidRPr="00C557EC" w:rsidRDefault="00C67724" w:rsidP="00C67724">
      <w:r w:rsidRPr="00C557EC">
        <w:rPr>
          <w:b/>
          <w:bCs/>
        </w:rPr>
        <w:t>2. Feedback Loops:</w:t>
      </w:r>
      <w:r w:rsidRPr="00C557EC">
        <w:t xml:space="preserve"> The regular interaction between the Scrum team and Martin &amp; Weber ensures that their requirements are understood and incorporated into the product quickly. This approach leads to higher satisfaction levels and ensures that Martin &amp; Weber's needs are met effectively.</w:t>
      </w:r>
    </w:p>
    <w:p w14:paraId="449E3A92" w14:textId="0EFFF550" w:rsidR="00C67724" w:rsidRPr="00C557EC" w:rsidRDefault="00C67724" w:rsidP="00C67724">
      <w:r w:rsidRPr="00C557EC">
        <w:rPr>
          <w:b/>
          <w:bCs/>
        </w:rPr>
        <w:t>3. Continuous Improvement:</w:t>
      </w:r>
      <w:r w:rsidR="0086284E" w:rsidRPr="00C557EC">
        <w:t xml:space="preserve"> </w:t>
      </w:r>
      <w:r w:rsidRPr="00C557EC">
        <w:t>The iterative nature of Scrum, with its sprint reviews and retrospectives, allows the team to continuously improve both the product and the development process. This approach ensures that Martin &amp; Weber's needs are met effectively and that they receive a product that exceeds their expectations.</w:t>
      </w:r>
    </w:p>
    <w:p w14:paraId="50E794C8" w14:textId="2606DF92" w:rsidR="00B50E95" w:rsidRPr="00C557EC" w:rsidRDefault="002C3E65" w:rsidP="002C3E65">
      <w:pPr>
        <w:spacing w:line="240" w:lineRule="auto"/>
        <w:jc w:val="center"/>
      </w:pPr>
      <w:r w:rsidRPr="00C557EC">
        <w:rPr>
          <w:noProof/>
        </w:rPr>
        <w:lastRenderedPageBreak/>
        <w:drawing>
          <wp:inline distT="0" distB="0" distL="0" distR="0" wp14:anchorId="25CE17A2" wp14:editId="79865383">
            <wp:extent cx="3130025" cy="2750527"/>
            <wp:effectExtent l="0" t="0" r="0" b="0"/>
            <wp:docPr id="1"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oftware development process&#10;&#10;Description automatically generated"/>
                    <pic:cNvPicPr/>
                  </pic:nvPicPr>
                  <pic:blipFill rotWithShape="1">
                    <a:blip r:embed="rId22"/>
                    <a:srcRect t="5243" b="6881"/>
                    <a:stretch/>
                  </pic:blipFill>
                  <pic:spPr bwMode="auto">
                    <a:xfrm>
                      <a:off x="0" y="0"/>
                      <a:ext cx="3130711" cy="2751130"/>
                    </a:xfrm>
                    <a:prstGeom prst="rect">
                      <a:avLst/>
                    </a:prstGeom>
                    <a:ln>
                      <a:noFill/>
                    </a:ln>
                    <a:extLst>
                      <a:ext uri="{53640926-AAD7-44D8-BBD7-CCE9431645EC}">
                        <a14:shadowObscured xmlns:a14="http://schemas.microsoft.com/office/drawing/2010/main"/>
                      </a:ext>
                    </a:extLst>
                  </pic:spPr>
                </pic:pic>
              </a:graphicData>
            </a:graphic>
          </wp:inline>
        </w:drawing>
      </w:r>
    </w:p>
    <w:p w14:paraId="3F24D754" w14:textId="1A5ABA9A" w:rsidR="002C3E65" w:rsidRPr="00C557EC" w:rsidRDefault="002C3E65" w:rsidP="002C3E65">
      <w:pPr>
        <w:pStyle w:val="Caption"/>
        <w:jc w:val="center"/>
        <w:rPr>
          <w:sz w:val="20"/>
          <w:szCs w:val="20"/>
        </w:rPr>
      </w:pPr>
      <w:bookmarkStart w:id="74" w:name="_Toc165841119"/>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5</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1</w:t>
      </w:r>
      <w:r w:rsidRPr="00C557EC">
        <w:fldChar w:fldCharType="end"/>
      </w:r>
      <w:r w:rsidRPr="00C557EC">
        <w:rPr>
          <w:sz w:val="20"/>
          <w:szCs w:val="20"/>
        </w:rPr>
        <w:t>: Agile Methodology Circle</w:t>
      </w:r>
      <w:bookmarkEnd w:id="74"/>
    </w:p>
    <w:p w14:paraId="0EA4EB2F" w14:textId="00E3C3D1" w:rsidR="00E27565" w:rsidRPr="00C557EC" w:rsidRDefault="00E27565" w:rsidP="00E27565">
      <w:pPr>
        <w:pStyle w:val="Heading2"/>
      </w:pPr>
      <w:bookmarkStart w:id="75" w:name="_Toc165841059"/>
      <w:r w:rsidRPr="00C557EC">
        <w:t>Execution Methodology</w:t>
      </w:r>
      <w:bookmarkEnd w:id="75"/>
    </w:p>
    <w:p w14:paraId="57AE7532" w14:textId="7DED943F" w:rsidR="00E0634B" w:rsidRPr="00C557EC" w:rsidRDefault="00E0634B" w:rsidP="00E0634B">
      <w:r w:rsidRPr="00C557EC">
        <w:t xml:space="preserve">As part of the Scrum methodology, we divide each development phase into four-week sprints, within which we define specific goals and results. </w:t>
      </w:r>
      <w:proofErr w:type="gramStart"/>
      <w:r w:rsidRPr="00C557EC">
        <w:t>In order to</w:t>
      </w:r>
      <w:proofErr w:type="gramEnd"/>
      <w:r w:rsidRPr="00C557EC">
        <w:t xml:space="preserve"> maintain an overview and be able to react promptly to challenges, we hold short daily meetings, known as daily stand-ups. Sprint reviews are held at the end of each sprint to review the work done to ensure that it meets the customer's requirements. </w:t>
      </w:r>
    </w:p>
    <w:p w14:paraId="67026FBD" w14:textId="2031B2A8" w:rsidR="00E0634B" w:rsidRPr="00C557EC" w:rsidRDefault="00E0634B" w:rsidP="00E0634B">
      <w:r w:rsidRPr="00C557EC">
        <w:t xml:space="preserve">Another key component of our method is continuous integration and delivery. Through automated builds and tests, we ensure that integrations are frequent and error-free, which constantly improves the quality of the </w:t>
      </w:r>
      <w:proofErr w:type="gramStart"/>
      <w:r w:rsidRPr="00C557EC">
        <w:t>end product</w:t>
      </w:r>
      <w:proofErr w:type="gramEnd"/>
      <w:r w:rsidRPr="00C557EC">
        <w:t>.</w:t>
      </w:r>
    </w:p>
    <w:p w14:paraId="18922876" w14:textId="2D60D182" w:rsidR="00E0634B" w:rsidRPr="00C557EC" w:rsidRDefault="00E0634B" w:rsidP="00E0634B">
      <w:r w:rsidRPr="00C557EC">
        <w:t>In terms of user-oriented development, we rely on prototyping and the creation of minimal viable products (MVPs). By publishing these prototypes and MVPs early and regularly, we collect valuable feedback from end users, which flows directly into further development. We use this direct feedback, especially from the technicians at Martin &amp; Weber, to continuously optimize the user experience.</w:t>
      </w:r>
    </w:p>
    <w:p w14:paraId="31AABBDF" w14:textId="3A26F2BC" w:rsidR="00E0634B" w:rsidRPr="00C557EC" w:rsidRDefault="00E0634B" w:rsidP="00E0634B">
      <w:r w:rsidRPr="00C557EC">
        <w:t xml:space="preserve">Finally, involving and communicating with key stakeholders is a central aspect of our project management. We keep everyone involved, including the client team and end users, informed </w:t>
      </w:r>
      <w:r w:rsidRPr="00C557EC">
        <w:lastRenderedPageBreak/>
        <w:t>of progress and changes to the project through regular updates. The project plan is designed to be flexible and is regularly updated and reviewed against milestones to best respond to changing requirements and priorities. Using an agile methodology offers significant benefits, including flexibility, improved end-user satisfaction and efficient use of resources. This ensures that the project not only meets the technical requirements, but also increases operational efficiency for our Martin &amp; Weber Shop client and maximizes user adoption.</w:t>
      </w:r>
    </w:p>
    <w:p w14:paraId="6A463A2B" w14:textId="09FE4C47" w:rsidR="00E27565" w:rsidRDefault="00E27565" w:rsidP="00E27565">
      <w:pPr>
        <w:pStyle w:val="Heading2"/>
      </w:pPr>
      <w:bookmarkStart w:id="76" w:name="_Toc165841060"/>
      <w:r w:rsidRPr="00C557EC">
        <w:t>Controlling Methodology</w:t>
      </w:r>
      <w:bookmarkEnd w:id="76"/>
    </w:p>
    <w:p w14:paraId="6B72C397" w14:textId="69EB74AF" w:rsidR="00B36E99" w:rsidRPr="00B36E99" w:rsidRDefault="00B36E99" w:rsidP="00B36E99">
      <w:r w:rsidRPr="00B36E99">
        <w:t>Milestone trend analysis was chosen as the methodology for controlling the project. This method is suitable for providing a precise overview of when milestones should be reached in agile project developments. Figure 5-2 below shows the control instance based on the planned sprints for the standard package in section 5.6. The diagram can be quickly adapted to the planned sprints for the premium package.</w:t>
      </w:r>
    </w:p>
    <w:p w14:paraId="075AB51E" w14:textId="6506762A" w:rsidR="0037769D" w:rsidRPr="00C557EC" w:rsidRDefault="0037769D" w:rsidP="0037769D">
      <w:pPr>
        <w:spacing w:line="240" w:lineRule="auto"/>
      </w:pPr>
      <w:r w:rsidRPr="00C557EC">
        <w:rPr>
          <w:noProof/>
        </w:rPr>
        <w:drawing>
          <wp:inline distT="0" distB="0" distL="0" distR="0" wp14:anchorId="43F01681" wp14:editId="6C9C2642">
            <wp:extent cx="5016193" cy="4023360"/>
            <wp:effectExtent l="0" t="0" r="0" b="0"/>
            <wp:docPr id="2903480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4803" name="Grafik 1" descr="Ein Bild, das Text, Screenshot, Diagramm, Reihe enthält.&#10;&#10;Automatisch generierte Beschreibu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0584" cy="4034903"/>
                    </a:xfrm>
                    <a:prstGeom prst="rect">
                      <a:avLst/>
                    </a:prstGeom>
                    <a:noFill/>
                    <a:ln>
                      <a:noFill/>
                    </a:ln>
                  </pic:spPr>
                </pic:pic>
              </a:graphicData>
            </a:graphic>
          </wp:inline>
        </w:drawing>
      </w:r>
    </w:p>
    <w:p w14:paraId="6CE9E0A4" w14:textId="7B195861" w:rsidR="0037769D" w:rsidRDefault="0037769D" w:rsidP="00183BB9">
      <w:pPr>
        <w:pStyle w:val="Caption"/>
        <w:jc w:val="center"/>
        <w:rPr>
          <w:sz w:val="20"/>
          <w:szCs w:val="20"/>
        </w:rPr>
      </w:pPr>
      <w:bookmarkStart w:id="77" w:name="_Toc165841120"/>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5</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2</w:t>
      </w:r>
      <w:r w:rsidRPr="00C557EC">
        <w:fldChar w:fldCharType="end"/>
      </w:r>
      <w:r w:rsidRPr="00C557EC">
        <w:rPr>
          <w:sz w:val="20"/>
          <w:szCs w:val="20"/>
        </w:rPr>
        <w:t>: Prepared Milestone Trend Analysis Chart</w:t>
      </w:r>
      <w:bookmarkEnd w:id="77"/>
    </w:p>
    <w:p w14:paraId="4E208911" w14:textId="046FEF01" w:rsidR="00183BB9" w:rsidRDefault="00183BB9" w:rsidP="00183BB9">
      <w:r>
        <w:lastRenderedPageBreak/>
        <w:t>The chart shows four key milestones planned over a period from May to July. The critical path of the project is represented by the red line that extends from one milestone to the next, highlighting key points in time as the project progresses. This shows that each of the four milestones is critical to the project's schedule and delays to any of these milestones would likely affect the overall project schedule and end date.</w:t>
      </w:r>
    </w:p>
    <w:p w14:paraId="4D883DF8" w14:textId="3B9F9734" w:rsidR="00183BB9" w:rsidRDefault="00183BB9" w:rsidP="00183BB9">
      <w:r>
        <w:t xml:space="preserve">The different sprints - Sprint 0, Sprint 1, Sprint 2 and Sprint 3 - are represented by different colors and run parallel to the reporting dates, which are marked as red dots on a horizontal axis at the bottom of the graph. The chronological positioning and sequence of the sprints indicate that each sprint comprises specific goals and tasks that must be fulfilled </w:t>
      </w:r>
      <w:r w:rsidR="009D1F68">
        <w:t>to</w:t>
      </w:r>
      <w:r>
        <w:t xml:space="preserve"> successfully reach the subsequent milestones.</w:t>
      </w:r>
    </w:p>
    <w:p w14:paraId="602DA5BD" w14:textId="2E67A828" w:rsidR="00183BB9" w:rsidRDefault="00183BB9" w:rsidP="00183BB9">
      <w:r>
        <w:t>The product launch is represented by a green line positioned at the end of the diagram, indicating that the product will be launched after the last sprint has been completed and all milestones have been met.</w:t>
      </w:r>
    </w:p>
    <w:p w14:paraId="7C86E3B4" w14:textId="523C1DCC" w:rsidR="00183BB9" w:rsidRPr="00183BB9" w:rsidRDefault="00183BB9" w:rsidP="00183BB9">
      <w:r>
        <w:t xml:space="preserve">The effective use of such an MTA chart in an IT project allows the management team to make adjustments in real time should project progress slow down or </w:t>
      </w:r>
      <w:proofErr w:type="gramStart"/>
      <w:r>
        <w:t>accelerate, and</w:t>
      </w:r>
      <w:proofErr w:type="gramEnd"/>
      <w:r>
        <w:t xml:space="preserve"> helps to improve transparency and communication with project stakeholders to ensure successful project delivery.</w:t>
      </w:r>
    </w:p>
    <w:p w14:paraId="1DC42D40" w14:textId="4DB2E495" w:rsidR="00DB035F" w:rsidRPr="00C557EC" w:rsidRDefault="00DB035F" w:rsidP="00DB035F">
      <w:pPr>
        <w:pStyle w:val="Heading2"/>
      </w:pPr>
      <w:bookmarkStart w:id="78" w:name="_Toc165841061"/>
      <w:r w:rsidRPr="00C557EC">
        <w:t>User Stories and Epics</w:t>
      </w:r>
      <w:bookmarkEnd w:id="78"/>
    </w:p>
    <w:p w14:paraId="6678862F" w14:textId="77777777" w:rsidR="00DB035F" w:rsidRPr="00C557EC" w:rsidRDefault="00DB035F" w:rsidP="00DB035F">
      <w:r w:rsidRPr="00C557EC">
        <w:t>The user stories cover a range of tasks, from basic functionalities like logging in and registering for an account to more complex tasks such as recording critical repairs and providing technical support. Each user story is prioritized based on its importance and complexity, which helps the development team allocate resources effectively.</w:t>
      </w:r>
    </w:p>
    <w:p w14:paraId="37FE14AA" w14:textId="49CA5880" w:rsidR="00FF768A" w:rsidRPr="00C557EC" w:rsidRDefault="00DB035F" w:rsidP="00DB035F">
      <w:r w:rsidRPr="00C557EC">
        <w:t>Overall, this approach helps to break down the development process into smaller, manageable tasks, making it easier to plan, prioritize, and track progress. It also ensures that the development team remains focused on delivering value to users by meeting their specific needs and requirements outlined in the user stories.</w:t>
      </w:r>
      <w:r w:rsidR="007856E4" w:rsidRPr="00C557EC">
        <w:t xml:space="preserve"> The detailed User Stories and Epics are in the Appendix in section </w:t>
      </w:r>
      <w:r w:rsidR="001F272F" w:rsidRPr="00C557EC">
        <w:t>K</w:t>
      </w:r>
      <w:r w:rsidR="00C43E53" w:rsidRPr="00C557EC">
        <w:t xml:space="preserve"> and </w:t>
      </w:r>
      <w:r w:rsidR="001F272F" w:rsidRPr="00C557EC">
        <w:t>L</w:t>
      </w:r>
      <w:r w:rsidR="007856E4" w:rsidRPr="00C557EC">
        <w:t>.</w:t>
      </w:r>
    </w:p>
    <w:p w14:paraId="77BA0FB6" w14:textId="6890A28B" w:rsidR="00FF768A" w:rsidRPr="00C557EC" w:rsidRDefault="00FF768A" w:rsidP="00FF768A">
      <w:pPr>
        <w:pStyle w:val="Heading2"/>
      </w:pPr>
      <w:bookmarkStart w:id="79" w:name="_Toc165841062"/>
      <w:r w:rsidRPr="00C557EC">
        <w:lastRenderedPageBreak/>
        <w:t>Project Structure and Network Plan</w:t>
      </w:r>
      <w:bookmarkEnd w:id="79"/>
    </w:p>
    <w:p w14:paraId="0700D746" w14:textId="5B1B0E70" w:rsidR="00FF768A" w:rsidRPr="00C557EC" w:rsidRDefault="00FF768A" w:rsidP="00FF768A">
      <w:pPr>
        <w:pStyle w:val="Heading3"/>
      </w:pPr>
      <w:bookmarkStart w:id="80" w:name="_Toc165841063"/>
      <w:r w:rsidRPr="00C557EC">
        <w:t>Product Structure Plan</w:t>
      </w:r>
      <w:bookmarkEnd w:id="80"/>
    </w:p>
    <w:p w14:paraId="22B08956" w14:textId="6043C805" w:rsidR="00FF768A" w:rsidRPr="00C557EC" w:rsidRDefault="00F32D58" w:rsidP="00705800">
      <w:pPr>
        <w:spacing w:line="240" w:lineRule="auto"/>
        <w:jc w:val="center"/>
      </w:pPr>
      <w:r w:rsidRPr="00C557EC">
        <w:rPr>
          <w:rFonts w:eastAsia="Times New Roman"/>
          <w:noProof/>
          <w:sz w:val="24"/>
          <w:szCs w:val="24"/>
        </w:rPr>
        <w:drawing>
          <wp:inline distT="0" distB="0" distL="0" distR="0" wp14:anchorId="235D42DB" wp14:editId="4BDA99A2">
            <wp:extent cx="5105400" cy="5314950"/>
            <wp:effectExtent l="0" t="0" r="0" b="0"/>
            <wp:docPr id="7" name="Picture 7" descr="A diagram of a user s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user story&#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05400" cy="5314950"/>
                    </a:xfrm>
                    <a:prstGeom prst="rect">
                      <a:avLst/>
                    </a:prstGeom>
                    <a:noFill/>
                    <a:ln>
                      <a:noFill/>
                    </a:ln>
                  </pic:spPr>
                </pic:pic>
              </a:graphicData>
            </a:graphic>
          </wp:inline>
        </w:drawing>
      </w:r>
    </w:p>
    <w:p w14:paraId="285FD88E" w14:textId="68E263D8" w:rsidR="00F32D58" w:rsidRPr="00C557EC" w:rsidRDefault="00F32D58" w:rsidP="00F32D58">
      <w:pPr>
        <w:pStyle w:val="Caption"/>
        <w:jc w:val="center"/>
        <w:rPr>
          <w:sz w:val="20"/>
          <w:szCs w:val="20"/>
        </w:rPr>
      </w:pPr>
      <w:bookmarkStart w:id="81" w:name="_Toc165841121"/>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5</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2</w:t>
      </w:r>
      <w:r w:rsidRPr="00C557EC">
        <w:fldChar w:fldCharType="end"/>
      </w:r>
      <w:r w:rsidRPr="00C557EC">
        <w:rPr>
          <w:sz w:val="20"/>
          <w:szCs w:val="20"/>
        </w:rPr>
        <w:t>: Structure Plan</w:t>
      </w:r>
      <w:bookmarkEnd w:id="81"/>
      <w:r w:rsidR="0091037E" w:rsidRPr="00C557EC">
        <w:rPr>
          <w:sz w:val="20"/>
          <w:szCs w:val="20"/>
        </w:rPr>
        <w:t xml:space="preserve"> </w:t>
      </w:r>
    </w:p>
    <w:p w14:paraId="2DB602E2" w14:textId="11CD0728" w:rsidR="00DD7800" w:rsidRPr="00C557EC" w:rsidRDefault="00705800" w:rsidP="00705800">
      <w:pPr>
        <w:spacing w:line="240" w:lineRule="auto"/>
        <w:jc w:val="center"/>
      </w:pPr>
      <w:r w:rsidRPr="00C557EC">
        <w:rPr>
          <w:rFonts w:eastAsia="Times New Roman"/>
          <w:noProof/>
          <w:sz w:val="24"/>
          <w:szCs w:val="24"/>
        </w:rPr>
        <w:lastRenderedPageBreak/>
        <w:drawing>
          <wp:inline distT="0" distB="0" distL="0" distR="0" wp14:anchorId="01983239" wp14:editId="46CB6586">
            <wp:extent cx="4178300" cy="4992187"/>
            <wp:effectExtent l="0" t="0" r="0" b="0"/>
            <wp:docPr id="6" name="Picture 6" descr="A diagram of a user st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user story&#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300" cy="4992187"/>
                    </a:xfrm>
                    <a:prstGeom prst="rect">
                      <a:avLst/>
                    </a:prstGeom>
                    <a:noFill/>
                    <a:ln>
                      <a:noFill/>
                    </a:ln>
                  </pic:spPr>
                </pic:pic>
              </a:graphicData>
            </a:graphic>
          </wp:inline>
        </w:drawing>
      </w:r>
    </w:p>
    <w:p w14:paraId="7E633201" w14:textId="7DB2087A" w:rsidR="00F32D58" w:rsidRPr="00C557EC" w:rsidRDefault="00DD7800" w:rsidP="00FB2D68">
      <w:pPr>
        <w:pStyle w:val="Caption"/>
        <w:jc w:val="center"/>
        <w:rPr>
          <w:sz w:val="20"/>
          <w:szCs w:val="20"/>
        </w:rPr>
      </w:pPr>
      <w:bookmarkStart w:id="82" w:name="_Toc165841122"/>
      <w:r w:rsidRPr="00C557EC">
        <w:rPr>
          <w:sz w:val="20"/>
          <w:szCs w:val="20"/>
        </w:rPr>
        <w:t xml:space="preserve">Fig. </w:t>
      </w:r>
      <w:r w:rsidRPr="00C557EC">
        <w:fldChar w:fldCharType="begin"/>
      </w:r>
      <w:r w:rsidRPr="00C557EC">
        <w:instrText xml:space="preserve"> STYLEREF 1 \s </w:instrText>
      </w:r>
      <w:r w:rsidRPr="00C557EC">
        <w:fldChar w:fldCharType="separate"/>
      </w:r>
      <w:r w:rsidRPr="00C557EC">
        <w:t>5</w:t>
      </w:r>
      <w:r w:rsidRPr="00C557EC">
        <w:fldChar w:fldCharType="end"/>
      </w:r>
      <w:r w:rsidRPr="00C557EC">
        <w:rPr>
          <w:sz w:val="20"/>
          <w:szCs w:val="20"/>
        </w:rPr>
        <w:noBreakHyphen/>
      </w:r>
      <w:r w:rsidRPr="00C557EC">
        <w:fldChar w:fldCharType="begin"/>
      </w:r>
      <w:r w:rsidRPr="00C557EC">
        <w:instrText xml:space="preserve"> SEQ Abb. \* ARABIC \s 1 </w:instrText>
      </w:r>
      <w:r w:rsidRPr="00C557EC">
        <w:fldChar w:fldCharType="separate"/>
      </w:r>
      <w:r w:rsidRPr="00C557EC">
        <w:t>3</w:t>
      </w:r>
      <w:r w:rsidRPr="00C557EC">
        <w:fldChar w:fldCharType="end"/>
      </w:r>
      <w:r w:rsidRPr="00C557EC">
        <w:rPr>
          <w:sz w:val="20"/>
          <w:szCs w:val="20"/>
        </w:rPr>
        <w:t>: Structure Plan</w:t>
      </w:r>
      <w:bookmarkEnd w:id="82"/>
    </w:p>
    <w:p w14:paraId="387D9CC2" w14:textId="711DB412" w:rsidR="00FB2D68" w:rsidRPr="00C557EC" w:rsidRDefault="00FB2D68" w:rsidP="00FB2D68">
      <w:pPr>
        <w:pStyle w:val="Heading2"/>
      </w:pPr>
      <w:bookmarkStart w:id="83" w:name="_Toc165841064"/>
      <w:r w:rsidRPr="00C557EC">
        <w:t>Sprints</w:t>
      </w:r>
      <w:bookmarkEnd w:id="83"/>
    </w:p>
    <w:p w14:paraId="7CEA4B35" w14:textId="2B76DCCA" w:rsidR="00FB2D68" w:rsidRPr="00C557EC" w:rsidRDefault="00FB2D68" w:rsidP="00FB2D68">
      <w:pPr>
        <w:pStyle w:val="Heading3"/>
      </w:pPr>
      <w:bookmarkStart w:id="84" w:name="_Toc165841065"/>
      <w:r w:rsidRPr="00C557EC">
        <w:t>Sprints for mobile Development</w:t>
      </w:r>
      <w:bookmarkEnd w:id="84"/>
    </w:p>
    <w:tbl>
      <w:tblPr>
        <w:tblW w:w="84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6"/>
        <w:gridCol w:w="619"/>
        <w:gridCol w:w="684"/>
        <w:gridCol w:w="2016"/>
        <w:gridCol w:w="1005"/>
        <w:gridCol w:w="1114"/>
        <w:gridCol w:w="1044"/>
        <w:gridCol w:w="1220"/>
      </w:tblGrid>
      <w:tr w:rsidR="00FB2D68" w:rsidRPr="00C557EC" w14:paraId="42BA7B7D" w14:textId="77777777" w:rsidTr="00DF7D98">
        <w:trPr>
          <w:trHeight w:val="1005"/>
        </w:trPr>
        <w:tc>
          <w:tcPr>
            <w:tcW w:w="736" w:type="dxa"/>
            <w:tcBorders>
              <w:top w:val="single" w:sz="4" w:space="0" w:color="000000"/>
              <w:left w:val="single" w:sz="4" w:space="0" w:color="000000"/>
              <w:bottom w:val="single" w:sz="4" w:space="0" w:color="000000"/>
              <w:right w:val="single" w:sz="4" w:space="0" w:color="000000"/>
            </w:tcBorders>
            <w:hideMark/>
          </w:tcPr>
          <w:p w14:paraId="41EF148B" w14:textId="77777777" w:rsidR="00FB2D68" w:rsidRPr="00C557EC" w:rsidRDefault="00FB2D68" w:rsidP="00FB2D68">
            <w:pPr>
              <w:jc w:val="center"/>
            </w:pPr>
            <w:r w:rsidRPr="00C557EC">
              <w:t>Order</w:t>
            </w:r>
          </w:p>
        </w:tc>
        <w:tc>
          <w:tcPr>
            <w:tcW w:w="619" w:type="dxa"/>
            <w:tcBorders>
              <w:top w:val="single" w:sz="4" w:space="0" w:color="000000"/>
              <w:left w:val="single" w:sz="4" w:space="0" w:color="000000"/>
              <w:bottom w:val="single" w:sz="4" w:space="0" w:color="000000"/>
              <w:right w:val="single" w:sz="4" w:space="0" w:color="000000"/>
            </w:tcBorders>
            <w:hideMark/>
          </w:tcPr>
          <w:p w14:paraId="0BF401D9" w14:textId="77777777" w:rsidR="00FB2D68" w:rsidRPr="00C557EC" w:rsidRDefault="00FB2D68" w:rsidP="00FB2D68">
            <w:pPr>
              <w:jc w:val="center"/>
            </w:pPr>
            <w:r w:rsidRPr="00C557EC">
              <w:t>Epic</w:t>
            </w:r>
          </w:p>
        </w:tc>
        <w:tc>
          <w:tcPr>
            <w:tcW w:w="684" w:type="dxa"/>
            <w:tcBorders>
              <w:top w:val="single" w:sz="4" w:space="0" w:color="000000"/>
              <w:left w:val="single" w:sz="4" w:space="0" w:color="000000"/>
              <w:bottom w:val="single" w:sz="4" w:space="0" w:color="000000"/>
              <w:right w:val="single" w:sz="4" w:space="0" w:color="000000"/>
            </w:tcBorders>
            <w:hideMark/>
          </w:tcPr>
          <w:p w14:paraId="2AF7A425" w14:textId="77777777" w:rsidR="00FB2D68" w:rsidRPr="00C557EC" w:rsidRDefault="00FB2D68" w:rsidP="00FB2D68">
            <w:pPr>
              <w:jc w:val="center"/>
            </w:pPr>
            <w:r w:rsidRPr="00C557EC">
              <w:t>User Story</w:t>
            </w:r>
          </w:p>
        </w:tc>
        <w:tc>
          <w:tcPr>
            <w:tcW w:w="2016" w:type="dxa"/>
            <w:tcBorders>
              <w:top w:val="single" w:sz="4" w:space="0" w:color="000000"/>
              <w:left w:val="single" w:sz="4" w:space="0" w:color="000000"/>
              <w:bottom w:val="single" w:sz="4" w:space="0" w:color="000000"/>
              <w:right w:val="single" w:sz="4" w:space="0" w:color="000000"/>
            </w:tcBorders>
            <w:hideMark/>
          </w:tcPr>
          <w:p w14:paraId="7960EFC3" w14:textId="77777777" w:rsidR="00FB2D68" w:rsidRPr="00C557EC" w:rsidRDefault="00FB2D68" w:rsidP="00FB2D68">
            <w:pPr>
              <w:jc w:val="center"/>
            </w:pPr>
            <w:r w:rsidRPr="00C557EC">
              <w:t>Dependency</w:t>
            </w:r>
          </w:p>
        </w:tc>
        <w:tc>
          <w:tcPr>
            <w:tcW w:w="1005" w:type="dxa"/>
            <w:tcBorders>
              <w:top w:val="single" w:sz="4" w:space="0" w:color="000000"/>
              <w:left w:val="single" w:sz="4" w:space="0" w:color="000000"/>
              <w:bottom w:val="single" w:sz="4" w:space="0" w:color="000000"/>
              <w:right w:val="single" w:sz="4" w:space="0" w:color="000000"/>
            </w:tcBorders>
            <w:hideMark/>
          </w:tcPr>
          <w:p w14:paraId="16DB0141" w14:textId="77777777" w:rsidR="00FB2D68" w:rsidRPr="00C557EC" w:rsidRDefault="00FB2D68" w:rsidP="00FB2D68">
            <w:pPr>
              <w:jc w:val="center"/>
            </w:pPr>
            <w:r w:rsidRPr="00C557EC">
              <w:t>Duration (days)</w:t>
            </w:r>
          </w:p>
        </w:tc>
        <w:tc>
          <w:tcPr>
            <w:tcW w:w="1114" w:type="dxa"/>
            <w:tcBorders>
              <w:top w:val="single" w:sz="4" w:space="0" w:color="000000"/>
              <w:left w:val="single" w:sz="4" w:space="0" w:color="000000"/>
              <w:bottom w:val="single" w:sz="4" w:space="0" w:color="000000"/>
              <w:right w:val="single" w:sz="4" w:space="0" w:color="000000"/>
            </w:tcBorders>
            <w:hideMark/>
          </w:tcPr>
          <w:p w14:paraId="6ACBE65D" w14:textId="77777777" w:rsidR="00FB2D68" w:rsidRPr="00C557EC" w:rsidRDefault="00FB2D68" w:rsidP="00FB2D68">
            <w:pPr>
              <w:jc w:val="center"/>
            </w:pPr>
            <w:r w:rsidRPr="00C557EC">
              <w:t>Estimated Sprint</w:t>
            </w:r>
          </w:p>
        </w:tc>
        <w:tc>
          <w:tcPr>
            <w:tcW w:w="1044" w:type="dxa"/>
            <w:tcBorders>
              <w:top w:val="single" w:sz="4" w:space="0" w:color="000000"/>
              <w:left w:val="single" w:sz="4" w:space="0" w:color="000000"/>
              <w:bottom w:val="single" w:sz="4" w:space="0" w:color="000000"/>
              <w:right w:val="single" w:sz="4" w:space="0" w:color="000000"/>
            </w:tcBorders>
            <w:hideMark/>
          </w:tcPr>
          <w:p w14:paraId="2B517021" w14:textId="77777777" w:rsidR="00FB2D68" w:rsidRPr="00C557EC" w:rsidRDefault="00FB2D68" w:rsidP="00FB2D68">
            <w:pPr>
              <w:jc w:val="center"/>
            </w:pPr>
            <w:r w:rsidRPr="00C557EC">
              <w:t>Moscow</w:t>
            </w:r>
          </w:p>
        </w:tc>
        <w:tc>
          <w:tcPr>
            <w:tcW w:w="1220" w:type="dxa"/>
            <w:tcBorders>
              <w:top w:val="single" w:sz="4" w:space="0" w:color="000000"/>
              <w:left w:val="single" w:sz="4" w:space="0" w:color="000000"/>
              <w:bottom w:val="single" w:sz="4" w:space="0" w:color="000000"/>
              <w:right w:val="single" w:sz="4" w:space="0" w:color="000000"/>
            </w:tcBorders>
            <w:hideMark/>
          </w:tcPr>
          <w:p w14:paraId="6E475CA8" w14:textId="77777777" w:rsidR="00FB2D68" w:rsidRPr="00C557EC" w:rsidRDefault="00FB2D68" w:rsidP="00FB2D68">
            <w:pPr>
              <w:jc w:val="center"/>
            </w:pPr>
            <w:r w:rsidRPr="00C557EC">
              <w:t>Complexity</w:t>
            </w:r>
          </w:p>
        </w:tc>
      </w:tr>
      <w:tr w:rsidR="00FB2D68" w:rsidRPr="00C557EC" w14:paraId="4A0EBCBD" w14:textId="77777777" w:rsidTr="00DF7D98">
        <w:trPr>
          <w:trHeight w:val="601"/>
        </w:trPr>
        <w:tc>
          <w:tcPr>
            <w:tcW w:w="736" w:type="dxa"/>
            <w:tcBorders>
              <w:top w:val="single" w:sz="4" w:space="0" w:color="000000"/>
              <w:left w:val="single" w:sz="4" w:space="0" w:color="000000"/>
              <w:bottom w:val="single" w:sz="4" w:space="0" w:color="000000"/>
              <w:right w:val="single" w:sz="4" w:space="0" w:color="000000"/>
            </w:tcBorders>
            <w:hideMark/>
          </w:tcPr>
          <w:p w14:paraId="072037F7" w14:textId="2C6CFCF4" w:rsidR="00FB2D68" w:rsidRPr="00C557EC" w:rsidRDefault="00FB2D68" w:rsidP="00FB2D68">
            <w:pPr>
              <w:jc w:val="center"/>
            </w:pPr>
            <w:r w:rsidRPr="00C557EC">
              <w:t>3</w:t>
            </w:r>
          </w:p>
        </w:tc>
        <w:tc>
          <w:tcPr>
            <w:tcW w:w="619" w:type="dxa"/>
            <w:tcBorders>
              <w:top w:val="single" w:sz="4" w:space="0" w:color="000000"/>
              <w:left w:val="single" w:sz="4" w:space="0" w:color="000000"/>
              <w:bottom w:val="single" w:sz="4" w:space="0" w:color="000000"/>
              <w:right w:val="single" w:sz="4" w:space="0" w:color="000000"/>
            </w:tcBorders>
            <w:hideMark/>
          </w:tcPr>
          <w:p w14:paraId="7A0FB221" w14:textId="77777777" w:rsidR="00FB2D68" w:rsidRPr="00C557EC" w:rsidRDefault="00FB2D68" w:rsidP="00FB2D68">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47318D0E" w14:textId="77777777" w:rsidR="00FB2D68" w:rsidRPr="00C557EC" w:rsidRDefault="00FB2D68" w:rsidP="00FB2D68">
            <w:pPr>
              <w:jc w:val="center"/>
            </w:pPr>
            <w:r w:rsidRPr="00C557EC">
              <w:t>0.1</w:t>
            </w:r>
          </w:p>
        </w:tc>
        <w:tc>
          <w:tcPr>
            <w:tcW w:w="2016" w:type="dxa"/>
            <w:tcBorders>
              <w:top w:val="single" w:sz="4" w:space="0" w:color="000000"/>
              <w:left w:val="single" w:sz="4" w:space="0" w:color="000000"/>
              <w:bottom w:val="single" w:sz="4" w:space="0" w:color="000000"/>
              <w:right w:val="single" w:sz="4" w:space="0" w:color="000000"/>
            </w:tcBorders>
            <w:hideMark/>
          </w:tcPr>
          <w:p w14:paraId="52FD2FAC" w14:textId="77777777" w:rsidR="00FB2D68" w:rsidRPr="00C557EC" w:rsidRDefault="00FB2D68" w:rsidP="00FB2D68">
            <w:pPr>
              <w:jc w:val="center"/>
            </w:pPr>
            <w:r w:rsidRPr="00C557EC">
              <w:t>0.2, 0.4</w:t>
            </w:r>
          </w:p>
        </w:tc>
        <w:tc>
          <w:tcPr>
            <w:tcW w:w="1005" w:type="dxa"/>
            <w:tcBorders>
              <w:top w:val="single" w:sz="4" w:space="0" w:color="000000"/>
              <w:left w:val="single" w:sz="4" w:space="0" w:color="000000"/>
              <w:bottom w:val="single" w:sz="4" w:space="0" w:color="000000"/>
              <w:right w:val="single" w:sz="4" w:space="0" w:color="000000"/>
            </w:tcBorders>
            <w:hideMark/>
          </w:tcPr>
          <w:p w14:paraId="561AAE4D" w14:textId="77777777" w:rsidR="00FB2D68" w:rsidRPr="00C557EC" w:rsidRDefault="00FB2D68" w:rsidP="00FB2D68">
            <w:pPr>
              <w:jc w:val="center"/>
            </w:pPr>
            <w:r w:rsidRPr="00C557EC">
              <w:t>7</w:t>
            </w:r>
          </w:p>
        </w:tc>
        <w:tc>
          <w:tcPr>
            <w:tcW w:w="1114" w:type="dxa"/>
            <w:tcBorders>
              <w:top w:val="single" w:sz="4" w:space="0" w:color="000000"/>
              <w:left w:val="single" w:sz="4" w:space="0" w:color="000000"/>
              <w:bottom w:val="single" w:sz="4" w:space="0" w:color="000000"/>
              <w:right w:val="single" w:sz="4" w:space="0" w:color="000000"/>
            </w:tcBorders>
            <w:hideMark/>
          </w:tcPr>
          <w:p w14:paraId="589DB17D" w14:textId="77777777" w:rsidR="00FB2D68" w:rsidRPr="00C557EC" w:rsidRDefault="00FB2D68" w:rsidP="00FB2D68">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34AEE95E" w14:textId="77777777" w:rsidR="00FB2D68" w:rsidRPr="00C557EC" w:rsidRDefault="00FB2D68" w:rsidP="00FB2D68">
            <w:pPr>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353B96A3" w14:textId="77777777" w:rsidR="00FB2D68" w:rsidRPr="00C557EC" w:rsidRDefault="00FB2D68" w:rsidP="00FB2D68">
            <w:pPr>
              <w:jc w:val="center"/>
            </w:pPr>
            <w:r w:rsidRPr="00C557EC">
              <w:t>13</w:t>
            </w:r>
          </w:p>
        </w:tc>
      </w:tr>
      <w:tr w:rsidR="00FB2D68" w:rsidRPr="00C557EC" w14:paraId="702133BD" w14:textId="77777777" w:rsidTr="00DF7D98">
        <w:trPr>
          <w:trHeight w:val="605"/>
        </w:trPr>
        <w:tc>
          <w:tcPr>
            <w:tcW w:w="736" w:type="dxa"/>
            <w:tcBorders>
              <w:top w:val="single" w:sz="4" w:space="0" w:color="000000"/>
              <w:left w:val="single" w:sz="4" w:space="0" w:color="000000"/>
              <w:bottom w:val="single" w:sz="4" w:space="0" w:color="000000"/>
              <w:right w:val="single" w:sz="4" w:space="0" w:color="000000"/>
            </w:tcBorders>
            <w:hideMark/>
          </w:tcPr>
          <w:p w14:paraId="326B6A1D" w14:textId="6C30DE20" w:rsidR="00FB2D68" w:rsidRPr="00C557EC" w:rsidRDefault="00FB2D68" w:rsidP="00FB2D68">
            <w:pPr>
              <w:jc w:val="center"/>
            </w:pPr>
            <w:r w:rsidRPr="00C557EC">
              <w:t>2</w:t>
            </w:r>
          </w:p>
        </w:tc>
        <w:tc>
          <w:tcPr>
            <w:tcW w:w="619" w:type="dxa"/>
            <w:tcBorders>
              <w:top w:val="single" w:sz="4" w:space="0" w:color="000000"/>
              <w:left w:val="single" w:sz="4" w:space="0" w:color="000000"/>
              <w:bottom w:val="single" w:sz="4" w:space="0" w:color="000000"/>
              <w:right w:val="single" w:sz="4" w:space="0" w:color="000000"/>
            </w:tcBorders>
          </w:tcPr>
          <w:p w14:paraId="5DD2B100" w14:textId="29C66863" w:rsidR="00FB2D68" w:rsidRPr="00C557EC" w:rsidRDefault="00FB2D68" w:rsidP="00FB2D68">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76DD3E5D" w14:textId="77777777" w:rsidR="00FB2D68" w:rsidRPr="00C557EC" w:rsidRDefault="00FB2D68" w:rsidP="00FB2D68">
            <w:pPr>
              <w:jc w:val="center"/>
            </w:pPr>
            <w:r w:rsidRPr="00C557EC">
              <w:t>0.2</w:t>
            </w:r>
          </w:p>
        </w:tc>
        <w:tc>
          <w:tcPr>
            <w:tcW w:w="2016" w:type="dxa"/>
            <w:tcBorders>
              <w:top w:val="single" w:sz="4" w:space="0" w:color="000000"/>
              <w:left w:val="single" w:sz="4" w:space="0" w:color="000000"/>
              <w:bottom w:val="single" w:sz="4" w:space="0" w:color="000000"/>
              <w:right w:val="single" w:sz="4" w:space="0" w:color="000000"/>
            </w:tcBorders>
            <w:hideMark/>
          </w:tcPr>
          <w:p w14:paraId="20AE6F2C" w14:textId="77777777" w:rsidR="00FB2D68" w:rsidRPr="00C557EC" w:rsidRDefault="00FB2D68" w:rsidP="00FB2D68">
            <w:pPr>
              <w:jc w:val="center"/>
            </w:pPr>
            <w:r w:rsidRPr="00C557EC">
              <w:t>0.4</w:t>
            </w:r>
          </w:p>
        </w:tc>
        <w:tc>
          <w:tcPr>
            <w:tcW w:w="1005" w:type="dxa"/>
            <w:tcBorders>
              <w:top w:val="single" w:sz="4" w:space="0" w:color="000000"/>
              <w:left w:val="single" w:sz="4" w:space="0" w:color="000000"/>
              <w:bottom w:val="single" w:sz="4" w:space="0" w:color="000000"/>
              <w:right w:val="single" w:sz="4" w:space="0" w:color="000000"/>
            </w:tcBorders>
            <w:hideMark/>
          </w:tcPr>
          <w:p w14:paraId="5EEBA859" w14:textId="77777777" w:rsidR="00FB2D68" w:rsidRPr="00C557EC" w:rsidRDefault="00FB2D68" w:rsidP="00FB2D68">
            <w:pPr>
              <w:jc w:val="center"/>
            </w:pPr>
            <w:r w:rsidRPr="00C557EC">
              <w:t>2</w:t>
            </w:r>
          </w:p>
        </w:tc>
        <w:tc>
          <w:tcPr>
            <w:tcW w:w="1114" w:type="dxa"/>
            <w:tcBorders>
              <w:top w:val="single" w:sz="4" w:space="0" w:color="000000"/>
              <w:left w:val="single" w:sz="4" w:space="0" w:color="000000"/>
              <w:bottom w:val="single" w:sz="4" w:space="0" w:color="000000"/>
              <w:right w:val="single" w:sz="4" w:space="0" w:color="000000"/>
            </w:tcBorders>
            <w:hideMark/>
          </w:tcPr>
          <w:p w14:paraId="11A65579" w14:textId="77777777" w:rsidR="00FB2D68" w:rsidRPr="00C557EC" w:rsidRDefault="00FB2D68" w:rsidP="00FB2D68">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3529AF17" w14:textId="77777777" w:rsidR="00FB2D68" w:rsidRPr="00C557EC" w:rsidRDefault="00FB2D68" w:rsidP="00FB2D68">
            <w:pPr>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1B2EDEAC" w14:textId="77777777" w:rsidR="00FB2D68" w:rsidRPr="00C557EC" w:rsidRDefault="00FB2D68" w:rsidP="00FB2D68">
            <w:pPr>
              <w:jc w:val="center"/>
            </w:pPr>
            <w:r w:rsidRPr="00C557EC">
              <w:t>3</w:t>
            </w:r>
          </w:p>
        </w:tc>
      </w:tr>
      <w:tr w:rsidR="00FB2D68" w:rsidRPr="00C557EC" w14:paraId="48213726"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hideMark/>
          </w:tcPr>
          <w:p w14:paraId="44CACFE6" w14:textId="3B9F740F" w:rsidR="00FB2D68" w:rsidRPr="00C557EC" w:rsidRDefault="00FB2D68" w:rsidP="00FB2D68">
            <w:pPr>
              <w:jc w:val="center"/>
            </w:pPr>
            <w:r w:rsidRPr="00C557EC">
              <w:lastRenderedPageBreak/>
              <w:t>5</w:t>
            </w:r>
          </w:p>
        </w:tc>
        <w:tc>
          <w:tcPr>
            <w:tcW w:w="619" w:type="dxa"/>
            <w:tcBorders>
              <w:top w:val="single" w:sz="4" w:space="0" w:color="000000"/>
              <w:left w:val="single" w:sz="4" w:space="0" w:color="000000"/>
              <w:bottom w:val="single" w:sz="4" w:space="0" w:color="000000"/>
              <w:right w:val="single" w:sz="4" w:space="0" w:color="000000"/>
            </w:tcBorders>
          </w:tcPr>
          <w:p w14:paraId="3396764F" w14:textId="6F3431F9" w:rsidR="00FB2D68" w:rsidRPr="00C557EC" w:rsidRDefault="00FB2D68" w:rsidP="00FB2D68">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2E4580AE" w14:textId="77777777" w:rsidR="00FB2D68" w:rsidRPr="00C557EC" w:rsidRDefault="00FB2D68" w:rsidP="00FB2D68">
            <w:pPr>
              <w:jc w:val="center"/>
            </w:pPr>
            <w:r w:rsidRPr="00C557EC">
              <w:t>0.3</w:t>
            </w:r>
          </w:p>
        </w:tc>
        <w:tc>
          <w:tcPr>
            <w:tcW w:w="2016" w:type="dxa"/>
            <w:tcBorders>
              <w:top w:val="single" w:sz="4" w:space="0" w:color="000000"/>
              <w:left w:val="single" w:sz="4" w:space="0" w:color="000000"/>
              <w:bottom w:val="single" w:sz="4" w:space="0" w:color="000000"/>
              <w:right w:val="single" w:sz="4" w:space="0" w:color="000000"/>
            </w:tcBorders>
            <w:hideMark/>
          </w:tcPr>
          <w:p w14:paraId="3B664DBB" w14:textId="77777777" w:rsidR="00FB2D68" w:rsidRPr="00C557EC" w:rsidRDefault="00FB2D68" w:rsidP="00FB2D68">
            <w:pPr>
              <w:jc w:val="center"/>
            </w:pPr>
            <w:r w:rsidRPr="00C557EC">
              <w:t>0.1, 0.2,0.4, 0.5</w:t>
            </w:r>
          </w:p>
        </w:tc>
        <w:tc>
          <w:tcPr>
            <w:tcW w:w="1005" w:type="dxa"/>
            <w:tcBorders>
              <w:top w:val="single" w:sz="4" w:space="0" w:color="000000"/>
              <w:left w:val="single" w:sz="4" w:space="0" w:color="000000"/>
              <w:bottom w:val="single" w:sz="4" w:space="0" w:color="000000"/>
              <w:right w:val="single" w:sz="4" w:space="0" w:color="000000"/>
            </w:tcBorders>
            <w:hideMark/>
          </w:tcPr>
          <w:p w14:paraId="5EC0D373" w14:textId="77777777" w:rsidR="00FB2D68" w:rsidRPr="00C557EC" w:rsidRDefault="00FB2D68" w:rsidP="00FB2D68">
            <w:pPr>
              <w:jc w:val="center"/>
            </w:pPr>
            <w:r w:rsidRPr="00C557EC">
              <w:t>2</w:t>
            </w:r>
          </w:p>
        </w:tc>
        <w:tc>
          <w:tcPr>
            <w:tcW w:w="1114" w:type="dxa"/>
            <w:tcBorders>
              <w:top w:val="single" w:sz="4" w:space="0" w:color="000000"/>
              <w:left w:val="single" w:sz="4" w:space="0" w:color="000000"/>
              <w:bottom w:val="single" w:sz="4" w:space="0" w:color="000000"/>
              <w:right w:val="single" w:sz="4" w:space="0" w:color="000000"/>
            </w:tcBorders>
            <w:hideMark/>
          </w:tcPr>
          <w:p w14:paraId="267CDEC9" w14:textId="77777777" w:rsidR="00FB2D68" w:rsidRPr="00C557EC" w:rsidRDefault="00FB2D68" w:rsidP="00FB2D68">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1F7B901A"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6253E912" w14:textId="77777777" w:rsidR="00FB2D68" w:rsidRPr="00C557EC" w:rsidRDefault="00FB2D68" w:rsidP="00FB2D68">
            <w:pPr>
              <w:jc w:val="center"/>
            </w:pPr>
            <w:r w:rsidRPr="00C557EC">
              <w:t>3</w:t>
            </w:r>
          </w:p>
        </w:tc>
      </w:tr>
      <w:tr w:rsidR="00FB2D68" w:rsidRPr="00C557EC" w14:paraId="02395D6E" w14:textId="77777777" w:rsidTr="00DF7D98">
        <w:trPr>
          <w:trHeight w:val="604"/>
        </w:trPr>
        <w:tc>
          <w:tcPr>
            <w:tcW w:w="736" w:type="dxa"/>
            <w:tcBorders>
              <w:top w:val="single" w:sz="4" w:space="0" w:color="000000"/>
              <w:left w:val="single" w:sz="4" w:space="0" w:color="000000"/>
              <w:bottom w:val="single" w:sz="4" w:space="0" w:color="000000"/>
              <w:right w:val="single" w:sz="4" w:space="0" w:color="000000"/>
            </w:tcBorders>
            <w:hideMark/>
          </w:tcPr>
          <w:p w14:paraId="3D4D7DF4" w14:textId="406E0515" w:rsidR="00FB2D68" w:rsidRPr="00C557EC" w:rsidRDefault="00FB2D68" w:rsidP="00FB2D68">
            <w:pPr>
              <w:jc w:val="center"/>
            </w:pPr>
            <w:r w:rsidRPr="00C557EC">
              <w:t>1</w:t>
            </w:r>
          </w:p>
        </w:tc>
        <w:tc>
          <w:tcPr>
            <w:tcW w:w="619" w:type="dxa"/>
            <w:tcBorders>
              <w:top w:val="single" w:sz="4" w:space="0" w:color="000000"/>
              <w:left w:val="single" w:sz="4" w:space="0" w:color="000000"/>
              <w:bottom w:val="single" w:sz="4" w:space="0" w:color="000000"/>
              <w:right w:val="single" w:sz="4" w:space="0" w:color="000000"/>
            </w:tcBorders>
            <w:hideMark/>
          </w:tcPr>
          <w:p w14:paraId="60E5C89D" w14:textId="77777777" w:rsidR="00FB2D68" w:rsidRPr="00C557EC" w:rsidRDefault="00FB2D68" w:rsidP="00FB2D68">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6A4E1A1B" w14:textId="77777777" w:rsidR="00FB2D68" w:rsidRPr="00C557EC" w:rsidRDefault="00FB2D68" w:rsidP="00FB2D68">
            <w:pPr>
              <w:jc w:val="center"/>
            </w:pPr>
            <w:r w:rsidRPr="00C557EC">
              <w:t>0.4</w:t>
            </w:r>
          </w:p>
        </w:tc>
        <w:tc>
          <w:tcPr>
            <w:tcW w:w="2016" w:type="dxa"/>
            <w:tcBorders>
              <w:top w:val="single" w:sz="4" w:space="0" w:color="000000"/>
              <w:left w:val="single" w:sz="4" w:space="0" w:color="000000"/>
              <w:bottom w:val="single" w:sz="4" w:space="0" w:color="000000"/>
              <w:right w:val="single" w:sz="4" w:space="0" w:color="000000"/>
            </w:tcBorders>
            <w:hideMark/>
          </w:tcPr>
          <w:p w14:paraId="514C6D4D" w14:textId="57C5D88F" w:rsidR="00FB2D68" w:rsidRPr="00C557EC" w:rsidRDefault="00FB2D68" w:rsidP="00FB2D68">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hideMark/>
          </w:tcPr>
          <w:p w14:paraId="7C0A0799" w14:textId="77777777" w:rsidR="00FB2D68" w:rsidRPr="00C557EC" w:rsidRDefault="00FB2D68" w:rsidP="00FB2D68">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hideMark/>
          </w:tcPr>
          <w:p w14:paraId="27D2769D" w14:textId="77777777" w:rsidR="00FB2D68" w:rsidRPr="00C557EC" w:rsidRDefault="00FB2D68" w:rsidP="00FB2D68">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501D2C97"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0A44889B" w14:textId="77777777" w:rsidR="00FB2D68" w:rsidRPr="00C557EC" w:rsidRDefault="00FB2D68" w:rsidP="00FB2D68">
            <w:pPr>
              <w:jc w:val="center"/>
            </w:pPr>
            <w:r w:rsidRPr="00C557EC">
              <w:t>5</w:t>
            </w:r>
          </w:p>
        </w:tc>
      </w:tr>
      <w:tr w:rsidR="00FB2D68" w:rsidRPr="00C557EC" w14:paraId="56724B83"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hideMark/>
          </w:tcPr>
          <w:p w14:paraId="6DC2047F" w14:textId="5C11CF4C" w:rsidR="00FB2D68" w:rsidRPr="00C557EC" w:rsidRDefault="00FB2D68" w:rsidP="00FB2D68">
            <w:pPr>
              <w:jc w:val="center"/>
            </w:pPr>
            <w:r w:rsidRPr="00C557EC">
              <w:t>4</w:t>
            </w:r>
          </w:p>
        </w:tc>
        <w:tc>
          <w:tcPr>
            <w:tcW w:w="619" w:type="dxa"/>
            <w:tcBorders>
              <w:top w:val="single" w:sz="4" w:space="0" w:color="000000"/>
              <w:left w:val="single" w:sz="4" w:space="0" w:color="000000"/>
              <w:bottom w:val="single" w:sz="4" w:space="0" w:color="000000"/>
              <w:right w:val="single" w:sz="4" w:space="0" w:color="000000"/>
            </w:tcBorders>
          </w:tcPr>
          <w:p w14:paraId="47337D8A" w14:textId="324A7F49" w:rsidR="00FB2D68" w:rsidRPr="00C557EC" w:rsidRDefault="00FB2D68" w:rsidP="00FB2D68">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1D63FC37" w14:textId="77777777" w:rsidR="00FB2D68" w:rsidRPr="00C557EC" w:rsidRDefault="00FB2D68" w:rsidP="00FB2D68">
            <w:pPr>
              <w:jc w:val="center"/>
            </w:pPr>
            <w:r w:rsidRPr="00C557EC">
              <w:t>0.5</w:t>
            </w:r>
          </w:p>
        </w:tc>
        <w:tc>
          <w:tcPr>
            <w:tcW w:w="2016" w:type="dxa"/>
            <w:tcBorders>
              <w:top w:val="single" w:sz="4" w:space="0" w:color="000000"/>
              <w:left w:val="single" w:sz="4" w:space="0" w:color="000000"/>
              <w:bottom w:val="single" w:sz="4" w:space="0" w:color="000000"/>
              <w:right w:val="single" w:sz="4" w:space="0" w:color="000000"/>
            </w:tcBorders>
            <w:hideMark/>
          </w:tcPr>
          <w:p w14:paraId="1FCF7EBB" w14:textId="77777777" w:rsidR="00FB2D68" w:rsidRPr="00C557EC" w:rsidRDefault="00FB2D68" w:rsidP="00FB2D68">
            <w:pPr>
              <w:jc w:val="center"/>
            </w:pPr>
            <w:r w:rsidRPr="00C557EC">
              <w:t>0.2, 0.4</w:t>
            </w:r>
          </w:p>
        </w:tc>
        <w:tc>
          <w:tcPr>
            <w:tcW w:w="1005" w:type="dxa"/>
            <w:tcBorders>
              <w:top w:val="single" w:sz="4" w:space="0" w:color="000000"/>
              <w:left w:val="single" w:sz="4" w:space="0" w:color="000000"/>
              <w:bottom w:val="single" w:sz="4" w:space="0" w:color="000000"/>
              <w:right w:val="single" w:sz="4" w:space="0" w:color="000000"/>
            </w:tcBorders>
            <w:hideMark/>
          </w:tcPr>
          <w:p w14:paraId="763DA0F9" w14:textId="77777777" w:rsidR="00FB2D68" w:rsidRPr="00C557EC" w:rsidRDefault="00FB2D68" w:rsidP="00FB2D68">
            <w:pPr>
              <w:jc w:val="center"/>
            </w:pPr>
            <w:r w:rsidRPr="00C557EC">
              <w:t>4</w:t>
            </w:r>
          </w:p>
        </w:tc>
        <w:tc>
          <w:tcPr>
            <w:tcW w:w="1114" w:type="dxa"/>
            <w:tcBorders>
              <w:top w:val="single" w:sz="4" w:space="0" w:color="000000"/>
              <w:left w:val="single" w:sz="4" w:space="0" w:color="000000"/>
              <w:bottom w:val="single" w:sz="4" w:space="0" w:color="000000"/>
              <w:right w:val="single" w:sz="4" w:space="0" w:color="000000"/>
            </w:tcBorders>
            <w:hideMark/>
          </w:tcPr>
          <w:p w14:paraId="355576E1" w14:textId="77777777" w:rsidR="00FB2D68" w:rsidRPr="00C557EC" w:rsidRDefault="00FB2D68" w:rsidP="00FB2D68">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2ABE6A7C"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6607DB3B" w14:textId="77777777" w:rsidR="00FB2D68" w:rsidRPr="00C557EC" w:rsidRDefault="00FB2D68" w:rsidP="00FB2D68">
            <w:pPr>
              <w:jc w:val="center"/>
            </w:pPr>
            <w:r w:rsidRPr="00C557EC">
              <w:t>8</w:t>
            </w:r>
          </w:p>
        </w:tc>
      </w:tr>
      <w:tr w:rsidR="00FB2D68" w:rsidRPr="00C557EC" w14:paraId="1478F09A"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79C7BBB3" w14:textId="6F01E3D7" w:rsidR="00FB2D68" w:rsidRPr="00C557EC" w:rsidRDefault="00FB2D68" w:rsidP="00FB2D68">
            <w:pPr>
              <w:jc w:val="center"/>
            </w:pPr>
            <w:r w:rsidRPr="00C557EC">
              <w:t>9</w:t>
            </w:r>
          </w:p>
        </w:tc>
        <w:tc>
          <w:tcPr>
            <w:tcW w:w="619" w:type="dxa"/>
            <w:tcBorders>
              <w:top w:val="single" w:sz="4" w:space="0" w:color="000000"/>
              <w:left w:val="single" w:sz="4" w:space="0" w:color="000000"/>
              <w:bottom w:val="single" w:sz="4" w:space="0" w:color="000000"/>
              <w:right w:val="single" w:sz="4" w:space="0" w:color="000000"/>
            </w:tcBorders>
          </w:tcPr>
          <w:p w14:paraId="7E78BD6E" w14:textId="368EA485"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79082B74" w14:textId="77777777" w:rsidR="00FB2D68" w:rsidRPr="00C557EC" w:rsidRDefault="00FB2D68" w:rsidP="00FB2D68">
            <w:pPr>
              <w:jc w:val="center"/>
            </w:pPr>
            <w:r w:rsidRPr="00C557EC">
              <w:t>1.1</w:t>
            </w:r>
          </w:p>
        </w:tc>
        <w:tc>
          <w:tcPr>
            <w:tcW w:w="2016" w:type="dxa"/>
            <w:tcBorders>
              <w:top w:val="single" w:sz="4" w:space="0" w:color="000000"/>
              <w:left w:val="single" w:sz="4" w:space="0" w:color="000000"/>
              <w:bottom w:val="single" w:sz="4" w:space="0" w:color="000000"/>
              <w:right w:val="single" w:sz="4" w:space="0" w:color="000000"/>
            </w:tcBorders>
          </w:tcPr>
          <w:p w14:paraId="49780324" w14:textId="77777777" w:rsidR="00FB2D68" w:rsidRPr="00C557EC" w:rsidRDefault="00FB2D68" w:rsidP="00FB2D68">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1C1D5B9D" w14:textId="77777777" w:rsidR="00FB2D68" w:rsidRPr="00C557EC" w:rsidRDefault="00FB2D68" w:rsidP="00FB2D68">
            <w:pPr>
              <w:jc w:val="center"/>
            </w:pPr>
            <w:r w:rsidRPr="00C557EC">
              <w:t>12</w:t>
            </w:r>
          </w:p>
        </w:tc>
        <w:tc>
          <w:tcPr>
            <w:tcW w:w="1114" w:type="dxa"/>
            <w:tcBorders>
              <w:top w:val="single" w:sz="4" w:space="0" w:color="000000"/>
              <w:left w:val="single" w:sz="4" w:space="0" w:color="000000"/>
              <w:bottom w:val="single" w:sz="4" w:space="0" w:color="000000"/>
              <w:right w:val="single" w:sz="4" w:space="0" w:color="000000"/>
            </w:tcBorders>
          </w:tcPr>
          <w:p w14:paraId="2D506037" w14:textId="77777777" w:rsidR="00FB2D68" w:rsidRPr="00C557EC" w:rsidRDefault="00FB2D68" w:rsidP="00FB2D68">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7F87F113"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1D38509A" w14:textId="77777777" w:rsidR="00FB2D68" w:rsidRPr="00C557EC" w:rsidRDefault="00FB2D68" w:rsidP="00FB2D68">
            <w:pPr>
              <w:jc w:val="center"/>
            </w:pPr>
            <w:r w:rsidRPr="00C557EC">
              <w:t>13</w:t>
            </w:r>
          </w:p>
        </w:tc>
      </w:tr>
      <w:tr w:rsidR="00FB2D68" w:rsidRPr="00C557EC" w14:paraId="57E4807D" w14:textId="77777777" w:rsidTr="00FB2D68">
        <w:trPr>
          <w:trHeight w:val="513"/>
        </w:trPr>
        <w:tc>
          <w:tcPr>
            <w:tcW w:w="736" w:type="dxa"/>
            <w:tcBorders>
              <w:top w:val="single" w:sz="4" w:space="0" w:color="000000"/>
              <w:left w:val="single" w:sz="4" w:space="0" w:color="000000"/>
              <w:bottom w:val="single" w:sz="4" w:space="0" w:color="000000"/>
              <w:right w:val="single" w:sz="4" w:space="0" w:color="000000"/>
            </w:tcBorders>
          </w:tcPr>
          <w:p w14:paraId="31BF67EF" w14:textId="79DFA804" w:rsidR="00FB2D68" w:rsidRPr="00C557EC" w:rsidRDefault="00FB2D68" w:rsidP="00FB2D68">
            <w:pPr>
              <w:jc w:val="center"/>
            </w:pPr>
            <w:r w:rsidRPr="00C557EC">
              <w:t>10</w:t>
            </w:r>
          </w:p>
        </w:tc>
        <w:tc>
          <w:tcPr>
            <w:tcW w:w="619" w:type="dxa"/>
            <w:tcBorders>
              <w:top w:val="single" w:sz="4" w:space="0" w:color="000000"/>
              <w:left w:val="single" w:sz="4" w:space="0" w:color="000000"/>
              <w:bottom w:val="single" w:sz="4" w:space="0" w:color="000000"/>
              <w:right w:val="single" w:sz="4" w:space="0" w:color="000000"/>
            </w:tcBorders>
          </w:tcPr>
          <w:p w14:paraId="170314EB" w14:textId="52A1D484"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6C462DB8" w14:textId="77777777" w:rsidR="00FB2D68" w:rsidRPr="00C557EC" w:rsidRDefault="00FB2D68" w:rsidP="00FB2D68">
            <w:pPr>
              <w:jc w:val="center"/>
            </w:pPr>
            <w:r w:rsidRPr="00C557EC">
              <w:t>1.2</w:t>
            </w:r>
          </w:p>
        </w:tc>
        <w:tc>
          <w:tcPr>
            <w:tcW w:w="2016" w:type="dxa"/>
            <w:tcBorders>
              <w:top w:val="single" w:sz="4" w:space="0" w:color="000000"/>
              <w:left w:val="single" w:sz="4" w:space="0" w:color="000000"/>
              <w:bottom w:val="single" w:sz="4" w:space="0" w:color="000000"/>
              <w:right w:val="single" w:sz="4" w:space="0" w:color="000000"/>
            </w:tcBorders>
          </w:tcPr>
          <w:p w14:paraId="5B54EE71" w14:textId="77777777" w:rsidR="00FB2D68" w:rsidRPr="00C557EC" w:rsidRDefault="00FB2D68" w:rsidP="00FB2D68">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644C55F7" w14:textId="77777777" w:rsidR="00FB2D68" w:rsidRPr="00C557EC" w:rsidRDefault="00FB2D68" w:rsidP="00FB2D68">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tcPr>
          <w:p w14:paraId="5F8ADAAA" w14:textId="77777777" w:rsidR="00FB2D68" w:rsidRPr="00C557EC" w:rsidRDefault="00FB2D68" w:rsidP="00FB2D68">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6CF3A836"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A891481" w14:textId="77777777" w:rsidR="00FB2D68" w:rsidRPr="00C557EC" w:rsidRDefault="00FB2D68" w:rsidP="00FB2D68">
            <w:pPr>
              <w:jc w:val="center"/>
            </w:pPr>
            <w:r w:rsidRPr="00C557EC">
              <w:t>5</w:t>
            </w:r>
          </w:p>
        </w:tc>
      </w:tr>
      <w:tr w:rsidR="00FB2D68" w:rsidRPr="00C557EC" w14:paraId="0690EE33"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74221D43" w14:textId="77777777" w:rsidR="00FB2D68" w:rsidRPr="00C557EC" w:rsidRDefault="00FB2D68" w:rsidP="00FB2D68">
            <w:pPr>
              <w:jc w:val="center"/>
            </w:pPr>
            <w:r w:rsidRPr="00C557EC">
              <w:t>13</w:t>
            </w:r>
          </w:p>
        </w:tc>
        <w:tc>
          <w:tcPr>
            <w:tcW w:w="619" w:type="dxa"/>
            <w:tcBorders>
              <w:top w:val="single" w:sz="4" w:space="0" w:color="000000"/>
              <w:left w:val="single" w:sz="4" w:space="0" w:color="000000"/>
              <w:bottom w:val="single" w:sz="4" w:space="0" w:color="000000"/>
              <w:right w:val="single" w:sz="4" w:space="0" w:color="000000"/>
            </w:tcBorders>
          </w:tcPr>
          <w:p w14:paraId="5BC99C15" w14:textId="2562ACD6"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6075BE80" w14:textId="77777777" w:rsidR="00FB2D68" w:rsidRPr="00C557EC" w:rsidRDefault="00FB2D68" w:rsidP="00FB2D68">
            <w:pPr>
              <w:jc w:val="center"/>
            </w:pPr>
            <w:r w:rsidRPr="00C557EC">
              <w:t>1.3</w:t>
            </w:r>
          </w:p>
        </w:tc>
        <w:tc>
          <w:tcPr>
            <w:tcW w:w="2016" w:type="dxa"/>
            <w:tcBorders>
              <w:top w:val="single" w:sz="4" w:space="0" w:color="000000"/>
              <w:left w:val="single" w:sz="4" w:space="0" w:color="000000"/>
              <w:bottom w:val="single" w:sz="4" w:space="0" w:color="000000"/>
              <w:right w:val="single" w:sz="4" w:space="0" w:color="000000"/>
            </w:tcBorders>
          </w:tcPr>
          <w:p w14:paraId="201A0B6B" w14:textId="77777777" w:rsidR="00FB2D68" w:rsidRPr="00C557EC" w:rsidRDefault="00FB2D68" w:rsidP="00FB2D68">
            <w:pPr>
              <w:jc w:val="center"/>
            </w:pPr>
            <w:r w:rsidRPr="00C557EC">
              <w:t>E1</w:t>
            </w:r>
          </w:p>
        </w:tc>
        <w:tc>
          <w:tcPr>
            <w:tcW w:w="1005" w:type="dxa"/>
            <w:tcBorders>
              <w:top w:val="single" w:sz="4" w:space="0" w:color="000000"/>
              <w:left w:val="single" w:sz="4" w:space="0" w:color="000000"/>
              <w:bottom w:val="single" w:sz="4" w:space="0" w:color="000000"/>
              <w:right w:val="single" w:sz="4" w:space="0" w:color="000000"/>
            </w:tcBorders>
          </w:tcPr>
          <w:p w14:paraId="2234D653" w14:textId="77777777" w:rsidR="00FB2D68" w:rsidRPr="00C557EC" w:rsidRDefault="00FB2D68" w:rsidP="00FB2D68">
            <w:pPr>
              <w:jc w:val="center"/>
            </w:pPr>
            <w:r w:rsidRPr="00C557EC">
              <w:t>10</w:t>
            </w:r>
          </w:p>
        </w:tc>
        <w:tc>
          <w:tcPr>
            <w:tcW w:w="1114" w:type="dxa"/>
            <w:tcBorders>
              <w:top w:val="single" w:sz="4" w:space="0" w:color="000000"/>
              <w:left w:val="single" w:sz="4" w:space="0" w:color="000000"/>
              <w:bottom w:val="single" w:sz="4" w:space="0" w:color="000000"/>
              <w:right w:val="single" w:sz="4" w:space="0" w:color="000000"/>
            </w:tcBorders>
          </w:tcPr>
          <w:p w14:paraId="600EE872" w14:textId="77777777" w:rsidR="00FB2D68" w:rsidRPr="00C557EC" w:rsidRDefault="00FB2D68" w:rsidP="00FB2D68">
            <w:pPr>
              <w:jc w:val="center"/>
            </w:pPr>
            <w:r w:rsidRPr="00C557EC">
              <w:t>2</w:t>
            </w:r>
          </w:p>
        </w:tc>
        <w:tc>
          <w:tcPr>
            <w:tcW w:w="1044" w:type="dxa"/>
            <w:tcBorders>
              <w:top w:val="single" w:sz="4" w:space="0" w:color="000000"/>
              <w:left w:val="single" w:sz="4" w:space="0" w:color="000000"/>
              <w:bottom w:val="single" w:sz="4" w:space="0" w:color="000000"/>
              <w:right w:val="single" w:sz="4" w:space="0" w:color="000000"/>
            </w:tcBorders>
          </w:tcPr>
          <w:p w14:paraId="36F84364"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6D3E3555" w14:textId="77777777" w:rsidR="00FB2D68" w:rsidRPr="00C557EC" w:rsidRDefault="00FB2D68" w:rsidP="00FB2D68">
            <w:pPr>
              <w:jc w:val="center"/>
            </w:pPr>
            <w:r w:rsidRPr="00C557EC">
              <w:t>13</w:t>
            </w:r>
          </w:p>
        </w:tc>
      </w:tr>
      <w:tr w:rsidR="00FB2D68" w:rsidRPr="00C557EC" w14:paraId="6DC62064"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010ED8CC" w14:textId="77777777" w:rsidR="00FB2D68" w:rsidRPr="00C557EC" w:rsidRDefault="00FB2D68" w:rsidP="00FB2D68">
            <w:pPr>
              <w:jc w:val="center"/>
            </w:pPr>
            <w:r w:rsidRPr="00C557EC">
              <w:t>11</w:t>
            </w:r>
          </w:p>
        </w:tc>
        <w:tc>
          <w:tcPr>
            <w:tcW w:w="619" w:type="dxa"/>
            <w:tcBorders>
              <w:top w:val="single" w:sz="4" w:space="0" w:color="000000"/>
              <w:left w:val="single" w:sz="4" w:space="0" w:color="000000"/>
              <w:bottom w:val="single" w:sz="4" w:space="0" w:color="000000"/>
              <w:right w:val="single" w:sz="4" w:space="0" w:color="000000"/>
            </w:tcBorders>
          </w:tcPr>
          <w:p w14:paraId="319FBB6A" w14:textId="558D6243"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57E598EA" w14:textId="77777777" w:rsidR="00FB2D68" w:rsidRPr="00C557EC" w:rsidRDefault="00FB2D68" w:rsidP="00FB2D68">
            <w:pPr>
              <w:jc w:val="center"/>
            </w:pPr>
            <w:r w:rsidRPr="00C557EC">
              <w:t>1.4</w:t>
            </w:r>
          </w:p>
        </w:tc>
        <w:tc>
          <w:tcPr>
            <w:tcW w:w="2016" w:type="dxa"/>
            <w:tcBorders>
              <w:top w:val="single" w:sz="4" w:space="0" w:color="000000"/>
              <w:left w:val="single" w:sz="4" w:space="0" w:color="000000"/>
              <w:bottom w:val="single" w:sz="4" w:space="0" w:color="000000"/>
              <w:right w:val="single" w:sz="4" w:space="0" w:color="000000"/>
            </w:tcBorders>
          </w:tcPr>
          <w:p w14:paraId="1E283252" w14:textId="77777777" w:rsidR="00FB2D68" w:rsidRPr="00C557EC" w:rsidRDefault="00FB2D68" w:rsidP="00FB2D68">
            <w:pPr>
              <w:jc w:val="center"/>
            </w:pPr>
            <w:r w:rsidRPr="00C557EC">
              <w:t>1.6,1.2</w:t>
            </w:r>
          </w:p>
        </w:tc>
        <w:tc>
          <w:tcPr>
            <w:tcW w:w="1005" w:type="dxa"/>
            <w:tcBorders>
              <w:top w:val="single" w:sz="4" w:space="0" w:color="000000"/>
              <w:left w:val="single" w:sz="4" w:space="0" w:color="000000"/>
              <w:bottom w:val="single" w:sz="4" w:space="0" w:color="000000"/>
              <w:right w:val="single" w:sz="4" w:space="0" w:color="000000"/>
            </w:tcBorders>
          </w:tcPr>
          <w:p w14:paraId="071F45C4" w14:textId="77777777" w:rsidR="00FB2D68" w:rsidRPr="00C557EC" w:rsidRDefault="00FB2D68" w:rsidP="00FB2D68">
            <w:pPr>
              <w:jc w:val="center"/>
            </w:pPr>
            <w:r w:rsidRPr="00C557EC">
              <w:t>10</w:t>
            </w:r>
          </w:p>
        </w:tc>
        <w:tc>
          <w:tcPr>
            <w:tcW w:w="1114" w:type="dxa"/>
            <w:tcBorders>
              <w:top w:val="single" w:sz="4" w:space="0" w:color="000000"/>
              <w:left w:val="single" w:sz="4" w:space="0" w:color="000000"/>
              <w:bottom w:val="single" w:sz="4" w:space="0" w:color="000000"/>
              <w:right w:val="single" w:sz="4" w:space="0" w:color="000000"/>
            </w:tcBorders>
          </w:tcPr>
          <w:p w14:paraId="55C418BD" w14:textId="77777777" w:rsidR="00FB2D68" w:rsidRPr="00C557EC" w:rsidRDefault="00FB2D68" w:rsidP="00FB2D68">
            <w:pPr>
              <w:jc w:val="center"/>
            </w:pPr>
            <w:r w:rsidRPr="00C557EC">
              <w:t>2</w:t>
            </w:r>
          </w:p>
        </w:tc>
        <w:tc>
          <w:tcPr>
            <w:tcW w:w="1044" w:type="dxa"/>
            <w:tcBorders>
              <w:top w:val="single" w:sz="4" w:space="0" w:color="000000"/>
              <w:left w:val="single" w:sz="4" w:space="0" w:color="000000"/>
              <w:bottom w:val="single" w:sz="4" w:space="0" w:color="000000"/>
              <w:right w:val="single" w:sz="4" w:space="0" w:color="000000"/>
            </w:tcBorders>
          </w:tcPr>
          <w:p w14:paraId="5EF5EEC3"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1BD5A275" w14:textId="77777777" w:rsidR="00FB2D68" w:rsidRPr="00C557EC" w:rsidRDefault="00FB2D68" w:rsidP="00FB2D68">
            <w:pPr>
              <w:jc w:val="center"/>
            </w:pPr>
            <w:r w:rsidRPr="00C557EC">
              <w:t>8</w:t>
            </w:r>
          </w:p>
        </w:tc>
      </w:tr>
      <w:tr w:rsidR="00FB2D68" w:rsidRPr="00C557EC" w14:paraId="679B3521"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64D59DE1" w14:textId="77777777" w:rsidR="00FB2D68" w:rsidRPr="00C557EC" w:rsidRDefault="00FB2D68" w:rsidP="00FB2D68">
            <w:pPr>
              <w:jc w:val="center"/>
            </w:pPr>
            <w:r w:rsidRPr="00C557EC">
              <w:t>7</w:t>
            </w:r>
          </w:p>
        </w:tc>
        <w:tc>
          <w:tcPr>
            <w:tcW w:w="619" w:type="dxa"/>
            <w:tcBorders>
              <w:top w:val="single" w:sz="4" w:space="0" w:color="000000"/>
              <w:left w:val="single" w:sz="4" w:space="0" w:color="000000"/>
              <w:bottom w:val="single" w:sz="4" w:space="0" w:color="000000"/>
              <w:right w:val="single" w:sz="4" w:space="0" w:color="000000"/>
            </w:tcBorders>
          </w:tcPr>
          <w:p w14:paraId="72169CD3" w14:textId="2BFF79FC"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688B2D8E" w14:textId="77777777" w:rsidR="00FB2D68" w:rsidRPr="00C557EC" w:rsidRDefault="00FB2D68" w:rsidP="00FB2D68">
            <w:pPr>
              <w:jc w:val="center"/>
            </w:pPr>
            <w:r w:rsidRPr="00C557EC">
              <w:t>1.5</w:t>
            </w:r>
          </w:p>
        </w:tc>
        <w:tc>
          <w:tcPr>
            <w:tcW w:w="2016" w:type="dxa"/>
            <w:tcBorders>
              <w:top w:val="single" w:sz="4" w:space="0" w:color="000000"/>
              <w:left w:val="single" w:sz="4" w:space="0" w:color="000000"/>
              <w:bottom w:val="single" w:sz="4" w:space="0" w:color="000000"/>
              <w:right w:val="single" w:sz="4" w:space="0" w:color="000000"/>
            </w:tcBorders>
          </w:tcPr>
          <w:p w14:paraId="3E5F97CC" w14:textId="77777777" w:rsidR="00FB2D68" w:rsidRPr="00C557EC" w:rsidRDefault="00FB2D68" w:rsidP="00FB2D68">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744F4692" w14:textId="77777777" w:rsidR="00FB2D68" w:rsidRPr="00C557EC" w:rsidRDefault="00FB2D68" w:rsidP="00FB2D68">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20534A99" w14:textId="77777777" w:rsidR="00FB2D68" w:rsidRPr="00C557EC" w:rsidRDefault="00FB2D68" w:rsidP="00FB2D68">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3661974A"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8F5C534" w14:textId="77777777" w:rsidR="00FB2D68" w:rsidRPr="00C557EC" w:rsidRDefault="00FB2D68" w:rsidP="00FB2D68">
            <w:pPr>
              <w:jc w:val="center"/>
            </w:pPr>
            <w:r w:rsidRPr="00C557EC">
              <w:t>1</w:t>
            </w:r>
          </w:p>
        </w:tc>
      </w:tr>
      <w:tr w:rsidR="00FB2D68" w:rsidRPr="00C557EC" w14:paraId="0E611C5B"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485219A4" w14:textId="77777777" w:rsidR="00FB2D68" w:rsidRPr="00C557EC" w:rsidRDefault="00FB2D68" w:rsidP="00FB2D68">
            <w:pPr>
              <w:jc w:val="center"/>
            </w:pPr>
            <w:r w:rsidRPr="00C557EC">
              <w:t>6</w:t>
            </w:r>
          </w:p>
        </w:tc>
        <w:tc>
          <w:tcPr>
            <w:tcW w:w="619" w:type="dxa"/>
            <w:tcBorders>
              <w:top w:val="single" w:sz="4" w:space="0" w:color="000000"/>
              <w:left w:val="single" w:sz="4" w:space="0" w:color="000000"/>
              <w:bottom w:val="single" w:sz="4" w:space="0" w:color="000000"/>
              <w:right w:val="single" w:sz="4" w:space="0" w:color="000000"/>
            </w:tcBorders>
          </w:tcPr>
          <w:p w14:paraId="10AE7C93" w14:textId="02F783A1"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10EDDEA2" w14:textId="77777777" w:rsidR="00FB2D68" w:rsidRPr="00C557EC" w:rsidRDefault="00FB2D68" w:rsidP="00FB2D68">
            <w:pPr>
              <w:jc w:val="center"/>
            </w:pPr>
            <w:r w:rsidRPr="00C557EC">
              <w:t>1.6</w:t>
            </w:r>
          </w:p>
        </w:tc>
        <w:tc>
          <w:tcPr>
            <w:tcW w:w="2016" w:type="dxa"/>
            <w:tcBorders>
              <w:top w:val="single" w:sz="4" w:space="0" w:color="000000"/>
              <w:left w:val="single" w:sz="4" w:space="0" w:color="000000"/>
              <w:bottom w:val="single" w:sz="4" w:space="0" w:color="000000"/>
              <w:right w:val="single" w:sz="4" w:space="0" w:color="000000"/>
            </w:tcBorders>
          </w:tcPr>
          <w:p w14:paraId="1082AE6B" w14:textId="77777777" w:rsidR="00FB2D68" w:rsidRPr="00C557EC" w:rsidRDefault="00FB2D68" w:rsidP="00FB2D68">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tcPr>
          <w:p w14:paraId="0069EFE1" w14:textId="77777777" w:rsidR="00FB2D68" w:rsidRPr="00C557EC" w:rsidRDefault="00FB2D68" w:rsidP="00FB2D68">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7B243645" w14:textId="77777777" w:rsidR="00FB2D68" w:rsidRPr="00C557EC" w:rsidRDefault="00FB2D68" w:rsidP="00FB2D68">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3742E35D"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1C193709" w14:textId="77777777" w:rsidR="00FB2D68" w:rsidRPr="00C557EC" w:rsidRDefault="00FB2D68" w:rsidP="00FB2D68">
            <w:pPr>
              <w:jc w:val="center"/>
            </w:pPr>
            <w:r w:rsidRPr="00C557EC">
              <w:t>1</w:t>
            </w:r>
          </w:p>
        </w:tc>
      </w:tr>
      <w:tr w:rsidR="00FB2D68" w:rsidRPr="00C557EC" w14:paraId="00AA2BAE"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3E89787F" w14:textId="77777777" w:rsidR="00FB2D68" w:rsidRPr="00C557EC" w:rsidRDefault="00FB2D68" w:rsidP="00FB2D68">
            <w:pPr>
              <w:jc w:val="center"/>
            </w:pPr>
            <w:r w:rsidRPr="00C557EC">
              <w:t>8</w:t>
            </w:r>
          </w:p>
        </w:tc>
        <w:tc>
          <w:tcPr>
            <w:tcW w:w="619" w:type="dxa"/>
            <w:tcBorders>
              <w:top w:val="single" w:sz="4" w:space="0" w:color="000000"/>
              <w:left w:val="single" w:sz="4" w:space="0" w:color="000000"/>
              <w:bottom w:val="single" w:sz="4" w:space="0" w:color="000000"/>
              <w:right w:val="single" w:sz="4" w:space="0" w:color="000000"/>
            </w:tcBorders>
          </w:tcPr>
          <w:p w14:paraId="3AE064C6" w14:textId="6C816B1D" w:rsidR="00FB2D68" w:rsidRPr="00C557EC" w:rsidRDefault="00FB2D68" w:rsidP="00FB2D68">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4D86C217" w14:textId="77777777" w:rsidR="00FB2D68" w:rsidRPr="00C557EC" w:rsidRDefault="00FB2D68" w:rsidP="00FB2D68">
            <w:pPr>
              <w:jc w:val="center"/>
            </w:pPr>
            <w:r w:rsidRPr="00C557EC">
              <w:t>1.7</w:t>
            </w:r>
          </w:p>
        </w:tc>
        <w:tc>
          <w:tcPr>
            <w:tcW w:w="2016" w:type="dxa"/>
            <w:tcBorders>
              <w:top w:val="single" w:sz="4" w:space="0" w:color="000000"/>
              <w:left w:val="single" w:sz="4" w:space="0" w:color="000000"/>
              <w:bottom w:val="single" w:sz="4" w:space="0" w:color="000000"/>
              <w:right w:val="single" w:sz="4" w:space="0" w:color="000000"/>
            </w:tcBorders>
          </w:tcPr>
          <w:p w14:paraId="45D0D51B" w14:textId="77777777" w:rsidR="00FB2D68" w:rsidRPr="00C557EC" w:rsidRDefault="00FB2D68" w:rsidP="00FB2D68">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778C4419" w14:textId="77777777" w:rsidR="00FB2D68" w:rsidRPr="00C557EC" w:rsidRDefault="00FB2D68" w:rsidP="00FB2D68">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5B1D645F" w14:textId="77777777" w:rsidR="00FB2D68" w:rsidRPr="00C557EC" w:rsidRDefault="00FB2D68" w:rsidP="00FB2D68">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11A082EE"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5CBA5F2" w14:textId="77777777" w:rsidR="00FB2D68" w:rsidRPr="00C557EC" w:rsidRDefault="00FB2D68" w:rsidP="00FB2D68">
            <w:pPr>
              <w:jc w:val="center"/>
            </w:pPr>
            <w:r w:rsidRPr="00C557EC">
              <w:t>1</w:t>
            </w:r>
          </w:p>
        </w:tc>
      </w:tr>
      <w:tr w:rsidR="00FB2D68" w:rsidRPr="00C557EC" w14:paraId="2883C996"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1B5A61DE" w14:textId="77777777" w:rsidR="00FB2D68" w:rsidRPr="00C557EC" w:rsidRDefault="00FB2D68" w:rsidP="00FB2D68">
            <w:pPr>
              <w:jc w:val="center"/>
            </w:pPr>
            <w:r w:rsidRPr="00C557EC">
              <w:t>9</w:t>
            </w:r>
          </w:p>
        </w:tc>
        <w:tc>
          <w:tcPr>
            <w:tcW w:w="619" w:type="dxa"/>
            <w:tcBorders>
              <w:top w:val="single" w:sz="4" w:space="0" w:color="000000"/>
              <w:left w:val="single" w:sz="4" w:space="0" w:color="000000"/>
              <w:bottom w:val="single" w:sz="4" w:space="0" w:color="000000"/>
              <w:right w:val="single" w:sz="4" w:space="0" w:color="000000"/>
            </w:tcBorders>
          </w:tcPr>
          <w:p w14:paraId="75694934" w14:textId="3BF71726" w:rsidR="00FB2D68" w:rsidRPr="00C557EC" w:rsidRDefault="00FB2D68" w:rsidP="00FB2D68">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632A4723" w14:textId="113FCEAB" w:rsidR="00FB2D68" w:rsidRPr="00C557EC" w:rsidRDefault="00FB2D68" w:rsidP="00FB2D68">
            <w:pPr>
              <w:jc w:val="center"/>
            </w:pPr>
            <w:r w:rsidRPr="00C557EC">
              <w:t>1.8</w:t>
            </w:r>
          </w:p>
        </w:tc>
        <w:tc>
          <w:tcPr>
            <w:tcW w:w="2016" w:type="dxa"/>
            <w:tcBorders>
              <w:top w:val="single" w:sz="4" w:space="0" w:color="000000"/>
              <w:left w:val="single" w:sz="4" w:space="0" w:color="000000"/>
              <w:bottom w:val="single" w:sz="4" w:space="0" w:color="000000"/>
              <w:right w:val="single" w:sz="4" w:space="0" w:color="000000"/>
            </w:tcBorders>
          </w:tcPr>
          <w:p w14:paraId="67F7F9E1" w14:textId="77777777" w:rsidR="00FB2D68" w:rsidRPr="00C557EC" w:rsidRDefault="00FB2D68" w:rsidP="00FB2D68">
            <w:pPr>
              <w:jc w:val="center"/>
            </w:pPr>
            <w:r w:rsidRPr="00C557EC">
              <w:t>E1</w:t>
            </w:r>
          </w:p>
        </w:tc>
        <w:tc>
          <w:tcPr>
            <w:tcW w:w="1005" w:type="dxa"/>
            <w:tcBorders>
              <w:top w:val="single" w:sz="4" w:space="0" w:color="000000"/>
              <w:left w:val="single" w:sz="4" w:space="0" w:color="000000"/>
              <w:bottom w:val="single" w:sz="4" w:space="0" w:color="000000"/>
              <w:right w:val="single" w:sz="4" w:space="0" w:color="000000"/>
            </w:tcBorders>
          </w:tcPr>
          <w:p w14:paraId="2F3A29B8" w14:textId="77777777" w:rsidR="00FB2D68" w:rsidRPr="00C557EC" w:rsidRDefault="00FB2D68" w:rsidP="00FB2D68">
            <w:pPr>
              <w:jc w:val="center"/>
            </w:pPr>
            <w:r w:rsidRPr="00C557EC">
              <w:t>8</w:t>
            </w:r>
          </w:p>
        </w:tc>
        <w:tc>
          <w:tcPr>
            <w:tcW w:w="1114" w:type="dxa"/>
            <w:tcBorders>
              <w:top w:val="single" w:sz="4" w:space="0" w:color="000000"/>
              <w:left w:val="single" w:sz="4" w:space="0" w:color="000000"/>
              <w:bottom w:val="single" w:sz="4" w:space="0" w:color="000000"/>
              <w:right w:val="single" w:sz="4" w:space="0" w:color="000000"/>
            </w:tcBorders>
          </w:tcPr>
          <w:p w14:paraId="655F50C8" w14:textId="77777777" w:rsidR="00FB2D68" w:rsidRPr="00C557EC" w:rsidRDefault="00FB2D68" w:rsidP="00FB2D68">
            <w:pPr>
              <w:jc w:val="center"/>
            </w:pPr>
            <w:r w:rsidRPr="00C557EC">
              <w:t>3</w:t>
            </w:r>
          </w:p>
        </w:tc>
        <w:tc>
          <w:tcPr>
            <w:tcW w:w="1044" w:type="dxa"/>
            <w:tcBorders>
              <w:top w:val="single" w:sz="4" w:space="0" w:color="000000"/>
              <w:left w:val="single" w:sz="4" w:space="0" w:color="000000"/>
              <w:bottom w:val="single" w:sz="4" w:space="0" w:color="000000"/>
              <w:right w:val="single" w:sz="4" w:space="0" w:color="000000"/>
            </w:tcBorders>
          </w:tcPr>
          <w:p w14:paraId="14AAF9CD" w14:textId="77777777" w:rsidR="00FB2D68" w:rsidRPr="00C557EC" w:rsidRDefault="00FB2D68" w:rsidP="00E44557">
            <w:pPr>
              <w:ind w:firstLine="284"/>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7E3DEB96" w14:textId="77777777" w:rsidR="00FB2D68" w:rsidRPr="00C557EC" w:rsidRDefault="00FB2D68" w:rsidP="00FB2D68">
            <w:pPr>
              <w:jc w:val="center"/>
            </w:pPr>
            <w:r w:rsidRPr="00C557EC">
              <w:t>13</w:t>
            </w:r>
          </w:p>
        </w:tc>
      </w:tr>
    </w:tbl>
    <w:p w14:paraId="1ABB0986" w14:textId="48C2AC31" w:rsidR="00D11FEF" w:rsidRPr="00C557EC" w:rsidRDefault="00D11FEF" w:rsidP="00474DAB">
      <w:pPr>
        <w:pStyle w:val="Caption"/>
        <w:keepNext/>
        <w:spacing w:after="120"/>
        <w:jc w:val="center"/>
        <w:rPr>
          <w:sz w:val="20"/>
          <w:szCs w:val="20"/>
        </w:rPr>
      </w:pPr>
      <w:bookmarkStart w:id="85" w:name="_Toc165841301"/>
      <w:r w:rsidRPr="00C557EC">
        <w:rPr>
          <w:sz w:val="20"/>
          <w:szCs w:val="20"/>
        </w:rPr>
        <w:t xml:space="preserve">Tab. </w:t>
      </w:r>
      <w:r w:rsidRPr="00C557EC">
        <w:fldChar w:fldCharType="begin"/>
      </w:r>
      <w:r w:rsidRPr="00C557EC">
        <w:instrText xml:space="preserve"> STYLEREF 1 \s </w:instrText>
      </w:r>
      <w:r w:rsidRPr="00C557EC">
        <w:fldChar w:fldCharType="separate"/>
      </w:r>
      <w:r w:rsidRPr="00C557EC">
        <w:t>5</w:t>
      </w:r>
      <w:r w:rsidRPr="00C557EC">
        <w:rPr>
          <w:sz w:val="20"/>
          <w:szCs w:val="20"/>
        </w:rPr>
        <w:fldChar w:fldCharType="end"/>
      </w:r>
      <w:r w:rsidRPr="00C557EC">
        <w:rPr>
          <w:sz w:val="20"/>
          <w:szCs w:val="20"/>
        </w:rPr>
        <w:noBreakHyphen/>
      </w:r>
      <w:r w:rsidRPr="00C557EC">
        <w:fldChar w:fldCharType="begin"/>
      </w:r>
      <w:r w:rsidRPr="00C557EC">
        <w:instrText xml:space="preserve"> SEQ Tab. \* ARABIC \s 1 </w:instrText>
      </w:r>
      <w:r w:rsidRPr="00C557EC">
        <w:fldChar w:fldCharType="separate"/>
      </w:r>
      <w:r w:rsidRPr="00C557EC">
        <w:t>1</w:t>
      </w:r>
      <w:r w:rsidRPr="00C557EC">
        <w:rPr>
          <w:sz w:val="20"/>
          <w:szCs w:val="20"/>
        </w:rPr>
        <w:fldChar w:fldCharType="end"/>
      </w:r>
      <w:r w:rsidRPr="00C557EC">
        <w:rPr>
          <w:sz w:val="20"/>
          <w:szCs w:val="20"/>
        </w:rPr>
        <w:t xml:space="preserve">: </w:t>
      </w:r>
      <w:r w:rsidRPr="00C557EC">
        <w:rPr>
          <w:b w:val="0"/>
          <w:sz w:val="20"/>
          <w:szCs w:val="20"/>
        </w:rPr>
        <w:t>Sprints in mobile Development</w:t>
      </w:r>
      <w:bookmarkEnd w:id="85"/>
    </w:p>
    <w:p w14:paraId="17B397F4" w14:textId="4BEB3E1F" w:rsidR="003A48E4" w:rsidRPr="00C557EC" w:rsidRDefault="003A48E4" w:rsidP="003A48E4">
      <w:pPr>
        <w:pStyle w:val="Heading3"/>
      </w:pPr>
      <w:bookmarkStart w:id="86" w:name="_Toc165841066"/>
      <w:r w:rsidRPr="00C557EC">
        <w:t>Sprints for Augmented Reality</w:t>
      </w:r>
      <w:bookmarkEnd w:id="86"/>
    </w:p>
    <w:tbl>
      <w:tblPr>
        <w:tblW w:w="84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6"/>
        <w:gridCol w:w="619"/>
        <w:gridCol w:w="684"/>
        <w:gridCol w:w="2016"/>
        <w:gridCol w:w="1005"/>
        <w:gridCol w:w="1114"/>
        <w:gridCol w:w="1044"/>
        <w:gridCol w:w="1220"/>
      </w:tblGrid>
      <w:tr w:rsidR="003A48E4" w:rsidRPr="00C557EC" w14:paraId="770BA4E9" w14:textId="77777777" w:rsidTr="00DF7D98">
        <w:trPr>
          <w:trHeight w:val="1005"/>
        </w:trPr>
        <w:tc>
          <w:tcPr>
            <w:tcW w:w="736" w:type="dxa"/>
            <w:tcBorders>
              <w:top w:val="single" w:sz="4" w:space="0" w:color="000000"/>
              <w:left w:val="single" w:sz="4" w:space="0" w:color="000000"/>
              <w:bottom w:val="single" w:sz="4" w:space="0" w:color="000000"/>
              <w:right w:val="single" w:sz="4" w:space="0" w:color="000000"/>
            </w:tcBorders>
            <w:hideMark/>
          </w:tcPr>
          <w:p w14:paraId="3A36EC96" w14:textId="77777777" w:rsidR="003A48E4" w:rsidRPr="00C557EC" w:rsidRDefault="003A48E4" w:rsidP="003A48E4">
            <w:pPr>
              <w:jc w:val="center"/>
            </w:pPr>
            <w:r w:rsidRPr="00C557EC">
              <w:t>Order</w:t>
            </w:r>
          </w:p>
        </w:tc>
        <w:tc>
          <w:tcPr>
            <w:tcW w:w="619" w:type="dxa"/>
            <w:tcBorders>
              <w:top w:val="single" w:sz="4" w:space="0" w:color="000000"/>
              <w:left w:val="single" w:sz="4" w:space="0" w:color="000000"/>
              <w:bottom w:val="single" w:sz="4" w:space="0" w:color="000000"/>
              <w:right w:val="single" w:sz="4" w:space="0" w:color="000000"/>
            </w:tcBorders>
            <w:hideMark/>
          </w:tcPr>
          <w:p w14:paraId="681F041E" w14:textId="77777777" w:rsidR="003A48E4" w:rsidRPr="00C557EC" w:rsidRDefault="003A48E4" w:rsidP="003A48E4">
            <w:pPr>
              <w:jc w:val="center"/>
            </w:pPr>
            <w:r w:rsidRPr="00C557EC">
              <w:t>Epic</w:t>
            </w:r>
          </w:p>
        </w:tc>
        <w:tc>
          <w:tcPr>
            <w:tcW w:w="684" w:type="dxa"/>
            <w:tcBorders>
              <w:top w:val="single" w:sz="4" w:space="0" w:color="000000"/>
              <w:left w:val="single" w:sz="4" w:space="0" w:color="000000"/>
              <w:bottom w:val="single" w:sz="4" w:space="0" w:color="000000"/>
              <w:right w:val="single" w:sz="4" w:space="0" w:color="000000"/>
            </w:tcBorders>
            <w:hideMark/>
          </w:tcPr>
          <w:p w14:paraId="08EDD3A2" w14:textId="77777777" w:rsidR="003A48E4" w:rsidRPr="00C557EC" w:rsidRDefault="003A48E4" w:rsidP="003A48E4">
            <w:pPr>
              <w:jc w:val="center"/>
            </w:pPr>
            <w:r w:rsidRPr="00C557EC">
              <w:t>User Story</w:t>
            </w:r>
          </w:p>
        </w:tc>
        <w:tc>
          <w:tcPr>
            <w:tcW w:w="2016" w:type="dxa"/>
            <w:tcBorders>
              <w:top w:val="single" w:sz="4" w:space="0" w:color="000000"/>
              <w:left w:val="single" w:sz="4" w:space="0" w:color="000000"/>
              <w:bottom w:val="single" w:sz="4" w:space="0" w:color="000000"/>
              <w:right w:val="single" w:sz="4" w:space="0" w:color="000000"/>
            </w:tcBorders>
            <w:hideMark/>
          </w:tcPr>
          <w:p w14:paraId="26DCB470" w14:textId="77777777" w:rsidR="003A48E4" w:rsidRPr="00C557EC" w:rsidRDefault="003A48E4" w:rsidP="003A48E4">
            <w:pPr>
              <w:jc w:val="center"/>
            </w:pPr>
            <w:r w:rsidRPr="00C557EC">
              <w:t>Dependency</w:t>
            </w:r>
          </w:p>
        </w:tc>
        <w:tc>
          <w:tcPr>
            <w:tcW w:w="1005" w:type="dxa"/>
            <w:tcBorders>
              <w:top w:val="single" w:sz="4" w:space="0" w:color="000000"/>
              <w:left w:val="single" w:sz="4" w:space="0" w:color="000000"/>
              <w:bottom w:val="single" w:sz="4" w:space="0" w:color="000000"/>
              <w:right w:val="single" w:sz="4" w:space="0" w:color="000000"/>
            </w:tcBorders>
            <w:hideMark/>
          </w:tcPr>
          <w:p w14:paraId="7C02E435" w14:textId="77777777" w:rsidR="003A48E4" w:rsidRPr="00C557EC" w:rsidRDefault="003A48E4" w:rsidP="003A48E4">
            <w:pPr>
              <w:jc w:val="center"/>
            </w:pPr>
            <w:r w:rsidRPr="00C557EC">
              <w:t>Duration (days)</w:t>
            </w:r>
          </w:p>
        </w:tc>
        <w:tc>
          <w:tcPr>
            <w:tcW w:w="1114" w:type="dxa"/>
            <w:tcBorders>
              <w:top w:val="single" w:sz="4" w:space="0" w:color="000000"/>
              <w:left w:val="single" w:sz="4" w:space="0" w:color="000000"/>
              <w:bottom w:val="single" w:sz="4" w:space="0" w:color="000000"/>
              <w:right w:val="single" w:sz="4" w:space="0" w:color="000000"/>
            </w:tcBorders>
            <w:hideMark/>
          </w:tcPr>
          <w:p w14:paraId="15F9B5F3" w14:textId="77777777" w:rsidR="003A48E4" w:rsidRPr="00C557EC" w:rsidRDefault="003A48E4" w:rsidP="003A48E4">
            <w:pPr>
              <w:jc w:val="center"/>
            </w:pPr>
            <w:r w:rsidRPr="00C557EC">
              <w:t>Estimated Sprint</w:t>
            </w:r>
          </w:p>
        </w:tc>
        <w:tc>
          <w:tcPr>
            <w:tcW w:w="1044" w:type="dxa"/>
            <w:tcBorders>
              <w:top w:val="single" w:sz="4" w:space="0" w:color="000000"/>
              <w:left w:val="single" w:sz="4" w:space="0" w:color="000000"/>
              <w:bottom w:val="single" w:sz="4" w:space="0" w:color="000000"/>
              <w:right w:val="single" w:sz="4" w:space="0" w:color="000000"/>
            </w:tcBorders>
            <w:hideMark/>
          </w:tcPr>
          <w:p w14:paraId="27C5E5F3" w14:textId="77777777" w:rsidR="003A48E4" w:rsidRPr="00C557EC" w:rsidRDefault="003A48E4" w:rsidP="003A48E4">
            <w:pPr>
              <w:jc w:val="center"/>
            </w:pPr>
            <w:r w:rsidRPr="00C557EC">
              <w:t>Moscow</w:t>
            </w:r>
          </w:p>
        </w:tc>
        <w:tc>
          <w:tcPr>
            <w:tcW w:w="1220" w:type="dxa"/>
            <w:tcBorders>
              <w:top w:val="single" w:sz="4" w:space="0" w:color="000000"/>
              <w:left w:val="single" w:sz="4" w:space="0" w:color="000000"/>
              <w:bottom w:val="single" w:sz="4" w:space="0" w:color="000000"/>
              <w:right w:val="single" w:sz="4" w:space="0" w:color="000000"/>
            </w:tcBorders>
            <w:hideMark/>
          </w:tcPr>
          <w:p w14:paraId="6E13575E" w14:textId="77777777" w:rsidR="003A48E4" w:rsidRPr="00C557EC" w:rsidRDefault="003A48E4" w:rsidP="003A48E4">
            <w:pPr>
              <w:jc w:val="center"/>
            </w:pPr>
            <w:r w:rsidRPr="00C557EC">
              <w:t>Complexity</w:t>
            </w:r>
          </w:p>
        </w:tc>
      </w:tr>
      <w:tr w:rsidR="003A48E4" w:rsidRPr="00C557EC" w14:paraId="0593EFEA" w14:textId="77777777" w:rsidTr="00DF7D98">
        <w:trPr>
          <w:trHeight w:val="601"/>
        </w:trPr>
        <w:tc>
          <w:tcPr>
            <w:tcW w:w="736" w:type="dxa"/>
            <w:tcBorders>
              <w:top w:val="single" w:sz="4" w:space="0" w:color="000000"/>
              <w:left w:val="single" w:sz="4" w:space="0" w:color="000000"/>
              <w:bottom w:val="single" w:sz="4" w:space="0" w:color="000000"/>
              <w:right w:val="single" w:sz="4" w:space="0" w:color="000000"/>
            </w:tcBorders>
            <w:hideMark/>
          </w:tcPr>
          <w:p w14:paraId="14C270EA" w14:textId="0873455D" w:rsidR="003A48E4" w:rsidRPr="00C557EC" w:rsidRDefault="003A48E4" w:rsidP="003A48E4">
            <w:pPr>
              <w:jc w:val="center"/>
            </w:pPr>
            <w:r w:rsidRPr="00C557EC">
              <w:t>3</w:t>
            </w:r>
          </w:p>
        </w:tc>
        <w:tc>
          <w:tcPr>
            <w:tcW w:w="619" w:type="dxa"/>
            <w:tcBorders>
              <w:top w:val="single" w:sz="4" w:space="0" w:color="000000"/>
              <w:left w:val="single" w:sz="4" w:space="0" w:color="000000"/>
              <w:bottom w:val="single" w:sz="4" w:space="0" w:color="000000"/>
              <w:right w:val="single" w:sz="4" w:space="0" w:color="000000"/>
            </w:tcBorders>
            <w:hideMark/>
          </w:tcPr>
          <w:p w14:paraId="027274A3" w14:textId="77777777" w:rsidR="003A48E4" w:rsidRPr="00C557EC" w:rsidRDefault="003A48E4" w:rsidP="003A48E4">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7BF14A75" w14:textId="77777777" w:rsidR="003A48E4" w:rsidRPr="00C557EC" w:rsidRDefault="003A48E4" w:rsidP="003A48E4">
            <w:pPr>
              <w:jc w:val="center"/>
            </w:pPr>
            <w:r w:rsidRPr="00C557EC">
              <w:t>0.1</w:t>
            </w:r>
          </w:p>
        </w:tc>
        <w:tc>
          <w:tcPr>
            <w:tcW w:w="2016" w:type="dxa"/>
            <w:tcBorders>
              <w:top w:val="single" w:sz="4" w:space="0" w:color="000000"/>
              <w:left w:val="single" w:sz="4" w:space="0" w:color="000000"/>
              <w:bottom w:val="single" w:sz="4" w:space="0" w:color="000000"/>
              <w:right w:val="single" w:sz="4" w:space="0" w:color="000000"/>
            </w:tcBorders>
            <w:hideMark/>
          </w:tcPr>
          <w:p w14:paraId="72C26204" w14:textId="537BCB51" w:rsidR="003A48E4" w:rsidRPr="00C557EC" w:rsidRDefault="003A48E4" w:rsidP="003A48E4">
            <w:pPr>
              <w:jc w:val="center"/>
            </w:pPr>
            <w:r w:rsidRPr="00C557EC">
              <w:t>0.2, 0.4</w:t>
            </w:r>
          </w:p>
        </w:tc>
        <w:tc>
          <w:tcPr>
            <w:tcW w:w="1005" w:type="dxa"/>
            <w:tcBorders>
              <w:top w:val="single" w:sz="4" w:space="0" w:color="000000"/>
              <w:left w:val="single" w:sz="4" w:space="0" w:color="000000"/>
              <w:bottom w:val="single" w:sz="4" w:space="0" w:color="000000"/>
              <w:right w:val="single" w:sz="4" w:space="0" w:color="000000"/>
            </w:tcBorders>
            <w:hideMark/>
          </w:tcPr>
          <w:p w14:paraId="2637196F" w14:textId="0AFAE44F" w:rsidR="003A48E4" w:rsidRPr="00C557EC" w:rsidRDefault="003A48E4" w:rsidP="003A48E4">
            <w:pPr>
              <w:jc w:val="center"/>
            </w:pPr>
            <w:r w:rsidRPr="00C557EC">
              <w:t>7</w:t>
            </w:r>
          </w:p>
        </w:tc>
        <w:tc>
          <w:tcPr>
            <w:tcW w:w="1114" w:type="dxa"/>
            <w:tcBorders>
              <w:top w:val="single" w:sz="4" w:space="0" w:color="000000"/>
              <w:left w:val="single" w:sz="4" w:space="0" w:color="000000"/>
              <w:bottom w:val="single" w:sz="4" w:space="0" w:color="000000"/>
              <w:right w:val="single" w:sz="4" w:space="0" w:color="000000"/>
            </w:tcBorders>
            <w:hideMark/>
          </w:tcPr>
          <w:p w14:paraId="2AD7730B" w14:textId="77777777" w:rsidR="003A48E4" w:rsidRPr="00C557EC" w:rsidRDefault="003A48E4" w:rsidP="003A48E4">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26653DEC"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150540CF" w14:textId="77777777" w:rsidR="003A48E4" w:rsidRPr="00C557EC" w:rsidRDefault="003A48E4" w:rsidP="003A48E4">
            <w:pPr>
              <w:jc w:val="center"/>
            </w:pPr>
            <w:r w:rsidRPr="00C557EC">
              <w:t>13</w:t>
            </w:r>
          </w:p>
        </w:tc>
      </w:tr>
      <w:tr w:rsidR="003A48E4" w:rsidRPr="00C557EC" w14:paraId="5E26486E" w14:textId="77777777" w:rsidTr="00DF7D98">
        <w:trPr>
          <w:trHeight w:val="605"/>
        </w:trPr>
        <w:tc>
          <w:tcPr>
            <w:tcW w:w="736" w:type="dxa"/>
            <w:tcBorders>
              <w:top w:val="single" w:sz="4" w:space="0" w:color="000000"/>
              <w:left w:val="single" w:sz="4" w:space="0" w:color="000000"/>
              <w:bottom w:val="single" w:sz="4" w:space="0" w:color="000000"/>
              <w:right w:val="single" w:sz="4" w:space="0" w:color="000000"/>
            </w:tcBorders>
            <w:hideMark/>
          </w:tcPr>
          <w:p w14:paraId="176785A7" w14:textId="25097906" w:rsidR="003A48E4" w:rsidRPr="00C557EC" w:rsidRDefault="003A48E4" w:rsidP="003A48E4">
            <w:pPr>
              <w:jc w:val="center"/>
            </w:pPr>
            <w:r w:rsidRPr="00C557EC">
              <w:t>2</w:t>
            </w:r>
          </w:p>
        </w:tc>
        <w:tc>
          <w:tcPr>
            <w:tcW w:w="619" w:type="dxa"/>
            <w:tcBorders>
              <w:top w:val="single" w:sz="4" w:space="0" w:color="000000"/>
              <w:left w:val="single" w:sz="4" w:space="0" w:color="000000"/>
              <w:bottom w:val="single" w:sz="4" w:space="0" w:color="000000"/>
              <w:right w:val="single" w:sz="4" w:space="0" w:color="000000"/>
            </w:tcBorders>
          </w:tcPr>
          <w:p w14:paraId="797F207F" w14:textId="0E4A97CC" w:rsidR="003A48E4" w:rsidRPr="00C557EC" w:rsidRDefault="003A48E4" w:rsidP="003A48E4">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1D0E9742" w14:textId="77777777" w:rsidR="003A48E4" w:rsidRPr="00C557EC" w:rsidRDefault="003A48E4" w:rsidP="003A48E4">
            <w:pPr>
              <w:jc w:val="center"/>
            </w:pPr>
            <w:r w:rsidRPr="00C557EC">
              <w:t>0.2</w:t>
            </w:r>
          </w:p>
        </w:tc>
        <w:tc>
          <w:tcPr>
            <w:tcW w:w="2016" w:type="dxa"/>
            <w:tcBorders>
              <w:top w:val="single" w:sz="4" w:space="0" w:color="000000"/>
              <w:left w:val="single" w:sz="4" w:space="0" w:color="000000"/>
              <w:bottom w:val="single" w:sz="4" w:space="0" w:color="000000"/>
              <w:right w:val="single" w:sz="4" w:space="0" w:color="000000"/>
            </w:tcBorders>
            <w:hideMark/>
          </w:tcPr>
          <w:p w14:paraId="53CD80D6" w14:textId="77777777" w:rsidR="003A48E4" w:rsidRPr="00C557EC" w:rsidRDefault="003A48E4" w:rsidP="003A48E4">
            <w:pPr>
              <w:jc w:val="center"/>
            </w:pPr>
            <w:r w:rsidRPr="00C557EC">
              <w:t>0.4</w:t>
            </w:r>
          </w:p>
        </w:tc>
        <w:tc>
          <w:tcPr>
            <w:tcW w:w="1005" w:type="dxa"/>
            <w:tcBorders>
              <w:top w:val="single" w:sz="4" w:space="0" w:color="000000"/>
              <w:left w:val="single" w:sz="4" w:space="0" w:color="000000"/>
              <w:bottom w:val="single" w:sz="4" w:space="0" w:color="000000"/>
              <w:right w:val="single" w:sz="4" w:space="0" w:color="000000"/>
            </w:tcBorders>
            <w:hideMark/>
          </w:tcPr>
          <w:p w14:paraId="0DD484FC" w14:textId="77777777" w:rsidR="003A48E4" w:rsidRPr="00C557EC" w:rsidRDefault="003A48E4" w:rsidP="003A48E4">
            <w:pPr>
              <w:jc w:val="center"/>
            </w:pPr>
            <w:r w:rsidRPr="00C557EC">
              <w:t>2</w:t>
            </w:r>
          </w:p>
        </w:tc>
        <w:tc>
          <w:tcPr>
            <w:tcW w:w="1114" w:type="dxa"/>
            <w:tcBorders>
              <w:top w:val="single" w:sz="4" w:space="0" w:color="000000"/>
              <w:left w:val="single" w:sz="4" w:space="0" w:color="000000"/>
              <w:bottom w:val="single" w:sz="4" w:space="0" w:color="000000"/>
              <w:right w:val="single" w:sz="4" w:space="0" w:color="000000"/>
            </w:tcBorders>
            <w:hideMark/>
          </w:tcPr>
          <w:p w14:paraId="2CFE78F6" w14:textId="77777777" w:rsidR="003A48E4" w:rsidRPr="00C557EC" w:rsidRDefault="003A48E4" w:rsidP="003A48E4">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39733ECC"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153CF240" w14:textId="77777777" w:rsidR="003A48E4" w:rsidRPr="00C557EC" w:rsidRDefault="003A48E4" w:rsidP="003A48E4">
            <w:pPr>
              <w:jc w:val="center"/>
            </w:pPr>
            <w:r w:rsidRPr="00C557EC">
              <w:t>3</w:t>
            </w:r>
          </w:p>
        </w:tc>
      </w:tr>
      <w:tr w:rsidR="003A48E4" w:rsidRPr="00C557EC" w14:paraId="66647466"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hideMark/>
          </w:tcPr>
          <w:p w14:paraId="7DB5933A" w14:textId="790AB636" w:rsidR="003A48E4" w:rsidRPr="00C557EC" w:rsidRDefault="003A48E4" w:rsidP="003A48E4">
            <w:pPr>
              <w:jc w:val="center"/>
            </w:pPr>
            <w:r w:rsidRPr="00C557EC">
              <w:t>5</w:t>
            </w:r>
          </w:p>
        </w:tc>
        <w:tc>
          <w:tcPr>
            <w:tcW w:w="619" w:type="dxa"/>
            <w:tcBorders>
              <w:top w:val="single" w:sz="4" w:space="0" w:color="000000"/>
              <w:left w:val="single" w:sz="4" w:space="0" w:color="000000"/>
              <w:bottom w:val="single" w:sz="4" w:space="0" w:color="000000"/>
              <w:right w:val="single" w:sz="4" w:space="0" w:color="000000"/>
            </w:tcBorders>
          </w:tcPr>
          <w:p w14:paraId="39DE0E28" w14:textId="107EA276" w:rsidR="003A48E4" w:rsidRPr="00C557EC" w:rsidRDefault="003A48E4" w:rsidP="003A48E4">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16D1F890" w14:textId="77777777" w:rsidR="003A48E4" w:rsidRPr="00C557EC" w:rsidRDefault="003A48E4" w:rsidP="003A48E4">
            <w:pPr>
              <w:jc w:val="center"/>
            </w:pPr>
            <w:r w:rsidRPr="00C557EC">
              <w:t>0.3</w:t>
            </w:r>
          </w:p>
        </w:tc>
        <w:tc>
          <w:tcPr>
            <w:tcW w:w="2016" w:type="dxa"/>
            <w:tcBorders>
              <w:top w:val="single" w:sz="4" w:space="0" w:color="000000"/>
              <w:left w:val="single" w:sz="4" w:space="0" w:color="000000"/>
              <w:bottom w:val="single" w:sz="4" w:space="0" w:color="000000"/>
              <w:right w:val="single" w:sz="4" w:space="0" w:color="000000"/>
            </w:tcBorders>
            <w:hideMark/>
          </w:tcPr>
          <w:p w14:paraId="10397299" w14:textId="77777777" w:rsidR="003A48E4" w:rsidRPr="00C557EC" w:rsidRDefault="003A48E4" w:rsidP="003A48E4">
            <w:pPr>
              <w:jc w:val="center"/>
            </w:pPr>
            <w:r w:rsidRPr="00C557EC">
              <w:t>0.1, 0.2,0.4, 0.5</w:t>
            </w:r>
          </w:p>
        </w:tc>
        <w:tc>
          <w:tcPr>
            <w:tcW w:w="1005" w:type="dxa"/>
            <w:tcBorders>
              <w:top w:val="single" w:sz="4" w:space="0" w:color="000000"/>
              <w:left w:val="single" w:sz="4" w:space="0" w:color="000000"/>
              <w:bottom w:val="single" w:sz="4" w:space="0" w:color="000000"/>
              <w:right w:val="single" w:sz="4" w:space="0" w:color="000000"/>
            </w:tcBorders>
            <w:hideMark/>
          </w:tcPr>
          <w:p w14:paraId="06EE1999" w14:textId="77777777" w:rsidR="003A48E4" w:rsidRPr="00C557EC" w:rsidRDefault="003A48E4" w:rsidP="003A48E4">
            <w:pPr>
              <w:jc w:val="center"/>
            </w:pPr>
            <w:r w:rsidRPr="00C557EC">
              <w:t>2</w:t>
            </w:r>
          </w:p>
        </w:tc>
        <w:tc>
          <w:tcPr>
            <w:tcW w:w="1114" w:type="dxa"/>
            <w:tcBorders>
              <w:top w:val="single" w:sz="4" w:space="0" w:color="000000"/>
              <w:left w:val="single" w:sz="4" w:space="0" w:color="000000"/>
              <w:bottom w:val="single" w:sz="4" w:space="0" w:color="000000"/>
              <w:right w:val="single" w:sz="4" w:space="0" w:color="000000"/>
            </w:tcBorders>
            <w:hideMark/>
          </w:tcPr>
          <w:p w14:paraId="7758B707" w14:textId="77777777" w:rsidR="003A48E4" w:rsidRPr="00C557EC" w:rsidRDefault="003A48E4" w:rsidP="003A48E4">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21728D71"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42A8F24E" w14:textId="77777777" w:rsidR="003A48E4" w:rsidRPr="00C557EC" w:rsidRDefault="003A48E4" w:rsidP="003A48E4">
            <w:pPr>
              <w:jc w:val="center"/>
            </w:pPr>
            <w:r w:rsidRPr="00C557EC">
              <w:t>3</w:t>
            </w:r>
          </w:p>
        </w:tc>
      </w:tr>
      <w:tr w:rsidR="003A48E4" w:rsidRPr="00C557EC" w14:paraId="626B0C05" w14:textId="77777777" w:rsidTr="00DF7D98">
        <w:trPr>
          <w:trHeight w:val="604"/>
        </w:trPr>
        <w:tc>
          <w:tcPr>
            <w:tcW w:w="736" w:type="dxa"/>
            <w:tcBorders>
              <w:top w:val="single" w:sz="4" w:space="0" w:color="000000"/>
              <w:left w:val="single" w:sz="4" w:space="0" w:color="000000"/>
              <w:bottom w:val="single" w:sz="4" w:space="0" w:color="000000"/>
              <w:right w:val="single" w:sz="4" w:space="0" w:color="000000"/>
            </w:tcBorders>
            <w:hideMark/>
          </w:tcPr>
          <w:p w14:paraId="36D253A2" w14:textId="106A3B4A" w:rsidR="003A48E4" w:rsidRPr="00C557EC" w:rsidRDefault="003A48E4" w:rsidP="003A48E4">
            <w:pPr>
              <w:jc w:val="center"/>
            </w:pPr>
            <w:r w:rsidRPr="00C557EC">
              <w:t>1</w:t>
            </w:r>
          </w:p>
        </w:tc>
        <w:tc>
          <w:tcPr>
            <w:tcW w:w="619" w:type="dxa"/>
            <w:tcBorders>
              <w:top w:val="single" w:sz="4" w:space="0" w:color="000000"/>
              <w:left w:val="single" w:sz="4" w:space="0" w:color="000000"/>
              <w:bottom w:val="single" w:sz="4" w:space="0" w:color="000000"/>
              <w:right w:val="single" w:sz="4" w:space="0" w:color="000000"/>
            </w:tcBorders>
            <w:hideMark/>
          </w:tcPr>
          <w:p w14:paraId="3DDF3AE1" w14:textId="77777777" w:rsidR="003A48E4" w:rsidRPr="00C557EC" w:rsidRDefault="003A48E4" w:rsidP="003A48E4">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37E29917" w14:textId="77777777" w:rsidR="003A48E4" w:rsidRPr="00C557EC" w:rsidRDefault="003A48E4" w:rsidP="003A48E4">
            <w:pPr>
              <w:jc w:val="center"/>
            </w:pPr>
            <w:r w:rsidRPr="00C557EC">
              <w:t>0.4</w:t>
            </w:r>
          </w:p>
        </w:tc>
        <w:tc>
          <w:tcPr>
            <w:tcW w:w="2016" w:type="dxa"/>
            <w:tcBorders>
              <w:top w:val="single" w:sz="4" w:space="0" w:color="000000"/>
              <w:left w:val="single" w:sz="4" w:space="0" w:color="000000"/>
              <w:bottom w:val="single" w:sz="4" w:space="0" w:color="000000"/>
              <w:right w:val="single" w:sz="4" w:space="0" w:color="000000"/>
            </w:tcBorders>
            <w:hideMark/>
          </w:tcPr>
          <w:p w14:paraId="0B17C88C" w14:textId="31265B7B" w:rsidR="003A48E4" w:rsidRPr="00C557EC" w:rsidRDefault="003A48E4" w:rsidP="003A48E4">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hideMark/>
          </w:tcPr>
          <w:p w14:paraId="2A755763" w14:textId="77777777" w:rsidR="003A48E4" w:rsidRPr="00C557EC" w:rsidRDefault="003A48E4" w:rsidP="003A48E4">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hideMark/>
          </w:tcPr>
          <w:p w14:paraId="72A6311A" w14:textId="77777777" w:rsidR="003A48E4" w:rsidRPr="00C557EC" w:rsidRDefault="003A48E4" w:rsidP="003A48E4">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6CB69EDD"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34F97E32" w14:textId="77777777" w:rsidR="003A48E4" w:rsidRPr="00C557EC" w:rsidRDefault="003A48E4" w:rsidP="003A48E4">
            <w:pPr>
              <w:jc w:val="center"/>
            </w:pPr>
            <w:r w:rsidRPr="00C557EC">
              <w:t>5</w:t>
            </w:r>
          </w:p>
        </w:tc>
      </w:tr>
      <w:tr w:rsidR="003A48E4" w:rsidRPr="00C557EC" w14:paraId="3BF7E111"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hideMark/>
          </w:tcPr>
          <w:p w14:paraId="3FB8FD13" w14:textId="576F2543" w:rsidR="003A48E4" w:rsidRPr="00C557EC" w:rsidRDefault="003A48E4" w:rsidP="003A48E4">
            <w:pPr>
              <w:jc w:val="center"/>
            </w:pPr>
            <w:r w:rsidRPr="00C557EC">
              <w:t>4</w:t>
            </w:r>
          </w:p>
        </w:tc>
        <w:tc>
          <w:tcPr>
            <w:tcW w:w="619" w:type="dxa"/>
            <w:tcBorders>
              <w:top w:val="single" w:sz="4" w:space="0" w:color="000000"/>
              <w:left w:val="single" w:sz="4" w:space="0" w:color="000000"/>
              <w:bottom w:val="single" w:sz="4" w:space="0" w:color="000000"/>
              <w:right w:val="single" w:sz="4" w:space="0" w:color="000000"/>
            </w:tcBorders>
          </w:tcPr>
          <w:p w14:paraId="36D192E7" w14:textId="22560C62" w:rsidR="003A48E4" w:rsidRPr="00C557EC" w:rsidRDefault="003A48E4" w:rsidP="003A48E4">
            <w:pPr>
              <w:jc w:val="center"/>
            </w:pPr>
            <w:r w:rsidRPr="00C557EC">
              <w:t>0</w:t>
            </w:r>
          </w:p>
        </w:tc>
        <w:tc>
          <w:tcPr>
            <w:tcW w:w="684" w:type="dxa"/>
            <w:tcBorders>
              <w:top w:val="single" w:sz="4" w:space="0" w:color="000000"/>
              <w:left w:val="single" w:sz="4" w:space="0" w:color="000000"/>
              <w:bottom w:val="single" w:sz="4" w:space="0" w:color="000000"/>
              <w:right w:val="single" w:sz="4" w:space="0" w:color="000000"/>
            </w:tcBorders>
            <w:hideMark/>
          </w:tcPr>
          <w:p w14:paraId="20FD68F5" w14:textId="77777777" w:rsidR="003A48E4" w:rsidRPr="00C557EC" w:rsidRDefault="003A48E4" w:rsidP="003A48E4">
            <w:pPr>
              <w:jc w:val="center"/>
            </w:pPr>
            <w:r w:rsidRPr="00C557EC">
              <w:t>0.5</w:t>
            </w:r>
          </w:p>
        </w:tc>
        <w:tc>
          <w:tcPr>
            <w:tcW w:w="2016" w:type="dxa"/>
            <w:tcBorders>
              <w:top w:val="single" w:sz="4" w:space="0" w:color="000000"/>
              <w:left w:val="single" w:sz="4" w:space="0" w:color="000000"/>
              <w:bottom w:val="single" w:sz="4" w:space="0" w:color="000000"/>
              <w:right w:val="single" w:sz="4" w:space="0" w:color="000000"/>
            </w:tcBorders>
            <w:hideMark/>
          </w:tcPr>
          <w:p w14:paraId="34B04BF5" w14:textId="77777777" w:rsidR="003A48E4" w:rsidRPr="00C557EC" w:rsidRDefault="003A48E4" w:rsidP="003A48E4">
            <w:pPr>
              <w:jc w:val="center"/>
            </w:pPr>
            <w:r w:rsidRPr="00C557EC">
              <w:t>0.2, 0.4</w:t>
            </w:r>
          </w:p>
        </w:tc>
        <w:tc>
          <w:tcPr>
            <w:tcW w:w="1005" w:type="dxa"/>
            <w:tcBorders>
              <w:top w:val="single" w:sz="4" w:space="0" w:color="000000"/>
              <w:left w:val="single" w:sz="4" w:space="0" w:color="000000"/>
              <w:bottom w:val="single" w:sz="4" w:space="0" w:color="000000"/>
              <w:right w:val="single" w:sz="4" w:space="0" w:color="000000"/>
            </w:tcBorders>
            <w:hideMark/>
          </w:tcPr>
          <w:p w14:paraId="6A5EBE62" w14:textId="77777777" w:rsidR="003A48E4" w:rsidRPr="00C557EC" w:rsidRDefault="003A48E4" w:rsidP="003A48E4">
            <w:pPr>
              <w:jc w:val="center"/>
            </w:pPr>
            <w:r w:rsidRPr="00C557EC">
              <w:t>4</w:t>
            </w:r>
          </w:p>
        </w:tc>
        <w:tc>
          <w:tcPr>
            <w:tcW w:w="1114" w:type="dxa"/>
            <w:tcBorders>
              <w:top w:val="single" w:sz="4" w:space="0" w:color="000000"/>
              <w:left w:val="single" w:sz="4" w:space="0" w:color="000000"/>
              <w:bottom w:val="single" w:sz="4" w:space="0" w:color="000000"/>
              <w:right w:val="single" w:sz="4" w:space="0" w:color="000000"/>
            </w:tcBorders>
            <w:hideMark/>
          </w:tcPr>
          <w:p w14:paraId="4FBAA146" w14:textId="77777777" w:rsidR="003A48E4" w:rsidRPr="00C557EC" w:rsidRDefault="003A48E4" w:rsidP="003A48E4">
            <w:pPr>
              <w:jc w:val="center"/>
            </w:pPr>
            <w:r w:rsidRPr="00C557EC">
              <w:t>0</w:t>
            </w:r>
          </w:p>
        </w:tc>
        <w:tc>
          <w:tcPr>
            <w:tcW w:w="1044" w:type="dxa"/>
            <w:tcBorders>
              <w:top w:val="single" w:sz="4" w:space="0" w:color="000000"/>
              <w:left w:val="single" w:sz="4" w:space="0" w:color="000000"/>
              <w:bottom w:val="single" w:sz="4" w:space="0" w:color="000000"/>
              <w:right w:val="single" w:sz="4" w:space="0" w:color="000000"/>
            </w:tcBorders>
            <w:hideMark/>
          </w:tcPr>
          <w:p w14:paraId="45C9D4F1"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hideMark/>
          </w:tcPr>
          <w:p w14:paraId="6AFB0B92" w14:textId="77777777" w:rsidR="003A48E4" w:rsidRPr="00C557EC" w:rsidRDefault="003A48E4" w:rsidP="003A48E4">
            <w:pPr>
              <w:jc w:val="center"/>
            </w:pPr>
            <w:r w:rsidRPr="00C557EC">
              <w:t>8</w:t>
            </w:r>
          </w:p>
        </w:tc>
      </w:tr>
      <w:tr w:rsidR="003A48E4" w:rsidRPr="00C557EC" w14:paraId="7DA137C6"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2F821AED" w14:textId="0A5539BE" w:rsidR="003A48E4" w:rsidRPr="00C557EC" w:rsidRDefault="003A48E4" w:rsidP="003A48E4">
            <w:pPr>
              <w:jc w:val="center"/>
            </w:pPr>
            <w:r w:rsidRPr="00C557EC">
              <w:t>9</w:t>
            </w:r>
          </w:p>
        </w:tc>
        <w:tc>
          <w:tcPr>
            <w:tcW w:w="619" w:type="dxa"/>
            <w:tcBorders>
              <w:top w:val="single" w:sz="4" w:space="0" w:color="000000"/>
              <w:left w:val="single" w:sz="4" w:space="0" w:color="000000"/>
              <w:bottom w:val="single" w:sz="4" w:space="0" w:color="000000"/>
              <w:right w:val="single" w:sz="4" w:space="0" w:color="000000"/>
            </w:tcBorders>
          </w:tcPr>
          <w:p w14:paraId="2D4FB018" w14:textId="44D932A8"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652352D2" w14:textId="77777777" w:rsidR="003A48E4" w:rsidRPr="00C557EC" w:rsidRDefault="003A48E4" w:rsidP="003A48E4">
            <w:pPr>
              <w:jc w:val="center"/>
            </w:pPr>
            <w:r w:rsidRPr="00C557EC">
              <w:t>1.1</w:t>
            </w:r>
          </w:p>
        </w:tc>
        <w:tc>
          <w:tcPr>
            <w:tcW w:w="2016" w:type="dxa"/>
            <w:tcBorders>
              <w:top w:val="single" w:sz="4" w:space="0" w:color="000000"/>
              <w:left w:val="single" w:sz="4" w:space="0" w:color="000000"/>
              <w:bottom w:val="single" w:sz="4" w:space="0" w:color="000000"/>
              <w:right w:val="single" w:sz="4" w:space="0" w:color="000000"/>
            </w:tcBorders>
          </w:tcPr>
          <w:p w14:paraId="172D34C8" w14:textId="77777777" w:rsidR="003A48E4" w:rsidRPr="00C557EC" w:rsidRDefault="003A48E4" w:rsidP="003A48E4">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3C4EA51D" w14:textId="77777777" w:rsidR="003A48E4" w:rsidRPr="00C557EC" w:rsidRDefault="003A48E4" w:rsidP="003A48E4">
            <w:pPr>
              <w:jc w:val="center"/>
            </w:pPr>
            <w:r w:rsidRPr="00C557EC">
              <w:t>12</w:t>
            </w:r>
          </w:p>
        </w:tc>
        <w:tc>
          <w:tcPr>
            <w:tcW w:w="1114" w:type="dxa"/>
            <w:tcBorders>
              <w:top w:val="single" w:sz="4" w:space="0" w:color="000000"/>
              <w:left w:val="single" w:sz="4" w:space="0" w:color="000000"/>
              <w:bottom w:val="single" w:sz="4" w:space="0" w:color="000000"/>
              <w:right w:val="single" w:sz="4" w:space="0" w:color="000000"/>
            </w:tcBorders>
          </w:tcPr>
          <w:p w14:paraId="302115D0" w14:textId="77777777" w:rsidR="003A48E4" w:rsidRPr="00C557EC" w:rsidRDefault="003A48E4" w:rsidP="003A48E4">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004EA2F6"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63CE5509" w14:textId="77777777" w:rsidR="003A48E4" w:rsidRPr="00C557EC" w:rsidRDefault="003A48E4" w:rsidP="003A48E4">
            <w:pPr>
              <w:jc w:val="center"/>
            </w:pPr>
            <w:r w:rsidRPr="00C557EC">
              <w:t>13</w:t>
            </w:r>
          </w:p>
        </w:tc>
      </w:tr>
      <w:tr w:rsidR="003A48E4" w:rsidRPr="00C557EC" w14:paraId="2DA1446E"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2CE598AC" w14:textId="7B637A3B" w:rsidR="003A48E4" w:rsidRPr="00C557EC" w:rsidRDefault="003A48E4" w:rsidP="003A48E4">
            <w:pPr>
              <w:jc w:val="center"/>
            </w:pPr>
            <w:r w:rsidRPr="00C557EC">
              <w:lastRenderedPageBreak/>
              <w:t>10</w:t>
            </w:r>
          </w:p>
          <w:p w14:paraId="7F1ECE21" w14:textId="77777777" w:rsidR="003A48E4" w:rsidRPr="00C557EC" w:rsidRDefault="003A48E4" w:rsidP="003A48E4">
            <w:pPr>
              <w:ind w:firstLine="284"/>
              <w:jc w:val="center"/>
            </w:pPr>
          </w:p>
        </w:tc>
        <w:tc>
          <w:tcPr>
            <w:tcW w:w="619" w:type="dxa"/>
            <w:tcBorders>
              <w:top w:val="single" w:sz="4" w:space="0" w:color="000000"/>
              <w:left w:val="single" w:sz="4" w:space="0" w:color="000000"/>
              <w:bottom w:val="single" w:sz="4" w:space="0" w:color="000000"/>
              <w:right w:val="single" w:sz="4" w:space="0" w:color="000000"/>
            </w:tcBorders>
          </w:tcPr>
          <w:p w14:paraId="5BD6CB69" w14:textId="4401D2B0"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5A466C0F" w14:textId="77777777" w:rsidR="003A48E4" w:rsidRPr="00C557EC" w:rsidRDefault="003A48E4" w:rsidP="003A48E4">
            <w:pPr>
              <w:jc w:val="center"/>
            </w:pPr>
            <w:r w:rsidRPr="00C557EC">
              <w:t>1.2</w:t>
            </w:r>
          </w:p>
        </w:tc>
        <w:tc>
          <w:tcPr>
            <w:tcW w:w="2016" w:type="dxa"/>
            <w:tcBorders>
              <w:top w:val="single" w:sz="4" w:space="0" w:color="000000"/>
              <w:left w:val="single" w:sz="4" w:space="0" w:color="000000"/>
              <w:bottom w:val="single" w:sz="4" w:space="0" w:color="000000"/>
              <w:right w:val="single" w:sz="4" w:space="0" w:color="000000"/>
            </w:tcBorders>
          </w:tcPr>
          <w:p w14:paraId="5AAC7163" w14:textId="77777777" w:rsidR="003A48E4" w:rsidRPr="00C557EC" w:rsidRDefault="003A48E4" w:rsidP="003A48E4">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2486B90F" w14:textId="77777777" w:rsidR="003A48E4" w:rsidRPr="00C557EC" w:rsidRDefault="003A48E4" w:rsidP="003A48E4">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tcPr>
          <w:p w14:paraId="5F7642F9" w14:textId="77777777" w:rsidR="003A48E4" w:rsidRPr="00C557EC" w:rsidRDefault="003A48E4" w:rsidP="003A48E4">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56F43215"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7132317C" w14:textId="77777777" w:rsidR="003A48E4" w:rsidRPr="00C557EC" w:rsidRDefault="003A48E4" w:rsidP="003A48E4">
            <w:pPr>
              <w:jc w:val="center"/>
            </w:pPr>
            <w:r w:rsidRPr="00C557EC">
              <w:t>5</w:t>
            </w:r>
          </w:p>
        </w:tc>
      </w:tr>
      <w:tr w:rsidR="003A48E4" w:rsidRPr="00C557EC" w14:paraId="18A531D3"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1ECAF679" w14:textId="77777777" w:rsidR="003A48E4" w:rsidRPr="00C557EC" w:rsidRDefault="003A48E4" w:rsidP="003A48E4">
            <w:pPr>
              <w:jc w:val="center"/>
            </w:pPr>
            <w:r w:rsidRPr="00C557EC">
              <w:t>13</w:t>
            </w:r>
          </w:p>
        </w:tc>
        <w:tc>
          <w:tcPr>
            <w:tcW w:w="619" w:type="dxa"/>
            <w:tcBorders>
              <w:top w:val="single" w:sz="4" w:space="0" w:color="000000"/>
              <w:left w:val="single" w:sz="4" w:space="0" w:color="000000"/>
              <w:bottom w:val="single" w:sz="4" w:space="0" w:color="000000"/>
              <w:right w:val="single" w:sz="4" w:space="0" w:color="000000"/>
            </w:tcBorders>
          </w:tcPr>
          <w:p w14:paraId="6B5E3082" w14:textId="6C92448C"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1777E00B" w14:textId="77777777" w:rsidR="003A48E4" w:rsidRPr="00C557EC" w:rsidRDefault="003A48E4" w:rsidP="003A48E4">
            <w:pPr>
              <w:jc w:val="center"/>
            </w:pPr>
            <w:r w:rsidRPr="00C557EC">
              <w:t>1.3</w:t>
            </w:r>
          </w:p>
        </w:tc>
        <w:tc>
          <w:tcPr>
            <w:tcW w:w="2016" w:type="dxa"/>
            <w:tcBorders>
              <w:top w:val="single" w:sz="4" w:space="0" w:color="000000"/>
              <w:left w:val="single" w:sz="4" w:space="0" w:color="000000"/>
              <w:bottom w:val="single" w:sz="4" w:space="0" w:color="000000"/>
              <w:right w:val="single" w:sz="4" w:space="0" w:color="000000"/>
            </w:tcBorders>
          </w:tcPr>
          <w:p w14:paraId="6CDAC05D" w14:textId="77777777" w:rsidR="003A48E4" w:rsidRPr="00C557EC" w:rsidRDefault="003A48E4" w:rsidP="003A48E4">
            <w:pPr>
              <w:jc w:val="center"/>
            </w:pPr>
            <w:r w:rsidRPr="00C557EC">
              <w:t>E1</w:t>
            </w:r>
          </w:p>
        </w:tc>
        <w:tc>
          <w:tcPr>
            <w:tcW w:w="1005" w:type="dxa"/>
            <w:tcBorders>
              <w:top w:val="single" w:sz="4" w:space="0" w:color="000000"/>
              <w:left w:val="single" w:sz="4" w:space="0" w:color="000000"/>
              <w:bottom w:val="single" w:sz="4" w:space="0" w:color="000000"/>
              <w:right w:val="single" w:sz="4" w:space="0" w:color="000000"/>
            </w:tcBorders>
          </w:tcPr>
          <w:p w14:paraId="1F129CBC" w14:textId="77777777" w:rsidR="003A48E4" w:rsidRPr="00C557EC" w:rsidRDefault="003A48E4" w:rsidP="003A48E4">
            <w:pPr>
              <w:jc w:val="center"/>
            </w:pPr>
            <w:r w:rsidRPr="00C557EC">
              <w:t>10</w:t>
            </w:r>
          </w:p>
        </w:tc>
        <w:tc>
          <w:tcPr>
            <w:tcW w:w="1114" w:type="dxa"/>
            <w:tcBorders>
              <w:top w:val="single" w:sz="4" w:space="0" w:color="000000"/>
              <w:left w:val="single" w:sz="4" w:space="0" w:color="000000"/>
              <w:bottom w:val="single" w:sz="4" w:space="0" w:color="000000"/>
              <w:right w:val="single" w:sz="4" w:space="0" w:color="000000"/>
            </w:tcBorders>
          </w:tcPr>
          <w:p w14:paraId="28138FF8" w14:textId="77777777" w:rsidR="003A48E4" w:rsidRPr="00C557EC" w:rsidRDefault="003A48E4" w:rsidP="003A48E4">
            <w:pPr>
              <w:jc w:val="center"/>
            </w:pPr>
            <w:r w:rsidRPr="00C557EC">
              <w:t>2</w:t>
            </w:r>
          </w:p>
        </w:tc>
        <w:tc>
          <w:tcPr>
            <w:tcW w:w="1044" w:type="dxa"/>
            <w:tcBorders>
              <w:top w:val="single" w:sz="4" w:space="0" w:color="000000"/>
              <w:left w:val="single" w:sz="4" w:space="0" w:color="000000"/>
              <w:bottom w:val="single" w:sz="4" w:space="0" w:color="000000"/>
              <w:right w:val="single" w:sz="4" w:space="0" w:color="000000"/>
            </w:tcBorders>
          </w:tcPr>
          <w:p w14:paraId="1186F55D"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017FA337" w14:textId="77777777" w:rsidR="003A48E4" w:rsidRPr="00C557EC" w:rsidRDefault="003A48E4" w:rsidP="003A48E4">
            <w:pPr>
              <w:jc w:val="center"/>
            </w:pPr>
            <w:r w:rsidRPr="00C557EC">
              <w:t>13</w:t>
            </w:r>
          </w:p>
        </w:tc>
      </w:tr>
      <w:tr w:rsidR="003A48E4" w:rsidRPr="00C557EC" w14:paraId="1961F94A"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14753204" w14:textId="77777777" w:rsidR="003A48E4" w:rsidRPr="00C557EC" w:rsidRDefault="003A48E4" w:rsidP="003A48E4">
            <w:pPr>
              <w:jc w:val="center"/>
            </w:pPr>
            <w:r w:rsidRPr="00C557EC">
              <w:t>11</w:t>
            </w:r>
          </w:p>
        </w:tc>
        <w:tc>
          <w:tcPr>
            <w:tcW w:w="619" w:type="dxa"/>
            <w:tcBorders>
              <w:top w:val="single" w:sz="4" w:space="0" w:color="000000"/>
              <w:left w:val="single" w:sz="4" w:space="0" w:color="000000"/>
              <w:bottom w:val="single" w:sz="4" w:space="0" w:color="000000"/>
              <w:right w:val="single" w:sz="4" w:space="0" w:color="000000"/>
            </w:tcBorders>
          </w:tcPr>
          <w:p w14:paraId="6F0C7192" w14:textId="662A6D9B"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4B6DD361" w14:textId="77777777" w:rsidR="003A48E4" w:rsidRPr="00C557EC" w:rsidRDefault="003A48E4" w:rsidP="003A48E4">
            <w:pPr>
              <w:jc w:val="center"/>
            </w:pPr>
            <w:r w:rsidRPr="00C557EC">
              <w:t>1.4</w:t>
            </w:r>
          </w:p>
        </w:tc>
        <w:tc>
          <w:tcPr>
            <w:tcW w:w="2016" w:type="dxa"/>
            <w:tcBorders>
              <w:top w:val="single" w:sz="4" w:space="0" w:color="000000"/>
              <w:left w:val="single" w:sz="4" w:space="0" w:color="000000"/>
              <w:bottom w:val="single" w:sz="4" w:space="0" w:color="000000"/>
              <w:right w:val="single" w:sz="4" w:space="0" w:color="000000"/>
            </w:tcBorders>
          </w:tcPr>
          <w:p w14:paraId="4F5310AC" w14:textId="77777777" w:rsidR="003A48E4" w:rsidRPr="00C557EC" w:rsidRDefault="003A48E4" w:rsidP="003A48E4">
            <w:pPr>
              <w:jc w:val="center"/>
            </w:pPr>
            <w:r w:rsidRPr="00C557EC">
              <w:t>1.6,1.2</w:t>
            </w:r>
          </w:p>
        </w:tc>
        <w:tc>
          <w:tcPr>
            <w:tcW w:w="1005" w:type="dxa"/>
            <w:tcBorders>
              <w:top w:val="single" w:sz="4" w:space="0" w:color="000000"/>
              <w:left w:val="single" w:sz="4" w:space="0" w:color="000000"/>
              <w:bottom w:val="single" w:sz="4" w:space="0" w:color="000000"/>
              <w:right w:val="single" w:sz="4" w:space="0" w:color="000000"/>
            </w:tcBorders>
          </w:tcPr>
          <w:p w14:paraId="40B3678F" w14:textId="77777777" w:rsidR="003A48E4" w:rsidRPr="00C557EC" w:rsidRDefault="003A48E4" w:rsidP="003A48E4">
            <w:pPr>
              <w:jc w:val="center"/>
            </w:pPr>
            <w:r w:rsidRPr="00C557EC">
              <w:t>10</w:t>
            </w:r>
          </w:p>
        </w:tc>
        <w:tc>
          <w:tcPr>
            <w:tcW w:w="1114" w:type="dxa"/>
            <w:tcBorders>
              <w:top w:val="single" w:sz="4" w:space="0" w:color="000000"/>
              <w:left w:val="single" w:sz="4" w:space="0" w:color="000000"/>
              <w:bottom w:val="single" w:sz="4" w:space="0" w:color="000000"/>
              <w:right w:val="single" w:sz="4" w:space="0" w:color="000000"/>
            </w:tcBorders>
          </w:tcPr>
          <w:p w14:paraId="3D98A0F5" w14:textId="77777777" w:rsidR="003A48E4" w:rsidRPr="00C557EC" w:rsidRDefault="003A48E4" w:rsidP="003A48E4">
            <w:pPr>
              <w:jc w:val="center"/>
            </w:pPr>
            <w:r w:rsidRPr="00C557EC">
              <w:t>2</w:t>
            </w:r>
          </w:p>
        </w:tc>
        <w:tc>
          <w:tcPr>
            <w:tcW w:w="1044" w:type="dxa"/>
            <w:tcBorders>
              <w:top w:val="single" w:sz="4" w:space="0" w:color="000000"/>
              <w:left w:val="single" w:sz="4" w:space="0" w:color="000000"/>
              <w:bottom w:val="single" w:sz="4" w:space="0" w:color="000000"/>
              <w:right w:val="single" w:sz="4" w:space="0" w:color="000000"/>
            </w:tcBorders>
          </w:tcPr>
          <w:p w14:paraId="23639FD6"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3FF79D7F" w14:textId="77777777" w:rsidR="003A48E4" w:rsidRPr="00C557EC" w:rsidRDefault="003A48E4" w:rsidP="003A48E4">
            <w:pPr>
              <w:jc w:val="center"/>
            </w:pPr>
            <w:r w:rsidRPr="00C557EC">
              <w:t>8</w:t>
            </w:r>
          </w:p>
        </w:tc>
      </w:tr>
      <w:tr w:rsidR="003A48E4" w:rsidRPr="00C557EC" w14:paraId="6740C9A4"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5EA551CA" w14:textId="77777777" w:rsidR="003A48E4" w:rsidRPr="00C557EC" w:rsidRDefault="003A48E4" w:rsidP="003A48E4">
            <w:pPr>
              <w:jc w:val="center"/>
            </w:pPr>
            <w:r w:rsidRPr="00C557EC">
              <w:t>7</w:t>
            </w:r>
          </w:p>
        </w:tc>
        <w:tc>
          <w:tcPr>
            <w:tcW w:w="619" w:type="dxa"/>
            <w:tcBorders>
              <w:top w:val="single" w:sz="4" w:space="0" w:color="000000"/>
              <w:left w:val="single" w:sz="4" w:space="0" w:color="000000"/>
              <w:bottom w:val="single" w:sz="4" w:space="0" w:color="000000"/>
              <w:right w:val="single" w:sz="4" w:space="0" w:color="000000"/>
            </w:tcBorders>
          </w:tcPr>
          <w:p w14:paraId="073F9E49" w14:textId="4DF7EB28"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2EA7F936" w14:textId="77777777" w:rsidR="003A48E4" w:rsidRPr="00C557EC" w:rsidRDefault="003A48E4" w:rsidP="003A48E4">
            <w:pPr>
              <w:jc w:val="center"/>
            </w:pPr>
            <w:r w:rsidRPr="00C557EC">
              <w:t>1.5</w:t>
            </w:r>
          </w:p>
        </w:tc>
        <w:tc>
          <w:tcPr>
            <w:tcW w:w="2016" w:type="dxa"/>
            <w:tcBorders>
              <w:top w:val="single" w:sz="4" w:space="0" w:color="000000"/>
              <w:left w:val="single" w:sz="4" w:space="0" w:color="000000"/>
              <w:bottom w:val="single" w:sz="4" w:space="0" w:color="000000"/>
              <w:right w:val="single" w:sz="4" w:space="0" w:color="000000"/>
            </w:tcBorders>
          </w:tcPr>
          <w:p w14:paraId="7D106A46" w14:textId="77777777" w:rsidR="003A48E4" w:rsidRPr="00C557EC" w:rsidRDefault="003A48E4" w:rsidP="003A48E4">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79CA0194" w14:textId="77777777" w:rsidR="003A48E4" w:rsidRPr="00C557EC" w:rsidRDefault="003A48E4" w:rsidP="003A48E4">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55AB783C" w14:textId="77777777" w:rsidR="003A48E4" w:rsidRPr="00C557EC" w:rsidRDefault="003A48E4" w:rsidP="003A48E4">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2E307E2C"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156538CD" w14:textId="77777777" w:rsidR="003A48E4" w:rsidRPr="00C557EC" w:rsidRDefault="003A48E4" w:rsidP="003A48E4">
            <w:pPr>
              <w:jc w:val="center"/>
            </w:pPr>
            <w:r w:rsidRPr="00C557EC">
              <w:t>1</w:t>
            </w:r>
          </w:p>
        </w:tc>
      </w:tr>
      <w:tr w:rsidR="003A48E4" w:rsidRPr="00C557EC" w14:paraId="2F07FE89"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3B84891F" w14:textId="77777777" w:rsidR="003A48E4" w:rsidRPr="00C557EC" w:rsidRDefault="003A48E4" w:rsidP="003A48E4">
            <w:pPr>
              <w:jc w:val="center"/>
            </w:pPr>
            <w:r w:rsidRPr="00C557EC">
              <w:t>6</w:t>
            </w:r>
          </w:p>
        </w:tc>
        <w:tc>
          <w:tcPr>
            <w:tcW w:w="619" w:type="dxa"/>
            <w:tcBorders>
              <w:top w:val="single" w:sz="4" w:space="0" w:color="000000"/>
              <w:left w:val="single" w:sz="4" w:space="0" w:color="000000"/>
              <w:bottom w:val="single" w:sz="4" w:space="0" w:color="000000"/>
              <w:right w:val="single" w:sz="4" w:space="0" w:color="000000"/>
            </w:tcBorders>
          </w:tcPr>
          <w:p w14:paraId="668D3D5B" w14:textId="3A1F4571"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5377B6C1" w14:textId="77777777" w:rsidR="003A48E4" w:rsidRPr="00C557EC" w:rsidRDefault="003A48E4" w:rsidP="003A48E4">
            <w:pPr>
              <w:jc w:val="center"/>
            </w:pPr>
            <w:r w:rsidRPr="00C557EC">
              <w:t>1.6</w:t>
            </w:r>
          </w:p>
        </w:tc>
        <w:tc>
          <w:tcPr>
            <w:tcW w:w="2016" w:type="dxa"/>
            <w:tcBorders>
              <w:top w:val="single" w:sz="4" w:space="0" w:color="000000"/>
              <w:left w:val="single" w:sz="4" w:space="0" w:color="000000"/>
              <w:bottom w:val="single" w:sz="4" w:space="0" w:color="000000"/>
              <w:right w:val="single" w:sz="4" w:space="0" w:color="000000"/>
            </w:tcBorders>
          </w:tcPr>
          <w:p w14:paraId="32AAFD21" w14:textId="77777777" w:rsidR="003A48E4" w:rsidRPr="00C557EC" w:rsidRDefault="003A48E4" w:rsidP="003A48E4">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tcPr>
          <w:p w14:paraId="64BDADDB" w14:textId="77777777" w:rsidR="003A48E4" w:rsidRPr="00C557EC" w:rsidRDefault="003A48E4" w:rsidP="003A48E4">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5BC3A6B7" w14:textId="77777777" w:rsidR="003A48E4" w:rsidRPr="00C557EC" w:rsidRDefault="003A48E4" w:rsidP="003A48E4">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7BDF937E"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4B2A40E2" w14:textId="77777777" w:rsidR="003A48E4" w:rsidRPr="00C557EC" w:rsidRDefault="003A48E4" w:rsidP="003A48E4">
            <w:pPr>
              <w:jc w:val="center"/>
            </w:pPr>
            <w:r w:rsidRPr="00C557EC">
              <w:t>1</w:t>
            </w:r>
          </w:p>
        </w:tc>
      </w:tr>
      <w:tr w:rsidR="003A48E4" w:rsidRPr="00C557EC" w14:paraId="78E2C72F"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60BC9ED7" w14:textId="77777777" w:rsidR="003A48E4" w:rsidRPr="00C557EC" w:rsidRDefault="003A48E4" w:rsidP="003A48E4">
            <w:pPr>
              <w:jc w:val="center"/>
            </w:pPr>
            <w:r w:rsidRPr="00C557EC">
              <w:t>8</w:t>
            </w:r>
          </w:p>
        </w:tc>
        <w:tc>
          <w:tcPr>
            <w:tcW w:w="619" w:type="dxa"/>
            <w:tcBorders>
              <w:top w:val="single" w:sz="4" w:space="0" w:color="000000"/>
              <w:left w:val="single" w:sz="4" w:space="0" w:color="000000"/>
              <w:bottom w:val="single" w:sz="4" w:space="0" w:color="000000"/>
              <w:right w:val="single" w:sz="4" w:space="0" w:color="000000"/>
            </w:tcBorders>
          </w:tcPr>
          <w:p w14:paraId="3F268C7A" w14:textId="0D76FFBB" w:rsidR="003A48E4" w:rsidRPr="00C557EC" w:rsidRDefault="003A48E4" w:rsidP="003A48E4">
            <w:pPr>
              <w:jc w:val="center"/>
            </w:pPr>
            <w:r w:rsidRPr="00C557EC">
              <w:t>1</w:t>
            </w:r>
          </w:p>
        </w:tc>
        <w:tc>
          <w:tcPr>
            <w:tcW w:w="684" w:type="dxa"/>
            <w:tcBorders>
              <w:top w:val="single" w:sz="4" w:space="0" w:color="000000"/>
              <w:left w:val="single" w:sz="4" w:space="0" w:color="000000"/>
              <w:bottom w:val="single" w:sz="4" w:space="0" w:color="000000"/>
              <w:right w:val="single" w:sz="4" w:space="0" w:color="000000"/>
            </w:tcBorders>
          </w:tcPr>
          <w:p w14:paraId="44E7ED27" w14:textId="77777777" w:rsidR="003A48E4" w:rsidRPr="00C557EC" w:rsidRDefault="003A48E4" w:rsidP="003A48E4">
            <w:pPr>
              <w:jc w:val="center"/>
            </w:pPr>
            <w:r w:rsidRPr="00C557EC">
              <w:t>1.7</w:t>
            </w:r>
          </w:p>
        </w:tc>
        <w:tc>
          <w:tcPr>
            <w:tcW w:w="2016" w:type="dxa"/>
            <w:tcBorders>
              <w:top w:val="single" w:sz="4" w:space="0" w:color="000000"/>
              <w:left w:val="single" w:sz="4" w:space="0" w:color="000000"/>
              <w:bottom w:val="single" w:sz="4" w:space="0" w:color="000000"/>
              <w:right w:val="single" w:sz="4" w:space="0" w:color="000000"/>
            </w:tcBorders>
          </w:tcPr>
          <w:p w14:paraId="1081B9ED" w14:textId="77777777" w:rsidR="003A48E4" w:rsidRPr="00C557EC" w:rsidRDefault="003A48E4" w:rsidP="003A48E4">
            <w:pPr>
              <w:jc w:val="center"/>
            </w:pPr>
            <w:r w:rsidRPr="00C557EC">
              <w:t>1.6</w:t>
            </w:r>
          </w:p>
        </w:tc>
        <w:tc>
          <w:tcPr>
            <w:tcW w:w="1005" w:type="dxa"/>
            <w:tcBorders>
              <w:top w:val="single" w:sz="4" w:space="0" w:color="000000"/>
              <w:left w:val="single" w:sz="4" w:space="0" w:color="000000"/>
              <w:bottom w:val="single" w:sz="4" w:space="0" w:color="000000"/>
              <w:right w:val="single" w:sz="4" w:space="0" w:color="000000"/>
            </w:tcBorders>
          </w:tcPr>
          <w:p w14:paraId="5BC67AE2" w14:textId="77777777" w:rsidR="003A48E4" w:rsidRPr="00C557EC" w:rsidRDefault="003A48E4" w:rsidP="003A48E4">
            <w:pPr>
              <w:jc w:val="center"/>
            </w:pPr>
            <w:r w:rsidRPr="00C557EC">
              <w:t>1</w:t>
            </w:r>
          </w:p>
        </w:tc>
        <w:tc>
          <w:tcPr>
            <w:tcW w:w="1114" w:type="dxa"/>
            <w:tcBorders>
              <w:top w:val="single" w:sz="4" w:space="0" w:color="000000"/>
              <w:left w:val="single" w:sz="4" w:space="0" w:color="000000"/>
              <w:bottom w:val="single" w:sz="4" w:space="0" w:color="000000"/>
              <w:right w:val="single" w:sz="4" w:space="0" w:color="000000"/>
            </w:tcBorders>
          </w:tcPr>
          <w:p w14:paraId="68651C5F" w14:textId="77777777" w:rsidR="003A48E4" w:rsidRPr="00C557EC" w:rsidRDefault="003A48E4" w:rsidP="003A48E4">
            <w:pPr>
              <w:jc w:val="center"/>
            </w:pPr>
            <w:r w:rsidRPr="00C557EC">
              <w:t>1</w:t>
            </w:r>
          </w:p>
        </w:tc>
        <w:tc>
          <w:tcPr>
            <w:tcW w:w="1044" w:type="dxa"/>
            <w:tcBorders>
              <w:top w:val="single" w:sz="4" w:space="0" w:color="000000"/>
              <w:left w:val="single" w:sz="4" w:space="0" w:color="000000"/>
              <w:bottom w:val="single" w:sz="4" w:space="0" w:color="000000"/>
              <w:right w:val="single" w:sz="4" w:space="0" w:color="000000"/>
            </w:tcBorders>
          </w:tcPr>
          <w:p w14:paraId="09FE5469"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7CF90932" w14:textId="77777777" w:rsidR="003A48E4" w:rsidRPr="00C557EC" w:rsidRDefault="003A48E4" w:rsidP="003A48E4">
            <w:pPr>
              <w:jc w:val="center"/>
            </w:pPr>
            <w:r w:rsidRPr="00C557EC">
              <w:t>1</w:t>
            </w:r>
          </w:p>
        </w:tc>
      </w:tr>
      <w:tr w:rsidR="003A48E4" w:rsidRPr="00C557EC" w14:paraId="158330A9"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3B4B2FEB" w14:textId="7774AB20" w:rsidR="003A48E4" w:rsidRPr="00C557EC" w:rsidRDefault="003A48E4" w:rsidP="003A48E4">
            <w:pPr>
              <w:jc w:val="center"/>
            </w:pPr>
            <w:r w:rsidRPr="00C557EC">
              <w:t>9</w:t>
            </w:r>
          </w:p>
        </w:tc>
        <w:tc>
          <w:tcPr>
            <w:tcW w:w="619" w:type="dxa"/>
            <w:tcBorders>
              <w:top w:val="single" w:sz="4" w:space="0" w:color="000000"/>
              <w:left w:val="single" w:sz="4" w:space="0" w:color="000000"/>
              <w:bottom w:val="single" w:sz="4" w:space="0" w:color="000000"/>
              <w:right w:val="single" w:sz="4" w:space="0" w:color="000000"/>
            </w:tcBorders>
          </w:tcPr>
          <w:p w14:paraId="4E7A2A6E" w14:textId="6AFD1684"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3FBA928E" w14:textId="6AC858FB" w:rsidR="003A48E4" w:rsidRPr="00C557EC" w:rsidRDefault="003A48E4" w:rsidP="003A48E4">
            <w:pPr>
              <w:jc w:val="center"/>
            </w:pPr>
            <w:r w:rsidRPr="00C557EC">
              <w:t>2.1</w:t>
            </w:r>
          </w:p>
        </w:tc>
        <w:tc>
          <w:tcPr>
            <w:tcW w:w="2016" w:type="dxa"/>
            <w:tcBorders>
              <w:top w:val="single" w:sz="4" w:space="0" w:color="000000"/>
              <w:left w:val="single" w:sz="4" w:space="0" w:color="000000"/>
              <w:bottom w:val="single" w:sz="4" w:space="0" w:color="000000"/>
              <w:right w:val="single" w:sz="4" w:space="0" w:color="000000"/>
            </w:tcBorders>
          </w:tcPr>
          <w:p w14:paraId="73952E32" w14:textId="77777777" w:rsidR="003A48E4" w:rsidRPr="00C557EC" w:rsidRDefault="003A48E4" w:rsidP="003A48E4">
            <w:pPr>
              <w:jc w:val="center"/>
            </w:pPr>
            <w:r w:rsidRPr="00C557EC">
              <w:t>E0, 1.6</w:t>
            </w:r>
          </w:p>
        </w:tc>
        <w:tc>
          <w:tcPr>
            <w:tcW w:w="1005" w:type="dxa"/>
            <w:tcBorders>
              <w:top w:val="single" w:sz="4" w:space="0" w:color="000000"/>
              <w:left w:val="single" w:sz="4" w:space="0" w:color="000000"/>
              <w:bottom w:val="single" w:sz="4" w:space="0" w:color="000000"/>
              <w:right w:val="single" w:sz="4" w:space="0" w:color="000000"/>
            </w:tcBorders>
          </w:tcPr>
          <w:p w14:paraId="3D1A217C" w14:textId="77777777" w:rsidR="003A48E4" w:rsidRPr="00C557EC" w:rsidRDefault="003A48E4" w:rsidP="003A48E4">
            <w:pPr>
              <w:jc w:val="center"/>
            </w:pPr>
            <w:r w:rsidRPr="00C557EC">
              <w:t>3</w:t>
            </w:r>
          </w:p>
        </w:tc>
        <w:tc>
          <w:tcPr>
            <w:tcW w:w="1114" w:type="dxa"/>
            <w:tcBorders>
              <w:top w:val="single" w:sz="4" w:space="0" w:color="000000"/>
              <w:left w:val="single" w:sz="4" w:space="0" w:color="000000"/>
              <w:bottom w:val="single" w:sz="4" w:space="0" w:color="000000"/>
              <w:right w:val="single" w:sz="4" w:space="0" w:color="000000"/>
            </w:tcBorders>
          </w:tcPr>
          <w:p w14:paraId="2E836C7D" w14:textId="77777777" w:rsidR="003A48E4" w:rsidRPr="00C557EC" w:rsidRDefault="003A48E4" w:rsidP="003A48E4">
            <w:pPr>
              <w:jc w:val="center"/>
            </w:pPr>
            <w:r w:rsidRPr="00C557EC">
              <w:t>3</w:t>
            </w:r>
          </w:p>
        </w:tc>
        <w:tc>
          <w:tcPr>
            <w:tcW w:w="1044" w:type="dxa"/>
            <w:tcBorders>
              <w:top w:val="single" w:sz="4" w:space="0" w:color="000000"/>
              <w:left w:val="single" w:sz="4" w:space="0" w:color="000000"/>
              <w:bottom w:val="single" w:sz="4" w:space="0" w:color="000000"/>
              <w:right w:val="single" w:sz="4" w:space="0" w:color="000000"/>
            </w:tcBorders>
          </w:tcPr>
          <w:p w14:paraId="02E5B41B"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413B283B" w14:textId="77777777" w:rsidR="003A48E4" w:rsidRPr="00C557EC" w:rsidRDefault="003A48E4" w:rsidP="003A48E4">
            <w:pPr>
              <w:jc w:val="center"/>
            </w:pPr>
            <w:r w:rsidRPr="00C557EC">
              <w:t>3</w:t>
            </w:r>
          </w:p>
        </w:tc>
      </w:tr>
      <w:tr w:rsidR="003A48E4" w:rsidRPr="00C557EC" w14:paraId="355F951E"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64EE89FA" w14:textId="77777777" w:rsidR="003A48E4" w:rsidRPr="00C557EC" w:rsidRDefault="003A48E4" w:rsidP="003A48E4">
            <w:pPr>
              <w:jc w:val="center"/>
            </w:pPr>
            <w:r w:rsidRPr="00C557EC">
              <w:t>10</w:t>
            </w:r>
          </w:p>
        </w:tc>
        <w:tc>
          <w:tcPr>
            <w:tcW w:w="619" w:type="dxa"/>
            <w:tcBorders>
              <w:top w:val="single" w:sz="4" w:space="0" w:color="000000"/>
              <w:left w:val="single" w:sz="4" w:space="0" w:color="000000"/>
              <w:bottom w:val="single" w:sz="4" w:space="0" w:color="000000"/>
              <w:right w:val="single" w:sz="4" w:space="0" w:color="000000"/>
            </w:tcBorders>
          </w:tcPr>
          <w:p w14:paraId="2E3019B5" w14:textId="029E101A"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0656FF16" w14:textId="77777777" w:rsidR="003A48E4" w:rsidRPr="00C557EC" w:rsidRDefault="003A48E4" w:rsidP="003A48E4">
            <w:pPr>
              <w:jc w:val="center"/>
            </w:pPr>
            <w:r w:rsidRPr="00C557EC">
              <w:t>2.2</w:t>
            </w:r>
          </w:p>
        </w:tc>
        <w:tc>
          <w:tcPr>
            <w:tcW w:w="2016" w:type="dxa"/>
            <w:tcBorders>
              <w:top w:val="single" w:sz="4" w:space="0" w:color="000000"/>
              <w:left w:val="single" w:sz="4" w:space="0" w:color="000000"/>
              <w:bottom w:val="single" w:sz="4" w:space="0" w:color="000000"/>
              <w:right w:val="single" w:sz="4" w:space="0" w:color="000000"/>
            </w:tcBorders>
          </w:tcPr>
          <w:p w14:paraId="5284A9A9" w14:textId="77777777" w:rsidR="003A48E4" w:rsidRPr="00C557EC" w:rsidRDefault="003A48E4" w:rsidP="003A48E4">
            <w:pPr>
              <w:jc w:val="center"/>
            </w:pPr>
            <w:r w:rsidRPr="00C557EC">
              <w:t>2.1</w:t>
            </w:r>
          </w:p>
        </w:tc>
        <w:tc>
          <w:tcPr>
            <w:tcW w:w="1005" w:type="dxa"/>
            <w:tcBorders>
              <w:top w:val="single" w:sz="4" w:space="0" w:color="000000"/>
              <w:left w:val="single" w:sz="4" w:space="0" w:color="000000"/>
              <w:bottom w:val="single" w:sz="4" w:space="0" w:color="000000"/>
              <w:right w:val="single" w:sz="4" w:space="0" w:color="000000"/>
            </w:tcBorders>
          </w:tcPr>
          <w:p w14:paraId="466D9ADA" w14:textId="77777777" w:rsidR="003A48E4" w:rsidRPr="00C557EC" w:rsidRDefault="003A48E4" w:rsidP="003A48E4">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tcPr>
          <w:p w14:paraId="75DA6A98" w14:textId="77777777" w:rsidR="003A48E4" w:rsidRPr="00C557EC" w:rsidRDefault="003A48E4" w:rsidP="003A48E4">
            <w:pPr>
              <w:jc w:val="center"/>
            </w:pPr>
            <w:r w:rsidRPr="00C557EC">
              <w:t>3</w:t>
            </w:r>
          </w:p>
        </w:tc>
        <w:tc>
          <w:tcPr>
            <w:tcW w:w="1044" w:type="dxa"/>
            <w:tcBorders>
              <w:top w:val="single" w:sz="4" w:space="0" w:color="000000"/>
              <w:left w:val="single" w:sz="4" w:space="0" w:color="000000"/>
              <w:bottom w:val="single" w:sz="4" w:space="0" w:color="000000"/>
              <w:right w:val="single" w:sz="4" w:space="0" w:color="000000"/>
            </w:tcBorders>
          </w:tcPr>
          <w:p w14:paraId="57383B69"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234BFE18" w14:textId="77777777" w:rsidR="003A48E4" w:rsidRPr="00C557EC" w:rsidRDefault="003A48E4" w:rsidP="003A48E4">
            <w:pPr>
              <w:jc w:val="center"/>
            </w:pPr>
            <w:r w:rsidRPr="00C557EC">
              <w:t>8</w:t>
            </w:r>
          </w:p>
        </w:tc>
      </w:tr>
      <w:tr w:rsidR="003A48E4" w:rsidRPr="00C557EC" w14:paraId="02B88DA3"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2EE874CB" w14:textId="77777777" w:rsidR="003A48E4" w:rsidRPr="00C557EC" w:rsidRDefault="003A48E4" w:rsidP="003A48E4">
            <w:pPr>
              <w:jc w:val="center"/>
            </w:pPr>
            <w:r w:rsidRPr="00C557EC">
              <w:t>11</w:t>
            </w:r>
          </w:p>
        </w:tc>
        <w:tc>
          <w:tcPr>
            <w:tcW w:w="619" w:type="dxa"/>
            <w:tcBorders>
              <w:top w:val="single" w:sz="4" w:space="0" w:color="000000"/>
              <w:left w:val="single" w:sz="4" w:space="0" w:color="000000"/>
              <w:bottom w:val="single" w:sz="4" w:space="0" w:color="000000"/>
              <w:right w:val="single" w:sz="4" w:space="0" w:color="000000"/>
            </w:tcBorders>
          </w:tcPr>
          <w:p w14:paraId="26D561DF" w14:textId="6D93BA9F"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63185E7C" w14:textId="77777777" w:rsidR="003A48E4" w:rsidRPr="00C557EC" w:rsidRDefault="003A48E4" w:rsidP="003A48E4">
            <w:pPr>
              <w:jc w:val="center"/>
            </w:pPr>
            <w:r w:rsidRPr="00C557EC">
              <w:t>2.3</w:t>
            </w:r>
          </w:p>
        </w:tc>
        <w:tc>
          <w:tcPr>
            <w:tcW w:w="2016" w:type="dxa"/>
            <w:tcBorders>
              <w:top w:val="single" w:sz="4" w:space="0" w:color="000000"/>
              <w:left w:val="single" w:sz="4" w:space="0" w:color="000000"/>
              <w:bottom w:val="single" w:sz="4" w:space="0" w:color="000000"/>
              <w:right w:val="single" w:sz="4" w:space="0" w:color="000000"/>
            </w:tcBorders>
          </w:tcPr>
          <w:p w14:paraId="38ED96E9" w14:textId="77777777" w:rsidR="003A48E4" w:rsidRPr="00C557EC" w:rsidRDefault="003A48E4" w:rsidP="003A48E4">
            <w:pPr>
              <w:jc w:val="center"/>
            </w:pPr>
            <w:r w:rsidRPr="00C557EC">
              <w:t>2.1, 2.2</w:t>
            </w:r>
          </w:p>
        </w:tc>
        <w:tc>
          <w:tcPr>
            <w:tcW w:w="1005" w:type="dxa"/>
            <w:tcBorders>
              <w:top w:val="single" w:sz="4" w:space="0" w:color="000000"/>
              <w:left w:val="single" w:sz="4" w:space="0" w:color="000000"/>
              <w:bottom w:val="single" w:sz="4" w:space="0" w:color="000000"/>
              <w:right w:val="single" w:sz="4" w:space="0" w:color="000000"/>
            </w:tcBorders>
          </w:tcPr>
          <w:p w14:paraId="0DC336A6" w14:textId="77777777" w:rsidR="003A48E4" w:rsidRPr="00C557EC" w:rsidRDefault="003A48E4" w:rsidP="003A48E4">
            <w:pPr>
              <w:jc w:val="center"/>
            </w:pPr>
            <w:r w:rsidRPr="00C557EC">
              <w:t>8</w:t>
            </w:r>
          </w:p>
        </w:tc>
        <w:tc>
          <w:tcPr>
            <w:tcW w:w="1114" w:type="dxa"/>
            <w:tcBorders>
              <w:top w:val="single" w:sz="4" w:space="0" w:color="000000"/>
              <w:left w:val="single" w:sz="4" w:space="0" w:color="000000"/>
              <w:bottom w:val="single" w:sz="4" w:space="0" w:color="000000"/>
              <w:right w:val="single" w:sz="4" w:space="0" w:color="000000"/>
            </w:tcBorders>
          </w:tcPr>
          <w:p w14:paraId="15143528" w14:textId="77777777" w:rsidR="003A48E4" w:rsidRPr="00C557EC" w:rsidRDefault="003A48E4" w:rsidP="003A48E4">
            <w:pPr>
              <w:jc w:val="center"/>
            </w:pPr>
            <w:r w:rsidRPr="00C557EC">
              <w:t>3</w:t>
            </w:r>
          </w:p>
        </w:tc>
        <w:tc>
          <w:tcPr>
            <w:tcW w:w="1044" w:type="dxa"/>
            <w:tcBorders>
              <w:top w:val="single" w:sz="4" w:space="0" w:color="000000"/>
              <w:left w:val="single" w:sz="4" w:space="0" w:color="000000"/>
              <w:bottom w:val="single" w:sz="4" w:space="0" w:color="000000"/>
              <w:right w:val="single" w:sz="4" w:space="0" w:color="000000"/>
            </w:tcBorders>
          </w:tcPr>
          <w:p w14:paraId="4347F182"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3A08E7FC" w14:textId="77777777" w:rsidR="003A48E4" w:rsidRPr="00C557EC" w:rsidRDefault="003A48E4" w:rsidP="003A48E4">
            <w:pPr>
              <w:jc w:val="center"/>
            </w:pPr>
            <w:r w:rsidRPr="00C557EC">
              <w:t>8</w:t>
            </w:r>
          </w:p>
        </w:tc>
      </w:tr>
      <w:tr w:rsidR="003A48E4" w:rsidRPr="00C557EC" w14:paraId="21353BF7"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7D1E4695" w14:textId="77777777" w:rsidR="003A48E4" w:rsidRPr="00C557EC" w:rsidRDefault="003A48E4" w:rsidP="003A48E4">
            <w:pPr>
              <w:jc w:val="center"/>
            </w:pPr>
            <w:r w:rsidRPr="00C557EC">
              <w:t>12</w:t>
            </w:r>
          </w:p>
        </w:tc>
        <w:tc>
          <w:tcPr>
            <w:tcW w:w="619" w:type="dxa"/>
            <w:tcBorders>
              <w:top w:val="single" w:sz="4" w:space="0" w:color="000000"/>
              <w:left w:val="single" w:sz="4" w:space="0" w:color="000000"/>
              <w:bottom w:val="single" w:sz="4" w:space="0" w:color="000000"/>
              <w:right w:val="single" w:sz="4" w:space="0" w:color="000000"/>
            </w:tcBorders>
          </w:tcPr>
          <w:p w14:paraId="0D86ADF5" w14:textId="474B9A86"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02CC42BC" w14:textId="77777777" w:rsidR="003A48E4" w:rsidRPr="00C557EC" w:rsidRDefault="003A48E4" w:rsidP="003A48E4">
            <w:pPr>
              <w:jc w:val="center"/>
            </w:pPr>
            <w:r w:rsidRPr="00C557EC">
              <w:t>2.4</w:t>
            </w:r>
          </w:p>
        </w:tc>
        <w:tc>
          <w:tcPr>
            <w:tcW w:w="2016" w:type="dxa"/>
            <w:tcBorders>
              <w:top w:val="single" w:sz="4" w:space="0" w:color="000000"/>
              <w:left w:val="single" w:sz="4" w:space="0" w:color="000000"/>
              <w:bottom w:val="single" w:sz="4" w:space="0" w:color="000000"/>
              <w:right w:val="single" w:sz="4" w:space="0" w:color="000000"/>
            </w:tcBorders>
          </w:tcPr>
          <w:p w14:paraId="7128D8A5" w14:textId="77777777" w:rsidR="003A48E4" w:rsidRPr="00C557EC" w:rsidRDefault="003A48E4" w:rsidP="003A48E4">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tcPr>
          <w:p w14:paraId="470C348B" w14:textId="77777777" w:rsidR="003A48E4" w:rsidRPr="00C557EC" w:rsidRDefault="003A48E4" w:rsidP="003A48E4">
            <w:pPr>
              <w:jc w:val="center"/>
            </w:pPr>
            <w:r w:rsidRPr="00C557EC">
              <w:t>4</w:t>
            </w:r>
          </w:p>
        </w:tc>
        <w:tc>
          <w:tcPr>
            <w:tcW w:w="1114" w:type="dxa"/>
            <w:tcBorders>
              <w:top w:val="single" w:sz="4" w:space="0" w:color="000000"/>
              <w:left w:val="single" w:sz="4" w:space="0" w:color="000000"/>
              <w:bottom w:val="single" w:sz="4" w:space="0" w:color="000000"/>
              <w:right w:val="single" w:sz="4" w:space="0" w:color="000000"/>
            </w:tcBorders>
          </w:tcPr>
          <w:p w14:paraId="3A4899FA" w14:textId="77777777" w:rsidR="003A48E4" w:rsidRPr="00C557EC" w:rsidRDefault="003A48E4" w:rsidP="003A48E4">
            <w:pPr>
              <w:jc w:val="center"/>
            </w:pPr>
            <w:r w:rsidRPr="00C557EC">
              <w:t>3</w:t>
            </w:r>
          </w:p>
        </w:tc>
        <w:tc>
          <w:tcPr>
            <w:tcW w:w="1044" w:type="dxa"/>
            <w:tcBorders>
              <w:top w:val="single" w:sz="4" w:space="0" w:color="000000"/>
              <w:left w:val="single" w:sz="4" w:space="0" w:color="000000"/>
              <w:bottom w:val="single" w:sz="4" w:space="0" w:color="000000"/>
              <w:right w:val="single" w:sz="4" w:space="0" w:color="000000"/>
            </w:tcBorders>
          </w:tcPr>
          <w:p w14:paraId="0E47F1BA"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7911213E" w14:textId="77777777" w:rsidR="003A48E4" w:rsidRPr="00C557EC" w:rsidRDefault="003A48E4" w:rsidP="003A48E4">
            <w:pPr>
              <w:jc w:val="center"/>
            </w:pPr>
            <w:r w:rsidRPr="00C557EC">
              <w:t>5</w:t>
            </w:r>
          </w:p>
        </w:tc>
      </w:tr>
      <w:tr w:rsidR="003A48E4" w:rsidRPr="00C557EC" w14:paraId="05242F75"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124A30B3" w14:textId="77777777" w:rsidR="003A48E4" w:rsidRPr="00C557EC" w:rsidRDefault="003A48E4" w:rsidP="003A48E4">
            <w:pPr>
              <w:jc w:val="center"/>
            </w:pPr>
            <w:r w:rsidRPr="00C557EC">
              <w:t>12</w:t>
            </w:r>
          </w:p>
        </w:tc>
        <w:tc>
          <w:tcPr>
            <w:tcW w:w="619" w:type="dxa"/>
            <w:tcBorders>
              <w:top w:val="single" w:sz="4" w:space="0" w:color="000000"/>
              <w:left w:val="single" w:sz="4" w:space="0" w:color="000000"/>
              <w:bottom w:val="single" w:sz="4" w:space="0" w:color="000000"/>
              <w:right w:val="single" w:sz="4" w:space="0" w:color="000000"/>
            </w:tcBorders>
          </w:tcPr>
          <w:p w14:paraId="433AFED2" w14:textId="12A2286F"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494E962E" w14:textId="77777777" w:rsidR="003A48E4" w:rsidRPr="00C557EC" w:rsidRDefault="003A48E4" w:rsidP="003A48E4">
            <w:pPr>
              <w:jc w:val="center"/>
            </w:pPr>
            <w:r w:rsidRPr="00C557EC">
              <w:t>2.4</w:t>
            </w:r>
          </w:p>
        </w:tc>
        <w:tc>
          <w:tcPr>
            <w:tcW w:w="2016" w:type="dxa"/>
            <w:tcBorders>
              <w:top w:val="single" w:sz="4" w:space="0" w:color="000000"/>
              <w:left w:val="single" w:sz="4" w:space="0" w:color="000000"/>
              <w:bottom w:val="single" w:sz="4" w:space="0" w:color="000000"/>
              <w:right w:val="single" w:sz="4" w:space="0" w:color="000000"/>
            </w:tcBorders>
          </w:tcPr>
          <w:p w14:paraId="66E43F05" w14:textId="77777777" w:rsidR="003A48E4" w:rsidRPr="00C557EC" w:rsidRDefault="003A48E4" w:rsidP="003A48E4">
            <w:pPr>
              <w:jc w:val="center"/>
            </w:pPr>
            <w:r w:rsidRPr="00C557EC">
              <w:t>None</w:t>
            </w:r>
          </w:p>
        </w:tc>
        <w:tc>
          <w:tcPr>
            <w:tcW w:w="1005" w:type="dxa"/>
            <w:tcBorders>
              <w:top w:val="single" w:sz="4" w:space="0" w:color="000000"/>
              <w:left w:val="single" w:sz="4" w:space="0" w:color="000000"/>
              <w:bottom w:val="single" w:sz="4" w:space="0" w:color="000000"/>
              <w:right w:val="single" w:sz="4" w:space="0" w:color="000000"/>
            </w:tcBorders>
          </w:tcPr>
          <w:p w14:paraId="5D529AA0" w14:textId="77777777" w:rsidR="003A48E4" w:rsidRPr="00C557EC" w:rsidRDefault="003A48E4" w:rsidP="003A48E4">
            <w:pPr>
              <w:jc w:val="center"/>
            </w:pPr>
            <w:r w:rsidRPr="00C557EC">
              <w:t>4</w:t>
            </w:r>
          </w:p>
        </w:tc>
        <w:tc>
          <w:tcPr>
            <w:tcW w:w="1114" w:type="dxa"/>
            <w:tcBorders>
              <w:top w:val="single" w:sz="4" w:space="0" w:color="000000"/>
              <w:left w:val="single" w:sz="4" w:space="0" w:color="000000"/>
              <w:bottom w:val="single" w:sz="4" w:space="0" w:color="000000"/>
              <w:right w:val="single" w:sz="4" w:space="0" w:color="000000"/>
            </w:tcBorders>
          </w:tcPr>
          <w:p w14:paraId="4502D6F9" w14:textId="77777777" w:rsidR="003A48E4" w:rsidRPr="00C557EC" w:rsidRDefault="003A48E4" w:rsidP="003A48E4">
            <w:pPr>
              <w:jc w:val="center"/>
            </w:pPr>
            <w:r w:rsidRPr="00C557EC">
              <w:t>4</w:t>
            </w:r>
          </w:p>
        </w:tc>
        <w:tc>
          <w:tcPr>
            <w:tcW w:w="1044" w:type="dxa"/>
            <w:tcBorders>
              <w:top w:val="single" w:sz="4" w:space="0" w:color="000000"/>
              <w:left w:val="single" w:sz="4" w:space="0" w:color="000000"/>
              <w:bottom w:val="single" w:sz="4" w:space="0" w:color="000000"/>
              <w:right w:val="single" w:sz="4" w:space="0" w:color="000000"/>
            </w:tcBorders>
          </w:tcPr>
          <w:p w14:paraId="18FDE90C"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FE23BFD" w14:textId="77777777" w:rsidR="003A48E4" w:rsidRPr="00C557EC" w:rsidRDefault="003A48E4" w:rsidP="003A48E4">
            <w:pPr>
              <w:jc w:val="center"/>
            </w:pPr>
            <w:r w:rsidRPr="00C557EC">
              <w:t>5</w:t>
            </w:r>
          </w:p>
        </w:tc>
      </w:tr>
      <w:tr w:rsidR="003A48E4" w:rsidRPr="00C557EC" w14:paraId="10C59761"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583D471C" w14:textId="77777777" w:rsidR="003A48E4" w:rsidRPr="00C557EC" w:rsidRDefault="003A48E4" w:rsidP="003A48E4">
            <w:pPr>
              <w:jc w:val="center"/>
            </w:pPr>
            <w:r w:rsidRPr="00C557EC">
              <w:t>13</w:t>
            </w:r>
          </w:p>
        </w:tc>
        <w:tc>
          <w:tcPr>
            <w:tcW w:w="619" w:type="dxa"/>
            <w:tcBorders>
              <w:top w:val="single" w:sz="4" w:space="0" w:color="000000"/>
              <w:left w:val="single" w:sz="4" w:space="0" w:color="000000"/>
              <w:bottom w:val="single" w:sz="4" w:space="0" w:color="000000"/>
              <w:right w:val="single" w:sz="4" w:space="0" w:color="000000"/>
            </w:tcBorders>
          </w:tcPr>
          <w:p w14:paraId="41DDF26F" w14:textId="462E300C"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7AAA706D" w14:textId="77777777" w:rsidR="003A48E4" w:rsidRPr="00C557EC" w:rsidRDefault="003A48E4" w:rsidP="003A48E4">
            <w:pPr>
              <w:jc w:val="center"/>
            </w:pPr>
            <w:r w:rsidRPr="00C557EC">
              <w:t>2.5</w:t>
            </w:r>
          </w:p>
        </w:tc>
        <w:tc>
          <w:tcPr>
            <w:tcW w:w="2016" w:type="dxa"/>
            <w:tcBorders>
              <w:top w:val="single" w:sz="4" w:space="0" w:color="000000"/>
              <w:left w:val="single" w:sz="4" w:space="0" w:color="000000"/>
              <w:bottom w:val="single" w:sz="4" w:space="0" w:color="000000"/>
              <w:right w:val="single" w:sz="4" w:space="0" w:color="000000"/>
            </w:tcBorders>
          </w:tcPr>
          <w:p w14:paraId="77A7F935" w14:textId="77777777" w:rsidR="003A48E4" w:rsidRPr="00C557EC" w:rsidRDefault="003A48E4" w:rsidP="003A48E4">
            <w:pPr>
              <w:jc w:val="center"/>
            </w:pPr>
            <w:r w:rsidRPr="00C557EC">
              <w:t>E0, E1, 2.1,2.2,2.3</w:t>
            </w:r>
          </w:p>
        </w:tc>
        <w:tc>
          <w:tcPr>
            <w:tcW w:w="1005" w:type="dxa"/>
            <w:tcBorders>
              <w:top w:val="single" w:sz="4" w:space="0" w:color="000000"/>
              <w:left w:val="single" w:sz="4" w:space="0" w:color="000000"/>
              <w:bottom w:val="single" w:sz="4" w:space="0" w:color="000000"/>
              <w:right w:val="single" w:sz="4" w:space="0" w:color="000000"/>
            </w:tcBorders>
          </w:tcPr>
          <w:p w14:paraId="021070F3" w14:textId="77777777" w:rsidR="003A48E4" w:rsidRPr="00C557EC" w:rsidRDefault="003A48E4" w:rsidP="003A48E4">
            <w:pPr>
              <w:jc w:val="center"/>
            </w:pPr>
            <w:r w:rsidRPr="00C557EC">
              <w:t>7</w:t>
            </w:r>
          </w:p>
        </w:tc>
        <w:tc>
          <w:tcPr>
            <w:tcW w:w="1114" w:type="dxa"/>
            <w:tcBorders>
              <w:top w:val="single" w:sz="4" w:space="0" w:color="000000"/>
              <w:left w:val="single" w:sz="4" w:space="0" w:color="000000"/>
              <w:bottom w:val="single" w:sz="4" w:space="0" w:color="000000"/>
              <w:right w:val="single" w:sz="4" w:space="0" w:color="000000"/>
            </w:tcBorders>
          </w:tcPr>
          <w:p w14:paraId="4BC9D625" w14:textId="77777777" w:rsidR="003A48E4" w:rsidRPr="00C557EC" w:rsidRDefault="003A48E4" w:rsidP="003A48E4">
            <w:pPr>
              <w:jc w:val="center"/>
            </w:pPr>
            <w:r w:rsidRPr="00C557EC">
              <w:t>4</w:t>
            </w:r>
          </w:p>
        </w:tc>
        <w:tc>
          <w:tcPr>
            <w:tcW w:w="1044" w:type="dxa"/>
            <w:tcBorders>
              <w:top w:val="single" w:sz="4" w:space="0" w:color="000000"/>
              <w:left w:val="single" w:sz="4" w:space="0" w:color="000000"/>
              <w:bottom w:val="single" w:sz="4" w:space="0" w:color="000000"/>
              <w:right w:val="single" w:sz="4" w:space="0" w:color="000000"/>
            </w:tcBorders>
          </w:tcPr>
          <w:p w14:paraId="1929284E"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AFC012A" w14:textId="77777777" w:rsidR="003A48E4" w:rsidRPr="00C557EC" w:rsidRDefault="003A48E4" w:rsidP="003A48E4">
            <w:pPr>
              <w:jc w:val="center"/>
            </w:pPr>
            <w:r w:rsidRPr="00C557EC">
              <w:t>13</w:t>
            </w:r>
          </w:p>
        </w:tc>
      </w:tr>
      <w:tr w:rsidR="003A48E4" w:rsidRPr="00C557EC" w14:paraId="267789E7"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074D2607" w14:textId="77777777" w:rsidR="003A48E4" w:rsidRPr="00C557EC" w:rsidRDefault="003A48E4" w:rsidP="003A48E4">
            <w:pPr>
              <w:jc w:val="center"/>
            </w:pPr>
            <w:r w:rsidRPr="00C557EC">
              <w:t>15</w:t>
            </w:r>
          </w:p>
        </w:tc>
        <w:tc>
          <w:tcPr>
            <w:tcW w:w="619" w:type="dxa"/>
            <w:tcBorders>
              <w:top w:val="single" w:sz="4" w:space="0" w:color="000000"/>
              <w:left w:val="single" w:sz="4" w:space="0" w:color="000000"/>
              <w:bottom w:val="single" w:sz="4" w:space="0" w:color="000000"/>
              <w:right w:val="single" w:sz="4" w:space="0" w:color="000000"/>
            </w:tcBorders>
          </w:tcPr>
          <w:p w14:paraId="35B8A074" w14:textId="55460B9B"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06F047AE" w14:textId="77777777" w:rsidR="003A48E4" w:rsidRPr="00C557EC" w:rsidRDefault="003A48E4" w:rsidP="003A48E4">
            <w:pPr>
              <w:jc w:val="center"/>
            </w:pPr>
            <w:r w:rsidRPr="00C557EC">
              <w:t>2.6</w:t>
            </w:r>
          </w:p>
        </w:tc>
        <w:tc>
          <w:tcPr>
            <w:tcW w:w="2016" w:type="dxa"/>
            <w:tcBorders>
              <w:top w:val="single" w:sz="4" w:space="0" w:color="000000"/>
              <w:left w:val="single" w:sz="4" w:space="0" w:color="000000"/>
              <w:bottom w:val="single" w:sz="4" w:space="0" w:color="000000"/>
              <w:right w:val="single" w:sz="4" w:space="0" w:color="000000"/>
            </w:tcBorders>
          </w:tcPr>
          <w:p w14:paraId="4AFA80E7" w14:textId="77777777" w:rsidR="003A48E4" w:rsidRPr="00C557EC" w:rsidRDefault="003A48E4" w:rsidP="003A48E4">
            <w:pPr>
              <w:jc w:val="center"/>
            </w:pPr>
            <w:r w:rsidRPr="00C557EC">
              <w:t>E0, E1, E2</w:t>
            </w:r>
          </w:p>
        </w:tc>
        <w:tc>
          <w:tcPr>
            <w:tcW w:w="1005" w:type="dxa"/>
            <w:tcBorders>
              <w:top w:val="single" w:sz="4" w:space="0" w:color="000000"/>
              <w:left w:val="single" w:sz="4" w:space="0" w:color="000000"/>
              <w:bottom w:val="single" w:sz="4" w:space="0" w:color="000000"/>
              <w:right w:val="single" w:sz="4" w:space="0" w:color="000000"/>
            </w:tcBorders>
          </w:tcPr>
          <w:p w14:paraId="072FFB95" w14:textId="77777777" w:rsidR="003A48E4" w:rsidRPr="00C557EC" w:rsidRDefault="003A48E4" w:rsidP="003A48E4">
            <w:pPr>
              <w:jc w:val="center"/>
            </w:pPr>
            <w:r w:rsidRPr="00C557EC">
              <w:t>5</w:t>
            </w:r>
          </w:p>
        </w:tc>
        <w:tc>
          <w:tcPr>
            <w:tcW w:w="1114" w:type="dxa"/>
            <w:tcBorders>
              <w:top w:val="single" w:sz="4" w:space="0" w:color="000000"/>
              <w:left w:val="single" w:sz="4" w:space="0" w:color="000000"/>
              <w:bottom w:val="single" w:sz="4" w:space="0" w:color="000000"/>
              <w:right w:val="single" w:sz="4" w:space="0" w:color="000000"/>
            </w:tcBorders>
          </w:tcPr>
          <w:p w14:paraId="56D3388D" w14:textId="77777777" w:rsidR="003A48E4" w:rsidRPr="00C557EC" w:rsidRDefault="003A48E4" w:rsidP="003A48E4">
            <w:pPr>
              <w:jc w:val="center"/>
            </w:pPr>
            <w:r w:rsidRPr="00C557EC">
              <w:t>4</w:t>
            </w:r>
          </w:p>
        </w:tc>
        <w:tc>
          <w:tcPr>
            <w:tcW w:w="1044" w:type="dxa"/>
            <w:tcBorders>
              <w:top w:val="single" w:sz="4" w:space="0" w:color="000000"/>
              <w:left w:val="single" w:sz="4" w:space="0" w:color="000000"/>
              <w:bottom w:val="single" w:sz="4" w:space="0" w:color="000000"/>
              <w:right w:val="single" w:sz="4" w:space="0" w:color="000000"/>
            </w:tcBorders>
          </w:tcPr>
          <w:p w14:paraId="002D669F"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68C69CBA" w14:textId="77777777" w:rsidR="003A48E4" w:rsidRPr="00C557EC" w:rsidRDefault="003A48E4" w:rsidP="003A48E4">
            <w:pPr>
              <w:jc w:val="center"/>
            </w:pPr>
            <w:r w:rsidRPr="00C557EC">
              <w:t>13</w:t>
            </w:r>
          </w:p>
        </w:tc>
      </w:tr>
      <w:tr w:rsidR="003A48E4" w:rsidRPr="00C557EC" w14:paraId="22B285CE"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52F22E38" w14:textId="77777777" w:rsidR="003A48E4" w:rsidRPr="00C557EC" w:rsidRDefault="003A48E4" w:rsidP="003A48E4">
            <w:pPr>
              <w:jc w:val="center"/>
            </w:pPr>
            <w:r w:rsidRPr="00C557EC">
              <w:t>16</w:t>
            </w:r>
          </w:p>
        </w:tc>
        <w:tc>
          <w:tcPr>
            <w:tcW w:w="619" w:type="dxa"/>
            <w:tcBorders>
              <w:top w:val="single" w:sz="4" w:space="0" w:color="000000"/>
              <w:left w:val="single" w:sz="4" w:space="0" w:color="000000"/>
              <w:bottom w:val="single" w:sz="4" w:space="0" w:color="000000"/>
              <w:right w:val="single" w:sz="4" w:space="0" w:color="000000"/>
            </w:tcBorders>
          </w:tcPr>
          <w:p w14:paraId="2FE4093D" w14:textId="729818ED"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5A433C67" w14:textId="77777777" w:rsidR="003A48E4" w:rsidRPr="00C557EC" w:rsidRDefault="003A48E4" w:rsidP="003A48E4">
            <w:pPr>
              <w:jc w:val="center"/>
            </w:pPr>
            <w:r w:rsidRPr="00C557EC">
              <w:t>2.7</w:t>
            </w:r>
          </w:p>
        </w:tc>
        <w:tc>
          <w:tcPr>
            <w:tcW w:w="2016" w:type="dxa"/>
            <w:tcBorders>
              <w:top w:val="single" w:sz="4" w:space="0" w:color="000000"/>
              <w:left w:val="single" w:sz="4" w:space="0" w:color="000000"/>
              <w:bottom w:val="single" w:sz="4" w:space="0" w:color="000000"/>
              <w:right w:val="single" w:sz="4" w:space="0" w:color="000000"/>
            </w:tcBorders>
          </w:tcPr>
          <w:p w14:paraId="6071340D" w14:textId="77777777" w:rsidR="003A48E4" w:rsidRPr="00C557EC" w:rsidRDefault="003A48E4" w:rsidP="003A48E4">
            <w:pPr>
              <w:jc w:val="center"/>
            </w:pPr>
            <w:r w:rsidRPr="00C557EC">
              <w:t>E1</w:t>
            </w:r>
          </w:p>
        </w:tc>
        <w:tc>
          <w:tcPr>
            <w:tcW w:w="1005" w:type="dxa"/>
            <w:tcBorders>
              <w:top w:val="single" w:sz="4" w:space="0" w:color="000000"/>
              <w:left w:val="single" w:sz="4" w:space="0" w:color="000000"/>
              <w:bottom w:val="single" w:sz="4" w:space="0" w:color="000000"/>
              <w:right w:val="single" w:sz="4" w:space="0" w:color="000000"/>
            </w:tcBorders>
          </w:tcPr>
          <w:p w14:paraId="71E6C17E" w14:textId="77777777" w:rsidR="003A48E4" w:rsidRPr="00C557EC" w:rsidRDefault="003A48E4" w:rsidP="003A48E4">
            <w:pPr>
              <w:jc w:val="center"/>
            </w:pPr>
            <w:r w:rsidRPr="00C557EC">
              <w:t>4</w:t>
            </w:r>
          </w:p>
        </w:tc>
        <w:tc>
          <w:tcPr>
            <w:tcW w:w="1114" w:type="dxa"/>
            <w:tcBorders>
              <w:top w:val="single" w:sz="4" w:space="0" w:color="000000"/>
              <w:left w:val="single" w:sz="4" w:space="0" w:color="000000"/>
              <w:bottom w:val="single" w:sz="4" w:space="0" w:color="000000"/>
              <w:right w:val="single" w:sz="4" w:space="0" w:color="000000"/>
            </w:tcBorders>
          </w:tcPr>
          <w:p w14:paraId="3C99F8C2" w14:textId="77777777" w:rsidR="003A48E4" w:rsidRPr="00C557EC" w:rsidRDefault="003A48E4" w:rsidP="003A48E4">
            <w:pPr>
              <w:jc w:val="center"/>
            </w:pPr>
            <w:r w:rsidRPr="00C557EC">
              <w:t>4</w:t>
            </w:r>
          </w:p>
        </w:tc>
        <w:tc>
          <w:tcPr>
            <w:tcW w:w="1044" w:type="dxa"/>
            <w:tcBorders>
              <w:top w:val="single" w:sz="4" w:space="0" w:color="000000"/>
              <w:left w:val="single" w:sz="4" w:space="0" w:color="000000"/>
              <w:bottom w:val="single" w:sz="4" w:space="0" w:color="000000"/>
              <w:right w:val="single" w:sz="4" w:space="0" w:color="000000"/>
            </w:tcBorders>
          </w:tcPr>
          <w:p w14:paraId="79E8F939"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79ADFC3C" w14:textId="77777777" w:rsidR="003A48E4" w:rsidRPr="00C557EC" w:rsidRDefault="003A48E4" w:rsidP="003A48E4">
            <w:pPr>
              <w:jc w:val="center"/>
            </w:pPr>
            <w:r w:rsidRPr="00C557EC">
              <w:t>13</w:t>
            </w:r>
          </w:p>
        </w:tc>
      </w:tr>
      <w:tr w:rsidR="003A48E4" w:rsidRPr="00C557EC" w14:paraId="4F83E1DA" w14:textId="77777777" w:rsidTr="00DF7D98">
        <w:trPr>
          <w:trHeight w:val="602"/>
        </w:trPr>
        <w:tc>
          <w:tcPr>
            <w:tcW w:w="736" w:type="dxa"/>
            <w:tcBorders>
              <w:top w:val="single" w:sz="4" w:space="0" w:color="000000"/>
              <w:left w:val="single" w:sz="4" w:space="0" w:color="000000"/>
              <w:bottom w:val="single" w:sz="4" w:space="0" w:color="000000"/>
              <w:right w:val="single" w:sz="4" w:space="0" w:color="000000"/>
            </w:tcBorders>
          </w:tcPr>
          <w:p w14:paraId="35C3FAFD" w14:textId="77777777" w:rsidR="003A48E4" w:rsidRPr="00C557EC" w:rsidRDefault="003A48E4" w:rsidP="003A48E4">
            <w:pPr>
              <w:jc w:val="center"/>
            </w:pPr>
            <w:r w:rsidRPr="00C557EC">
              <w:t>17</w:t>
            </w:r>
          </w:p>
        </w:tc>
        <w:tc>
          <w:tcPr>
            <w:tcW w:w="619" w:type="dxa"/>
            <w:tcBorders>
              <w:top w:val="single" w:sz="4" w:space="0" w:color="000000"/>
              <w:left w:val="single" w:sz="4" w:space="0" w:color="000000"/>
              <w:bottom w:val="single" w:sz="4" w:space="0" w:color="000000"/>
              <w:right w:val="single" w:sz="4" w:space="0" w:color="000000"/>
            </w:tcBorders>
          </w:tcPr>
          <w:p w14:paraId="3A809CDE" w14:textId="4C5C0578" w:rsidR="003A48E4" w:rsidRPr="00C557EC" w:rsidRDefault="003A48E4" w:rsidP="003A48E4">
            <w:pPr>
              <w:jc w:val="center"/>
            </w:pPr>
            <w:r w:rsidRPr="00C557EC">
              <w:t>2</w:t>
            </w:r>
          </w:p>
        </w:tc>
        <w:tc>
          <w:tcPr>
            <w:tcW w:w="684" w:type="dxa"/>
            <w:tcBorders>
              <w:top w:val="single" w:sz="4" w:space="0" w:color="000000"/>
              <w:left w:val="single" w:sz="4" w:space="0" w:color="000000"/>
              <w:bottom w:val="single" w:sz="4" w:space="0" w:color="000000"/>
              <w:right w:val="single" w:sz="4" w:space="0" w:color="000000"/>
            </w:tcBorders>
          </w:tcPr>
          <w:p w14:paraId="730ECC22" w14:textId="77777777" w:rsidR="003A48E4" w:rsidRPr="00C557EC" w:rsidRDefault="003A48E4" w:rsidP="003A48E4">
            <w:pPr>
              <w:jc w:val="center"/>
            </w:pPr>
            <w:r w:rsidRPr="00C557EC">
              <w:t>2.7</w:t>
            </w:r>
          </w:p>
        </w:tc>
        <w:tc>
          <w:tcPr>
            <w:tcW w:w="2016" w:type="dxa"/>
            <w:tcBorders>
              <w:top w:val="single" w:sz="4" w:space="0" w:color="000000"/>
              <w:left w:val="single" w:sz="4" w:space="0" w:color="000000"/>
              <w:bottom w:val="single" w:sz="4" w:space="0" w:color="000000"/>
              <w:right w:val="single" w:sz="4" w:space="0" w:color="000000"/>
            </w:tcBorders>
          </w:tcPr>
          <w:p w14:paraId="19BA2C3D" w14:textId="77777777" w:rsidR="003A48E4" w:rsidRPr="00C557EC" w:rsidRDefault="003A48E4" w:rsidP="003A48E4">
            <w:pPr>
              <w:jc w:val="center"/>
            </w:pPr>
            <w:r w:rsidRPr="00C557EC">
              <w:t>E1</w:t>
            </w:r>
          </w:p>
        </w:tc>
        <w:tc>
          <w:tcPr>
            <w:tcW w:w="1005" w:type="dxa"/>
            <w:tcBorders>
              <w:top w:val="single" w:sz="4" w:space="0" w:color="000000"/>
              <w:left w:val="single" w:sz="4" w:space="0" w:color="000000"/>
              <w:bottom w:val="single" w:sz="4" w:space="0" w:color="000000"/>
              <w:right w:val="single" w:sz="4" w:space="0" w:color="000000"/>
            </w:tcBorders>
          </w:tcPr>
          <w:p w14:paraId="163FEB9E" w14:textId="77777777" w:rsidR="003A48E4" w:rsidRPr="00C557EC" w:rsidRDefault="003A48E4" w:rsidP="003A48E4">
            <w:pPr>
              <w:jc w:val="center"/>
            </w:pPr>
            <w:r w:rsidRPr="00C557EC">
              <w:t>11</w:t>
            </w:r>
          </w:p>
        </w:tc>
        <w:tc>
          <w:tcPr>
            <w:tcW w:w="1114" w:type="dxa"/>
            <w:tcBorders>
              <w:top w:val="single" w:sz="4" w:space="0" w:color="000000"/>
              <w:left w:val="single" w:sz="4" w:space="0" w:color="000000"/>
              <w:bottom w:val="single" w:sz="4" w:space="0" w:color="000000"/>
              <w:right w:val="single" w:sz="4" w:space="0" w:color="000000"/>
            </w:tcBorders>
          </w:tcPr>
          <w:p w14:paraId="2D3EBC81" w14:textId="77777777" w:rsidR="003A48E4" w:rsidRPr="00C557EC" w:rsidRDefault="003A48E4" w:rsidP="003A48E4">
            <w:pPr>
              <w:jc w:val="center"/>
            </w:pPr>
            <w:r w:rsidRPr="00C557EC">
              <w:t>5</w:t>
            </w:r>
          </w:p>
        </w:tc>
        <w:tc>
          <w:tcPr>
            <w:tcW w:w="1044" w:type="dxa"/>
            <w:tcBorders>
              <w:top w:val="single" w:sz="4" w:space="0" w:color="000000"/>
              <w:left w:val="single" w:sz="4" w:space="0" w:color="000000"/>
              <w:bottom w:val="single" w:sz="4" w:space="0" w:color="000000"/>
              <w:right w:val="single" w:sz="4" w:space="0" w:color="000000"/>
            </w:tcBorders>
          </w:tcPr>
          <w:p w14:paraId="5AD26BDD" w14:textId="77777777" w:rsidR="003A48E4" w:rsidRPr="00C557EC" w:rsidRDefault="003A48E4" w:rsidP="003A48E4">
            <w:pPr>
              <w:ind w:firstLine="284"/>
              <w:jc w:val="center"/>
            </w:pPr>
            <w:r w:rsidRPr="00C557EC">
              <w:t>Must</w:t>
            </w:r>
          </w:p>
        </w:tc>
        <w:tc>
          <w:tcPr>
            <w:tcW w:w="1220" w:type="dxa"/>
            <w:tcBorders>
              <w:top w:val="single" w:sz="4" w:space="0" w:color="000000"/>
              <w:left w:val="single" w:sz="4" w:space="0" w:color="000000"/>
              <w:bottom w:val="single" w:sz="4" w:space="0" w:color="000000"/>
              <w:right w:val="single" w:sz="4" w:space="0" w:color="000000"/>
            </w:tcBorders>
          </w:tcPr>
          <w:p w14:paraId="5580F6AB" w14:textId="77777777" w:rsidR="003A48E4" w:rsidRPr="00C557EC" w:rsidRDefault="003A48E4" w:rsidP="003A48E4">
            <w:pPr>
              <w:jc w:val="center"/>
            </w:pPr>
            <w:r w:rsidRPr="00C557EC">
              <w:t>13</w:t>
            </w:r>
          </w:p>
        </w:tc>
      </w:tr>
    </w:tbl>
    <w:p w14:paraId="54068699" w14:textId="11AA2ECE" w:rsidR="00D11FEF" w:rsidRPr="00C557EC" w:rsidRDefault="00D11FEF" w:rsidP="00D11FEF">
      <w:pPr>
        <w:pStyle w:val="Caption"/>
        <w:keepNext/>
        <w:spacing w:after="120"/>
        <w:jc w:val="center"/>
        <w:rPr>
          <w:sz w:val="20"/>
          <w:szCs w:val="20"/>
        </w:rPr>
      </w:pPr>
      <w:bookmarkStart w:id="87" w:name="_Toc165841302"/>
      <w:r w:rsidRPr="00C557EC">
        <w:rPr>
          <w:sz w:val="20"/>
          <w:szCs w:val="20"/>
        </w:rPr>
        <w:t xml:space="preserve">Tab. </w:t>
      </w:r>
      <w:r w:rsidRPr="00C557EC">
        <w:fldChar w:fldCharType="begin"/>
      </w:r>
      <w:r w:rsidRPr="00C557EC">
        <w:instrText xml:space="preserve"> STYLEREF 1 \s </w:instrText>
      </w:r>
      <w:r w:rsidRPr="00C557EC">
        <w:fldChar w:fldCharType="separate"/>
      </w:r>
      <w:r w:rsidRPr="00C557EC">
        <w:t>5</w:t>
      </w:r>
      <w:r w:rsidRPr="00C557EC">
        <w:rPr>
          <w:sz w:val="20"/>
          <w:szCs w:val="20"/>
        </w:rPr>
        <w:fldChar w:fldCharType="end"/>
      </w:r>
      <w:r w:rsidRPr="00C557EC">
        <w:rPr>
          <w:sz w:val="20"/>
          <w:szCs w:val="20"/>
        </w:rPr>
        <w:noBreakHyphen/>
      </w:r>
      <w:r w:rsidRPr="00C557EC">
        <w:fldChar w:fldCharType="begin"/>
      </w:r>
      <w:r w:rsidRPr="00C557EC">
        <w:instrText xml:space="preserve"> SEQ Tab. \* ARABIC \s 1 </w:instrText>
      </w:r>
      <w:r w:rsidRPr="00C557EC">
        <w:fldChar w:fldCharType="separate"/>
      </w:r>
      <w:r w:rsidRPr="00C557EC">
        <w:t>2</w:t>
      </w:r>
      <w:r w:rsidRPr="00C557EC">
        <w:rPr>
          <w:sz w:val="20"/>
          <w:szCs w:val="20"/>
        </w:rPr>
        <w:fldChar w:fldCharType="end"/>
      </w:r>
      <w:r w:rsidRPr="00C557EC">
        <w:rPr>
          <w:sz w:val="20"/>
          <w:szCs w:val="20"/>
        </w:rPr>
        <w:t xml:space="preserve">: </w:t>
      </w:r>
      <w:r w:rsidRPr="00C557EC">
        <w:rPr>
          <w:b w:val="0"/>
          <w:sz w:val="20"/>
          <w:szCs w:val="20"/>
        </w:rPr>
        <w:t>Sprints in AR Development</w:t>
      </w:r>
      <w:bookmarkEnd w:id="87"/>
    </w:p>
    <w:p w14:paraId="148C4006" w14:textId="5E96B801" w:rsidR="003A48E4" w:rsidRDefault="00685BA6" w:rsidP="00685BA6">
      <w:pPr>
        <w:pStyle w:val="Heading2"/>
      </w:pPr>
      <w:bookmarkStart w:id="88" w:name="_Toc165841067"/>
      <w:r w:rsidRPr="00C557EC">
        <w:t>Time Planning</w:t>
      </w:r>
      <w:bookmarkEnd w:id="88"/>
    </w:p>
    <w:p w14:paraId="39569E7A" w14:textId="219A7F76" w:rsidR="00D2733D" w:rsidRDefault="00D2733D" w:rsidP="00D2733D">
      <w:r>
        <w:t xml:space="preserve">This section highlights the synchronization of timing with the agile sprint cycles that form the basis of our project's execution methodology. Our approach begins with an initialization phase </w:t>
      </w:r>
      <w:r>
        <w:lastRenderedPageBreak/>
        <w:t>that sets the framework for the successive sprints that drive the development of our augmented reality (AR) and mobile application functionalities.</w:t>
      </w:r>
    </w:p>
    <w:p w14:paraId="6E7DD9E8" w14:textId="090F151C" w:rsidR="00D2733D" w:rsidRDefault="00D2733D" w:rsidP="00D2733D">
      <w:r>
        <w:t>In the initial phase, we take four to five weeks to define the scope of the project, the goals and the user stories, and to build the technical infrastructure for the upcoming sprints. Sprint 0 is then carried out over one to two weeks, focusing on the creation of the MVP (Minimum Viable Product) or prototype, depending on the previously identified core requirements.</w:t>
      </w:r>
    </w:p>
    <w:p w14:paraId="23A2D15B" w14:textId="2DE58FAC" w:rsidR="00D2733D" w:rsidRDefault="00D2733D" w:rsidP="00D2733D">
      <w:r>
        <w:t>The main development phase consists of four-week sprints. Each sprint begins with a planning session in which specific user stories are selected for development. The sprints are designed to be dynamic and responsive, allowing for adjustments based on daily stand-up meetings, sprint reviews and retrospectives that ensure the project remains aligned with stakeholder expectations and technical goals.</w:t>
      </w:r>
      <w:r w:rsidR="00BF7F92">
        <w:t xml:space="preserve"> </w:t>
      </w:r>
      <w:r>
        <w:t>The sprints for mobile development and the AR-specific sprints described in section 5.6, for example, are crucial for achieving the project milestones. These include the integration of AR functionalities and compatibility with mobile devices, which are crucial for the usability of the system in the context of the vehicle workshop. The sprints are detailed with dependencies, duration and complexity levels, which help the development teams to prioritize tasks and allocate resources effectively.</w:t>
      </w:r>
    </w:p>
    <w:p w14:paraId="7F738412" w14:textId="6CE9E091" w:rsidR="00D2733D" w:rsidRDefault="00D2733D" w:rsidP="00D2733D">
      <w:r>
        <w:t>Release planning and the final project completion phase are the last parts of our scheduling strategy. Release planning takes place as required - either after significant development progress or at the end of each sprint - to ensure a smooth transition and integration of the developed functions into Martin &amp; Weber's existing systems. Documentation, quality assurance and handover processes are completed in the one to two-week project completion phase.</w:t>
      </w:r>
    </w:p>
    <w:p w14:paraId="1BA11802" w14:textId="7A176CDB" w:rsidR="00D2733D" w:rsidRPr="00D2733D" w:rsidRDefault="00D2733D" w:rsidP="00D2733D">
      <w:r>
        <w:t xml:space="preserve">This schedule is not only in line with the agile methods described in section 5.6, but also improves our ability to manage the project efficiently, ensure on-time delivery within budget and scope, and thus meet or exceed all technical and business expectations. This comprehensive scheduling strategy is critical to maintaining the integrity and coherence of the project and ensures that all components work seamlessly together to achieve the desired end results for </w:t>
      </w:r>
      <w:r w:rsidR="00316B84">
        <w:t xml:space="preserve">the </w:t>
      </w:r>
      <w:r>
        <w:t>Martin &amp; Weber</w:t>
      </w:r>
      <w:r w:rsidR="00316B84">
        <w:t xml:space="preserve"> Shop</w:t>
      </w:r>
      <w:r>
        <w:t>.</w:t>
      </w:r>
    </w:p>
    <w:p w14:paraId="5B0650B3" w14:textId="126F39B2" w:rsidR="006556B7" w:rsidRDefault="006556B7" w:rsidP="006556B7">
      <w:pPr>
        <w:pStyle w:val="Heading2"/>
      </w:pPr>
      <w:bookmarkStart w:id="89" w:name="_Toc165841068"/>
      <w:r w:rsidRPr="00C557EC">
        <w:lastRenderedPageBreak/>
        <w:t>Budget Planning</w:t>
      </w:r>
      <w:bookmarkEnd w:id="89"/>
    </w:p>
    <w:p w14:paraId="5F3615DD" w14:textId="77777777" w:rsidR="001A4456" w:rsidRDefault="001A4456" w:rsidP="001A4456">
      <w:r>
        <w:t>At the beginning, the customer expressed the wish to have a choice of the desired functions. The reason for this is that the customer has a small workshop and therefore cannot afford the costs for the AR functions and their hardware.</w:t>
      </w:r>
    </w:p>
    <w:p w14:paraId="38F1B36D" w14:textId="77777777" w:rsidR="001A4456" w:rsidRPr="001A4456" w:rsidRDefault="001A4456" w:rsidP="001A4456">
      <w:pPr>
        <w:rPr>
          <w:b/>
          <w:bCs/>
        </w:rPr>
      </w:pPr>
      <w:r w:rsidRPr="001A4456">
        <w:rPr>
          <w:b/>
          <w:bCs/>
        </w:rPr>
        <w:t>Standard package:</w:t>
      </w:r>
    </w:p>
    <w:p w14:paraId="2B7D24E8" w14:textId="77777777" w:rsidR="001A4456" w:rsidRDefault="001A4456" w:rsidP="001A4456">
      <w:r>
        <w:t xml:space="preserve">A preliminary budget was drawn up for the standard package based on the previous analyses and schedules. This is explained below. </w:t>
      </w:r>
    </w:p>
    <w:p w14:paraId="7AFD969E" w14:textId="77777777" w:rsidR="001A4456" w:rsidRDefault="001A4456" w:rsidP="001A4456">
      <w:r>
        <w:t>The financial planning for the project is divided into several phases, starting with initialization and planning. Sprint 0 lasts four to five weeks and includes expenses of €40,000 for the creation of the product backlog, market analyses and strategic planning, including salaries for project managers and analysts. In this phase, the technical infrastructure and working environment are set up and a prototype or minimum viable product (MVP) is developed, including the necessary software licenses and hardware purchases.</w:t>
      </w:r>
    </w:p>
    <w:p w14:paraId="6D883065" w14:textId="77777777" w:rsidR="001A4456" w:rsidRDefault="001A4456" w:rsidP="001A4456">
      <w:r>
        <w:t>The actual development phase consists of several sprints, each lasting two to four weeks and costing around €80,000 per sprint. These costs cover the salaries of the development teams, the ongoing operating costs and the tools. A total of four sprints are planned, so the costs amount to €320,000. A further €10,000 is required for release planning, which is carried out either after each significant advance or at the end of a sprint, depending on requirements. These funds are earmarked for release management and marketing to support the market launch.</w:t>
      </w:r>
    </w:p>
    <w:p w14:paraId="1CB57C6B" w14:textId="5953BE50" w:rsidR="001A4456" w:rsidRDefault="001A4456" w:rsidP="001A4456">
      <w:r>
        <w:t>The project ends with a one- to two-week closing phase, during which €20,000 is spent on documentation, final quality assurance and preparation for the project handover. The total costs of the project therefore amount to around €380,000. This sum covers all phases of agile development and includes a reserve of 10% for unforeseen expenses, which supports the necessary adaptability during the project.</w:t>
      </w:r>
    </w:p>
    <w:p w14:paraId="7972D3BC" w14:textId="77777777" w:rsidR="001A4456" w:rsidRPr="001A4456" w:rsidRDefault="001A4456" w:rsidP="001A4456">
      <w:pPr>
        <w:rPr>
          <w:b/>
          <w:bCs/>
        </w:rPr>
      </w:pPr>
      <w:r w:rsidRPr="001A4456">
        <w:rPr>
          <w:b/>
          <w:bCs/>
        </w:rPr>
        <w:t>Premium package:</w:t>
      </w:r>
    </w:p>
    <w:p w14:paraId="4531BC59" w14:textId="77777777" w:rsidR="001A4456" w:rsidRDefault="001A4456" w:rsidP="001A4456">
      <w:r>
        <w:t xml:space="preserve">Additional investments in research and development for the augmented reality application are planned for the premium package. This results in three additional sprints, each of which is calculated at €160,000. These costs therefore amount to €480,000 and will be used for the </w:t>
      </w:r>
      <w:r>
        <w:lastRenderedPageBreak/>
        <w:t xml:space="preserve">development of extended functions such as improved sensors and interactive display technologies. This phase includes both technical development and the integration of new software functions. The standard package forms the basis for this system and takes over its design. </w:t>
      </w:r>
    </w:p>
    <w:p w14:paraId="20136F49" w14:textId="77777777" w:rsidR="001A4456" w:rsidRDefault="001A4456" w:rsidP="001A4456">
      <w:r>
        <w:t>In addition, a further €30,000 has been earmarked for prototype development and testing. These funds will be used to procure specific components and carry out extensive tests to ensure the functionality and user-friendliness of the AR glasses. A further €5,000 is earmarked for licensing and the associated license fees. These costs serve to legally secure the newly developed technologies and their applications.</w:t>
      </w:r>
    </w:p>
    <w:p w14:paraId="66B585EA" w14:textId="24A10BE7" w:rsidR="001A4456" w:rsidRPr="001A4456" w:rsidRDefault="001A4456" w:rsidP="001A4456">
      <w:r>
        <w:t>Overall, these additional measures increase the total costs by €525,000, bringing the projected total costs for the project to €895,000. These investments are crucial to increase the efficiency of the AR glasses and to ensure that the product meets the high technological requirements as well as the expectations of the end users.</w:t>
      </w:r>
    </w:p>
    <w:p w14:paraId="066493D4" w14:textId="0C8A1C50" w:rsidR="001C7B91" w:rsidRPr="00C557EC" w:rsidRDefault="001C7B91" w:rsidP="001C7B91">
      <w:pPr>
        <w:pStyle w:val="Heading2"/>
      </w:pPr>
      <w:bookmarkStart w:id="90" w:name="_Toc165841069"/>
      <w:r w:rsidRPr="00C557EC">
        <w:t>Stakeholder and Risk Management</w:t>
      </w:r>
      <w:bookmarkEnd w:id="90"/>
    </w:p>
    <w:p w14:paraId="1E213FD1" w14:textId="3AC8FF0F" w:rsidR="00FE1C25" w:rsidRPr="00C557EC" w:rsidRDefault="00FE1C25" w:rsidP="00FE1C25">
      <w:r w:rsidRPr="00C557EC">
        <w:t xml:space="preserve">As part of the Scrum methodology, we divide each development phase into four-week sprints, within which we define specific goals and results. </w:t>
      </w:r>
      <w:proofErr w:type="gramStart"/>
      <w:r w:rsidRPr="00C557EC">
        <w:t>In order to</w:t>
      </w:r>
      <w:proofErr w:type="gramEnd"/>
      <w:r w:rsidRPr="00C557EC">
        <w:t xml:space="preserve"> maintain an overview and be able to react promptly to challenges, we hold short daily meetings, known as daily stand-ups. Sprint reviews are held at the end of each sprint to review the work done to ensure that it meets the </w:t>
      </w:r>
      <w:r w:rsidR="000367FE" w:rsidRPr="00C557EC">
        <w:t>customers’</w:t>
      </w:r>
      <w:r w:rsidRPr="00C557EC">
        <w:t xml:space="preserve"> requirements. </w:t>
      </w:r>
    </w:p>
    <w:p w14:paraId="383060AF" w14:textId="6AB4E128" w:rsidR="00FE1C25" w:rsidRPr="00C557EC" w:rsidRDefault="00FE1C25" w:rsidP="00FE1C25">
      <w:r w:rsidRPr="00C557EC">
        <w:t xml:space="preserve">Another key component of our method is continuous integration and delivery. Through automated builds and tests, we ensure that integrations are frequent and error-free, which constantly improves the quality of the </w:t>
      </w:r>
      <w:proofErr w:type="gramStart"/>
      <w:r w:rsidRPr="00C557EC">
        <w:t>end product</w:t>
      </w:r>
      <w:proofErr w:type="gramEnd"/>
      <w:r w:rsidRPr="00C557EC">
        <w:t>.</w:t>
      </w:r>
    </w:p>
    <w:p w14:paraId="3A077AAA" w14:textId="165EC8B7" w:rsidR="00FE1C25" w:rsidRPr="00C557EC" w:rsidRDefault="00FE1C25" w:rsidP="00FE1C25">
      <w:r w:rsidRPr="00C557EC">
        <w:t>In terms of user-oriented development, we rely on prototyping and the creation of minimal viable products (MVPs). By publishing these prototypes and MVPs early and regularly, we collect valuable feedback from end users, which flows directly into further development. We use this direct feedback, especially from the technicians at Martin &amp; Weber, to continuously optimize the user experience.</w:t>
      </w:r>
    </w:p>
    <w:p w14:paraId="3469FC98" w14:textId="4BF994AA" w:rsidR="00FE1C25" w:rsidRPr="00C557EC" w:rsidRDefault="00FE1C25" w:rsidP="00FE1C25">
      <w:r w:rsidRPr="00C557EC">
        <w:lastRenderedPageBreak/>
        <w:t>Finally, involving and communicating with key stakeholders is a central aspect of our project management. We keep everyone involved, including the client team and end users, informed of progress and changes to the project through regular updates. The project plan is designed to be flexible and is regularly updated and reviewed against milestones to best respond to changing requirements and priorities. Using an agile methodology offers significant benefits, including flexibility, improved end-user satisfaction and efficient use of resources. This ensures that the project not only meets the technical requirements, but also increases operational efficiency for our Martin &amp; Weber Shop client and maximizes user adoption.</w:t>
      </w:r>
    </w:p>
    <w:p w14:paraId="40BE068B" w14:textId="2C6CEB03" w:rsidR="001C7B91" w:rsidRPr="00C557EC" w:rsidRDefault="001C7B91" w:rsidP="001C7B91">
      <w:pPr>
        <w:pStyle w:val="Heading1"/>
      </w:pPr>
      <w:bookmarkStart w:id="91" w:name="_Toc165841070"/>
      <w:r w:rsidRPr="00C557EC">
        <w:lastRenderedPageBreak/>
        <w:t>Executive Summary</w:t>
      </w:r>
      <w:bookmarkEnd w:id="91"/>
    </w:p>
    <w:bookmarkEnd w:id="24"/>
    <w:bookmarkEnd w:id="25"/>
    <w:bookmarkEnd w:id="26"/>
    <w:bookmarkEnd w:id="27"/>
    <w:p w14:paraId="5A599F1F" w14:textId="155690E9" w:rsidR="002269BD" w:rsidRDefault="002269BD" w:rsidP="002269BD">
      <w:r>
        <w:t>This executive summary outlines the implementation of an augmented reality (AR) supported repair and documentation system for Martin &amp; Weber, a small automotive repair shop. The project utilizes cutting-edge AR and mobile technology to boost operational efficiency, enhance training, and improve customer service. Key features include an interactive AR interface for real-time visualization of repair processes, mobile device compatibility for seamless operation, AR-driven training modules to reduce learning curves, and automated inventory and billing systems to streamline operations.</w:t>
      </w:r>
    </w:p>
    <w:p w14:paraId="48E9445F" w14:textId="62E813D8" w:rsidR="002269BD" w:rsidRDefault="002269BD" w:rsidP="002269BD">
      <w:r>
        <w:t>The project is set to roll out in phases starting with an initial development sprint in May 2024, leading to a full product launch by July 2024. Total costs are projected at €380,000 for the standard package, with an advanced package estimated at €895,000 due to additional functionalities and sprints. Major risks include technical challenges with AR hardware, potential delays in development, budget overruns, and compliance issues, with proactive risk management strategies such as regular stakeholder engagement, agile project management, comprehensive testing, and continuous legal reviews in place to address these concerns.</w:t>
      </w:r>
    </w:p>
    <w:p w14:paraId="6409ACA7" w14:textId="280A1E0F" w:rsidR="005722C0" w:rsidRPr="00C557EC" w:rsidRDefault="002269BD" w:rsidP="002269BD">
      <w:r>
        <w:t>The AR system aims to revolutionize automotive repair</w:t>
      </w:r>
      <w:r w:rsidR="00F17F1F">
        <w:t>s</w:t>
      </w:r>
      <w:r>
        <w:t xml:space="preserve"> for </w:t>
      </w:r>
      <w:r w:rsidR="00F17F1F">
        <w:t xml:space="preserve">the </w:t>
      </w:r>
      <w:r>
        <w:t>Martin &amp; Weber</w:t>
      </w:r>
      <w:r w:rsidR="00F17F1F">
        <w:t xml:space="preserve"> Shop</w:t>
      </w:r>
      <w:r>
        <w:t xml:space="preserve"> by enhancing service quality and operational efficiency, setting a foundation for future growth and replication in similar settings. Successful project execution, aligned with strategic goals and effective risk mitigation, will be key to realizing these ambitions.</w:t>
      </w:r>
    </w:p>
    <w:p w14:paraId="241BF0F7" w14:textId="28A50EE2" w:rsidR="0064589A" w:rsidRPr="00C557EC" w:rsidRDefault="0064589A" w:rsidP="00754B80">
      <w:pPr>
        <w:pStyle w:val="Heading1"/>
        <w:numPr>
          <w:ilvl w:val="0"/>
          <w:numId w:val="0"/>
        </w:numPr>
      </w:pPr>
      <w:bookmarkStart w:id="92" w:name="_Toc165841071"/>
      <w:bookmarkStart w:id="93" w:name="_Toc391366297"/>
      <w:bookmarkStart w:id="94" w:name="_Toc391366421"/>
      <w:bookmarkStart w:id="95" w:name="_Toc391366512"/>
      <w:bookmarkStart w:id="96" w:name="_Toc391366635"/>
      <w:r w:rsidRPr="00C557EC">
        <w:lastRenderedPageBreak/>
        <w:t>Appendix</w:t>
      </w:r>
      <w:bookmarkEnd w:id="92"/>
    </w:p>
    <w:p w14:paraId="74196835" w14:textId="45DE1F69" w:rsidR="00955169" w:rsidRPr="00C557EC" w:rsidRDefault="00955169" w:rsidP="00955169">
      <w:pPr>
        <w:pStyle w:val="Heading2"/>
        <w:numPr>
          <w:ilvl w:val="0"/>
          <w:numId w:val="29"/>
        </w:numPr>
      </w:pPr>
      <w:bookmarkStart w:id="97" w:name="_Toc165841072"/>
      <w:r w:rsidRPr="00C557EC">
        <w:t>Personas</w:t>
      </w:r>
      <w:bookmarkEnd w:id="97"/>
    </w:p>
    <w:p w14:paraId="7BD17E9D" w14:textId="77777777" w:rsidR="00955169" w:rsidRPr="00C557EC" w:rsidRDefault="00955169" w:rsidP="00955169">
      <w:r w:rsidRPr="00C557EC">
        <w:rPr>
          <w:noProof/>
        </w:rPr>
        <w:drawing>
          <wp:inline distT="0" distB="0" distL="0" distR="0" wp14:anchorId="63D706ED" wp14:editId="6B675345">
            <wp:extent cx="5062855" cy="3010230"/>
            <wp:effectExtent l="0" t="0" r="4445" b="0"/>
            <wp:docPr id="273896175" name="Grafik 1" descr="Ein Bild, das Text, Screenshot, Perso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896175" name="Grafik 1" descr="Ein Bild, das Text, Screenshot, Person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9161" cy="3013979"/>
                    </a:xfrm>
                    <a:prstGeom prst="rect">
                      <a:avLst/>
                    </a:prstGeom>
                    <a:noFill/>
                    <a:ln>
                      <a:noFill/>
                    </a:ln>
                  </pic:spPr>
                </pic:pic>
              </a:graphicData>
            </a:graphic>
          </wp:inline>
        </w:drawing>
      </w:r>
      <w:r w:rsidRPr="00C557EC">
        <w:rPr>
          <w:noProof/>
        </w:rPr>
        <w:drawing>
          <wp:inline distT="0" distB="0" distL="0" distR="0" wp14:anchorId="4EBE6C26" wp14:editId="2082AD5D">
            <wp:extent cx="5062968" cy="3484179"/>
            <wp:effectExtent l="0" t="0" r="4445" b="2540"/>
            <wp:docPr id="82133044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71063" cy="3489750"/>
                    </a:xfrm>
                    <a:prstGeom prst="rect">
                      <a:avLst/>
                    </a:prstGeom>
                    <a:noFill/>
                    <a:ln>
                      <a:noFill/>
                    </a:ln>
                  </pic:spPr>
                </pic:pic>
              </a:graphicData>
            </a:graphic>
          </wp:inline>
        </w:drawing>
      </w:r>
    </w:p>
    <w:p w14:paraId="54C6DE06" w14:textId="6658E837" w:rsidR="00955169" w:rsidRPr="00C557EC" w:rsidRDefault="00955169" w:rsidP="00955169">
      <w:r w:rsidRPr="00C557EC">
        <w:rPr>
          <w:noProof/>
        </w:rPr>
        <w:lastRenderedPageBreak/>
        <w:drawing>
          <wp:inline distT="0" distB="0" distL="0" distR="0" wp14:anchorId="78545CB7" wp14:editId="16F119D4">
            <wp:extent cx="5211445" cy="2939415"/>
            <wp:effectExtent l="0" t="0" r="8255" b="0"/>
            <wp:docPr id="141186021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1445" cy="2939415"/>
                    </a:xfrm>
                    <a:prstGeom prst="rect">
                      <a:avLst/>
                    </a:prstGeom>
                    <a:noFill/>
                    <a:ln>
                      <a:noFill/>
                    </a:ln>
                  </pic:spPr>
                </pic:pic>
              </a:graphicData>
            </a:graphic>
          </wp:inline>
        </w:drawing>
      </w:r>
    </w:p>
    <w:p w14:paraId="4478ACEF" w14:textId="3697AB20" w:rsidR="00955169" w:rsidRPr="00C557EC" w:rsidRDefault="00955169" w:rsidP="00955169">
      <w:pPr>
        <w:pStyle w:val="Heading2"/>
        <w:numPr>
          <w:ilvl w:val="0"/>
          <w:numId w:val="29"/>
        </w:numPr>
      </w:pPr>
      <w:bookmarkStart w:id="98" w:name="_Toc165841073"/>
      <w:r w:rsidRPr="00C557EC">
        <w:lastRenderedPageBreak/>
        <w:t>Use Cases: Usage Flow of mobile App</w:t>
      </w:r>
      <w:bookmarkEnd w:id="98"/>
    </w:p>
    <w:p w14:paraId="268738FB" w14:textId="7ECDC3D7" w:rsidR="00955169" w:rsidRPr="00C557EC" w:rsidRDefault="00955169" w:rsidP="00955169">
      <w:r w:rsidRPr="00C557EC">
        <w:rPr>
          <w:b/>
          <w:bCs/>
          <w:noProof/>
        </w:rPr>
        <w:drawing>
          <wp:inline distT="0" distB="0" distL="0" distR="0" wp14:anchorId="36DEFE86" wp14:editId="0C0A3F3C">
            <wp:extent cx="5220335" cy="6408420"/>
            <wp:effectExtent l="19050" t="19050" r="18415" b="11430"/>
            <wp:docPr id="1380004219" name="Picture 5"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004219" name="Picture 5"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220335" cy="6408420"/>
                    </a:xfrm>
                    <a:prstGeom prst="rect">
                      <a:avLst/>
                    </a:prstGeom>
                    <a:ln>
                      <a:solidFill>
                        <a:schemeClr val="tx1"/>
                      </a:solidFill>
                    </a:ln>
                  </pic:spPr>
                </pic:pic>
              </a:graphicData>
            </a:graphic>
          </wp:inline>
        </w:drawing>
      </w:r>
    </w:p>
    <w:p w14:paraId="25233487" w14:textId="1B8576EC" w:rsidR="006F42D7" w:rsidRPr="00C557EC" w:rsidRDefault="006F42D7" w:rsidP="006F42D7">
      <w:pPr>
        <w:pStyle w:val="Heading2"/>
        <w:numPr>
          <w:ilvl w:val="0"/>
          <w:numId w:val="29"/>
        </w:numPr>
      </w:pPr>
      <w:bookmarkStart w:id="99" w:name="_Toc165841074"/>
      <w:r w:rsidRPr="00C557EC">
        <w:lastRenderedPageBreak/>
        <w:t xml:space="preserve">Use Cases: </w:t>
      </w:r>
      <w:r w:rsidR="00EE6089" w:rsidRPr="00C557EC">
        <w:t>Usage Flow of AR-Headset</w:t>
      </w:r>
      <w:bookmarkEnd w:id="99"/>
    </w:p>
    <w:p w14:paraId="3CE7026A" w14:textId="2A48A384" w:rsidR="006F42D7" w:rsidRPr="00C557EC" w:rsidRDefault="006F42D7" w:rsidP="006F42D7">
      <w:r w:rsidRPr="00C557EC">
        <w:rPr>
          <w:b/>
          <w:bCs/>
          <w:noProof/>
        </w:rPr>
        <w:drawing>
          <wp:inline distT="0" distB="0" distL="0" distR="0" wp14:anchorId="3FB5C011" wp14:editId="3A962019">
            <wp:extent cx="5093198" cy="6684433"/>
            <wp:effectExtent l="0" t="0" r="0" b="2540"/>
            <wp:docPr id="1065245896"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45896" name="Picture 1" descr="A diagram of a flow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093198" cy="6684433"/>
                    </a:xfrm>
                    <a:prstGeom prst="rect">
                      <a:avLst/>
                    </a:prstGeom>
                  </pic:spPr>
                </pic:pic>
              </a:graphicData>
            </a:graphic>
          </wp:inline>
        </w:drawing>
      </w:r>
    </w:p>
    <w:p w14:paraId="5A0C175E" w14:textId="4FD51232" w:rsidR="006F42D7" w:rsidRPr="00C557EC" w:rsidRDefault="006F42D7" w:rsidP="006F42D7">
      <w:pPr>
        <w:pStyle w:val="Heading2"/>
        <w:numPr>
          <w:ilvl w:val="0"/>
          <w:numId w:val="29"/>
        </w:numPr>
      </w:pPr>
      <w:bookmarkStart w:id="100" w:name="_Toc165841075"/>
      <w:r w:rsidRPr="00C557EC">
        <w:lastRenderedPageBreak/>
        <w:t>Technical Risks</w:t>
      </w:r>
      <w:bookmarkEnd w:id="100"/>
    </w:p>
    <w:tbl>
      <w:tblPr>
        <w:tblStyle w:val="ListTable7Colorful"/>
        <w:tblW w:w="0" w:type="auto"/>
        <w:jc w:val="center"/>
        <w:tblLook w:val="04A0" w:firstRow="1" w:lastRow="0" w:firstColumn="1" w:lastColumn="0" w:noHBand="0" w:noVBand="1"/>
      </w:tblPr>
      <w:tblGrid>
        <w:gridCol w:w="1028"/>
        <w:gridCol w:w="3199"/>
        <w:gridCol w:w="1634"/>
        <w:gridCol w:w="228"/>
        <w:gridCol w:w="2132"/>
      </w:tblGrid>
      <w:tr w:rsidR="006F42D7" w:rsidRPr="00C557EC" w14:paraId="117124BE" w14:textId="77777777" w:rsidTr="00DF7D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28" w:type="dxa"/>
          </w:tcPr>
          <w:p w14:paraId="3043BCF3" w14:textId="77777777" w:rsidR="006F42D7" w:rsidRPr="00C557EC" w:rsidRDefault="006F42D7" w:rsidP="00547037">
            <w:pPr>
              <w:spacing w:line="240" w:lineRule="auto"/>
              <w:jc w:val="center"/>
            </w:pPr>
            <w:r w:rsidRPr="00C557EC">
              <w:t>ID</w:t>
            </w:r>
          </w:p>
        </w:tc>
        <w:tc>
          <w:tcPr>
            <w:tcW w:w="3199" w:type="dxa"/>
          </w:tcPr>
          <w:p w14:paraId="31B4876D" w14:textId="17F077DB" w:rsidR="006F42D7" w:rsidRPr="00C557EC" w:rsidRDefault="006F42D7" w:rsidP="00547037">
            <w:pPr>
              <w:spacing w:line="240" w:lineRule="auto"/>
              <w:jc w:val="center"/>
              <w:cnfStyle w:val="100000000000" w:firstRow="1" w:lastRow="0" w:firstColumn="0" w:lastColumn="0" w:oddVBand="0" w:evenVBand="0" w:oddHBand="0" w:evenHBand="0" w:firstRowFirstColumn="0" w:firstRowLastColumn="0" w:lastRowFirstColumn="0" w:lastRowLastColumn="0"/>
            </w:pPr>
            <w:r w:rsidRPr="00C557EC">
              <w:t>Description</w:t>
            </w:r>
          </w:p>
        </w:tc>
        <w:tc>
          <w:tcPr>
            <w:tcW w:w="1634" w:type="dxa"/>
          </w:tcPr>
          <w:p w14:paraId="75BC2F92" w14:textId="662AAD12" w:rsidR="006F42D7" w:rsidRPr="00C557EC" w:rsidRDefault="006F42D7" w:rsidP="00547037">
            <w:pPr>
              <w:spacing w:line="240" w:lineRule="auto"/>
              <w:jc w:val="center"/>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360" w:type="dxa"/>
            <w:gridSpan w:val="2"/>
          </w:tcPr>
          <w:p w14:paraId="4F79DF1C" w14:textId="77777777" w:rsidR="006F42D7" w:rsidRPr="00C557EC" w:rsidRDefault="006F42D7" w:rsidP="00547037">
            <w:pPr>
              <w:spacing w:line="240" w:lineRule="auto"/>
              <w:jc w:val="center"/>
              <w:cnfStyle w:val="100000000000" w:firstRow="1" w:lastRow="0" w:firstColumn="0" w:lastColumn="0" w:oddVBand="0" w:evenVBand="0" w:oddHBand="0" w:evenHBand="0" w:firstRowFirstColumn="0" w:firstRowLastColumn="0" w:lastRowFirstColumn="0" w:lastRowLastColumn="0"/>
            </w:pPr>
            <w:r w:rsidRPr="00C557EC">
              <w:t>Consequences</w:t>
            </w:r>
          </w:p>
        </w:tc>
      </w:tr>
      <w:tr w:rsidR="006F42D7" w:rsidRPr="00C557EC" w14:paraId="4C351FD9" w14:textId="77777777" w:rsidTr="00DF7D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tcPr>
          <w:p w14:paraId="3C9B5242" w14:textId="77777777" w:rsidR="006F42D7" w:rsidRPr="00C557EC" w:rsidRDefault="006F42D7" w:rsidP="00146C8F">
            <w:pPr>
              <w:spacing w:line="240" w:lineRule="auto"/>
              <w:jc w:val="center"/>
            </w:pPr>
            <w:r w:rsidRPr="00C557EC">
              <w:t>TR1</w:t>
            </w:r>
          </w:p>
        </w:tc>
        <w:tc>
          <w:tcPr>
            <w:tcW w:w="3199" w:type="dxa"/>
          </w:tcPr>
          <w:p w14:paraId="4108B976" w14:textId="0E8BAD02" w:rsidR="006F42D7" w:rsidRPr="00C557EC" w:rsidRDefault="006F42D7" w:rsidP="006F42D7">
            <w:pPr>
              <w:spacing w:line="240" w:lineRule="auto"/>
              <w:cnfStyle w:val="000000100000" w:firstRow="0" w:lastRow="0" w:firstColumn="0" w:lastColumn="0" w:oddVBand="0" w:evenVBand="0" w:oddHBand="1" w:evenHBand="0" w:firstRowFirstColumn="0" w:firstRowLastColumn="0" w:lastRowFirstColumn="0" w:lastRowLastColumn="0"/>
            </w:pPr>
            <w:r w:rsidRPr="00C557EC">
              <w:t>System or App connection is lost</w:t>
            </w:r>
          </w:p>
        </w:tc>
        <w:tc>
          <w:tcPr>
            <w:tcW w:w="1862" w:type="dxa"/>
            <w:gridSpan w:val="2"/>
          </w:tcPr>
          <w:p w14:paraId="06BFBE29" w14:textId="0C28881D" w:rsidR="006F42D7" w:rsidRPr="00C557EC" w:rsidRDefault="006F42D7" w:rsidP="006F42D7">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40%</w:t>
            </w:r>
          </w:p>
        </w:tc>
        <w:tc>
          <w:tcPr>
            <w:tcW w:w="2132" w:type="dxa"/>
          </w:tcPr>
          <w:p w14:paraId="5A209C54" w14:textId="43F2D28C" w:rsidR="006F42D7" w:rsidRPr="00C557EC" w:rsidRDefault="006F42D7" w:rsidP="00C0228A">
            <w:pPr>
              <w:spacing w:line="240" w:lineRule="auto"/>
              <w:jc w:val="left"/>
              <w:cnfStyle w:val="000000100000" w:firstRow="0" w:lastRow="0" w:firstColumn="0" w:lastColumn="0" w:oddVBand="0" w:evenVBand="0" w:oddHBand="1" w:evenHBand="0" w:firstRowFirstColumn="0" w:firstRowLastColumn="0" w:lastRowFirstColumn="0" w:lastRowLastColumn="0"/>
            </w:pPr>
            <w:r w:rsidRPr="00C557EC">
              <w:t>No manual training.</w:t>
            </w:r>
          </w:p>
          <w:p w14:paraId="79170EAE" w14:textId="4F5D943A" w:rsidR="006F42D7" w:rsidRPr="00C557EC" w:rsidRDefault="006F42D7" w:rsidP="00C0228A">
            <w:pPr>
              <w:spacing w:line="240" w:lineRule="auto"/>
              <w:jc w:val="left"/>
              <w:cnfStyle w:val="000000100000" w:firstRow="0" w:lastRow="0" w:firstColumn="0" w:lastColumn="0" w:oddVBand="0" w:evenVBand="0" w:oddHBand="1" w:evenHBand="0" w:firstRowFirstColumn="0" w:firstRowLastColumn="0" w:lastRowFirstColumn="0" w:lastRowLastColumn="0"/>
            </w:pPr>
            <w:r w:rsidRPr="00C557EC">
              <w:t>No trainee support.</w:t>
            </w:r>
          </w:p>
          <w:p w14:paraId="049B1303" w14:textId="4130716F" w:rsidR="006F42D7" w:rsidRPr="00C557EC" w:rsidRDefault="006F42D7" w:rsidP="00C0228A">
            <w:pPr>
              <w:spacing w:line="240" w:lineRule="auto"/>
              <w:jc w:val="left"/>
              <w:cnfStyle w:val="000000100000" w:firstRow="0" w:lastRow="0" w:firstColumn="0" w:lastColumn="0" w:oddVBand="0" w:evenVBand="0" w:oddHBand="1" w:evenHBand="0" w:firstRowFirstColumn="0" w:firstRowLastColumn="0" w:lastRowFirstColumn="0" w:lastRowLastColumn="0"/>
            </w:pPr>
            <w:r w:rsidRPr="00C557EC">
              <w:t>Long-expected servicing’s.</w:t>
            </w:r>
          </w:p>
        </w:tc>
      </w:tr>
      <w:tr w:rsidR="006F42D7" w:rsidRPr="00C557EC" w14:paraId="20235118" w14:textId="77777777" w:rsidTr="00DF7D98">
        <w:trPr>
          <w:jc w:val="center"/>
        </w:trPr>
        <w:tc>
          <w:tcPr>
            <w:cnfStyle w:val="001000000000" w:firstRow="0" w:lastRow="0" w:firstColumn="1" w:lastColumn="0" w:oddVBand="0" w:evenVBand="0" w:oddHBand="0" w:evenHBand="0" w:firstRowFirstColumn="0" w:firstRowLastColumn="0" w:lastRowFirstColumn="0" w:lastRowLastColumn="0"/>
            <w:tcW w:w="1028" w:type="dxa"/>
          </w:tcPr>
          <w:p w14:paraId="2D13A5CB" w14:textId="77777777" w:rsidR="006F42D7" w:rsidRPr="00C557EC" w:rsidRDefault="006F42D7" w:rsidP="00146C8F">
            <w:pPr>
              <w:spacing w:line="240" w:lineRule="auto"/>
              <w:jc w:val="center"/>
            </w:pPr>
            <w:r w:rsidRPr="00C557EC">
              <w:t>TR2</w:t>
            </w:r>
          </w:p>
        </w:tc>
        <w:tc>
          <w:tcPr>
            <w:tcW w:w="3199" w:type="dxa"/>
          </w:tcPr>
          <w:p w14:paraId="65CC2E0B" w14:textId="0165FE71" w:rsidR="006F42D7" w:rsidRPr="00C557EC" w:rsidRDefault="006F42D7" w:rsidP="006F42D7">
            <w:pPr>
              <w:spacing w:line="240" w:lineRule="auto"/>
              <w:cnfStyle w:val="000000000000" w:firstRow="0" w:lastRow="0" w:firstColumn="0" w:lastColumn="0" w:oddVBand="0" w:evenVBand="0" w:oddHBand="0" w:evenHBand="0" w:firstRowFirstColumn="0" w:firstRowLastColumn="0" w:lastRowFirstColumn="0" w:lastRowLastColumn="0"/>
            </w:pPr>
            <w:r w:rsidRPr="00C557EC">
              <w:t>Incorrect allocation of information within the system can lead to errors or disrupt the current functioning of the car.</w:t>
            </w:r>
          </w:p>
          <w:p w14:paraId="650F38E8" w14:textId="77777777" w:rsidR="006F42D7" w:rsidRPr="00C557EC" w:rsidRDefault="006F42D7" w:rsidP="006F42D7">
            <w:pPr>
              <w:spacing w:line="240" w:lineRule="auto"/>
              <w:ind w:firstLine="284"/>
              <w:cnfStyle w:val="000000000000" w:firstRow="0" w:lastRow="0" w:firstColumn="0" w:lastColumn="0" w:oddVBand="0" w:evenVBand="0" w:oddHBand="0" w:evenHBand="0" w:firstRowFirstColumn="0" w:firstRowLastColumn="0" w:lastRowFirstColumn="0" w:lastRowLastColumn="0"/>
            </w:pPr>
          </w:p>
        </w:tc>
        <w:tc>
          <w:tcPr>
            <w:tcW w:w="1862" w:type="dxa"/>
            <w:gridSpan w:val="2"/>
          </w:tcPr>
          <w:p w14:paraId="1406FF1D" w14:textId="3AE385D7" w:rsidR="006F42D7" w:rsidRPr="00C557EC" w:rsidRDefault="006F42D7" w:rsidP="006F42D7">
            <w:pPr>
              <w:spacing w:line="240" w:lineRule="auto"/>
              <w:jc w:val="center"/>
              <w:cnfStyle w:val="000000000000" w:firstRow="0" w:lastRow="0" w:firstColumn="0" w:lastColumn="0" w:oddVBand="0" w:evenVBand="0" w:oddHBand="0" w:evenHBand="0" w:firstRowFirstColumn="0" w:firstRowLastColumn="0" w:lastRowFirstColumn="0" w:lastRowLastColumn="0"/>
            </w:pPr>
            <w:r w:rsidRPr="00C557EC">
              <w:t>50%</w:t>
            </w:r>
          </w:p>
        </w:tc>
        <w:tc>
          <w:tcPr>
            <w:tcW w:w="2132" w:type="dxa"/>
          </w:tcPr>
          <w:p w14:paraId="6B75C56A" w14:textId="77777777" w:rsidR="006F42D7" w:rsidRPr="00C557EC" w:rsidRDefault="006F42D7" w:rsidP="006F42D7">
            <w:pPr>
              <w:spacing w:line="240" w:lineRule="auto"/>
              <w:cnfStyle w:val="000000000000" w:firstRow="0" w:lastRow="0" w:firstColumn="0" w:lastColumn="0" w:oddVBand="0" w:evenVBand="0" w:oddHBand="0" w:evenHBand="0" w:firstRowFirstColumn="0" w:firstRowLastColumn="0" w:lastRowFirstColumn="0" w:lastRowLastColumn="0"/>
            </w:pPr>
            <w:r w:rsidRPr="00C557EC">
              <w:t>High risk of main part damages and if not resolved it leads to car accidents.</w:t>
            </w:r>
          </w:p>
        </w:tc>
      </w:tr>
      <w:tr w:rsidR="006F42D7" w:rsidRPr="00C557EC" w14:paraId="538DF7E2" w14:textId="77777777" w:rsidTr="00DF7D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28" w:type="dxa"/>
          </w:tcPr>
          <w:p w14:paraId="05EADA9E" w14:textId="77777777" w:rsidR="006F42D7" w:rsidRPr="00C557EC" w:rsidRDefault="006F42D7" w:rsidP="00146C8F">
            <w:pPr>
              <w:spacing w:line="240" w:lineRule="auto"/>
              <w:jc w:val="center"/>
            </w:pPr>
            <w:r w:rsidRPr="00C557EC">
              <w:t>TR3</w:t>
            </w:r>
          </w:p>
        </w:tc>
        <w:tc>
          <w:tcPr>
            <w:tcW w:w="3199" w:type="dxa"/>
          </w:tcPr>
          <w:p w14:paraId="1DD18B29" w14:textId="10D0FE00" w:rsidR="006F42D7" w:rsidRPr="00C557EC" w:rsidRDefault="006F42D7" w:rsidP="006F42D7">
            <w:pPr>
              <w:spacing w:line="240" w:lineRule="auto"/>
              <w:cnfStyle w:val="000000100000" w:firstRow="0" w:lastRow="0" w:firstColumn="0" w:lastColumn="0" w:oddVBand="0" w:evenVBand="0" w:oddHBand="1" w:evenHBand="0" w:firstRowFirstColumn="0" w:firstRowLastColumn="0" w:lastRowFirstColumn="0" w:lastRowLastColumn="0"/>
            </w:pPr>
            <w:r w:rsidRPr="00C557EC">
              <w:t>If AR hardware fails, important repair processes could be interrupted, which can lead to business interruptions.</w:t>
            </w:r>
          </w:p>
          <w:p w14:paraId="0AD45A5F" w14:textId="77777777" w:rsidR="006F42D7" w:rsidRPr="00C557EC" w:rsidRDefault="006F42D7" w:rsidP="006F42D7">
            <w:pPr>
              <w:spacing w:line="240" w:lineRule="auto"/>
              <w:ind w:firstLine="284"/>
              <w:cnfStyle w:val="000000100000" w:firstRow="0" w:lastRow="0" w:firstColumn="0" w:lastColumn="0" w:oddVBand="0" w:evenVBand="0" w:oddHBand="1" w:evenHBand="0" w:firstRowFirstColumn="0" w:firstRowLastColumn="0" w:lastRowFirstColumn="0" w:lastRowLastColumn="0"/>
            </w:pPr>
          </w:p>
        </w:tc>
        <w:tc>
          <w:tcPr>
            <w:tcW w:w="1862" w:type="dxa"/>
            <w:gridSpan w:val="2"/>
          </w:tcPr>
          <w:p w14:paraId="0F9BA404" w14:textId="2A28991F" w:rsidR="006F42D7" w:rsidRPr="00C557EC" w:rsidRDefault="006F42D7" w:rsidP="006F42D7">
            <w:pPr>
              <w:spacing w:line="240" w:lineRule="auto"/>
              <w:jc w:val="center"/>
              <w:cnfStyle w:val="000000100000" w:firstRow="0" w:lastRow="0" w:firstColumn="0" w:lastColumn="0" w:oddVBand="0" w:evenVBand="0" w:oddHBand="1" w:evenHBand="0" w:firstRowFirstColumn="0" w:firstRowLastColumn="0" w:lastRowFirstColumn="0" w:lastRowLastColumn="0"/>
            </w:pPr>
            <w:r w:rsidRPr="00C557EC">
              <w:t>20%</w:t>
            </w:r>
          </w:p>
        </w:tc>
        <w:tc>
          <w:tcPr>
            <w:tcW w:w="2132" w:type="dxa"/>
          </w:tcPr>
          <w:p w14:paraId="6BCEB090" w14:textId="533C9431" w:rsidR="006F42D7" w:rsidRPr="00C557EC" w:rsidRDefault="006F42D7" w:rsidP="006F42D7">
            <w:pPr>
              <w:spacing w:line="240" w:lineRule="auto"/>
              <w:cnfStyle w:val="000000100000" w:firstRow="0" w:lastRow="0" w:firstColumn="0" w:lastColumn="0" w:oddVBand="0" w:evenVBand="0" w:oddHBand="1" w:evenHBand="0" w:firstRowFirstColumn="0" w:firstRowLastColumn="0" w:lastRowFirstColumn="0" w:lastRowLastColumn="0"/>
            </w:pPr>
            <w:r w:rsidRPr="00C557EC">
              <w:t>No manual service possible for critical repairs.</w:t>
            </w:r>
          </w:p>
          <w:p w14:paraId="73588303" w14:textId="77777777" w:rsidR="006F42D7" w:rsidRPr="00C557EC" w:rsidRDefault="006F42D7" w:rsidP="006F42D7">
            <w:pPr>
              <w:spacing w:line="240" w:lineRule="auto"/>
              <w:cnfStyle w:val="000000100000" w:firstRow="0" w:lastRow="0" w:firstColumn="0" w:lastColumn="0" w:oddVBand="0" w:evenVBand="0" w:oddHBand="1" w:evenHBand="0" w:firstRowFirstColumn="0" w:firstRowLastColumn="0" w:lastRowFirstColumn="0" w:lastRowLastColumn="0"/>
            </w:pPr>
            <w:r w:rsidRPr="00C557EC">
              <w:t>Longtime Resolution.</w:t>
            </w:r>
          </w:p>
          <w:p w14:paraId="25A7104A" w14:textId="77777777" w:rsidR="006F42D7" w:rsidRPr="00C557EC" w:rsidRDefault="006F42D7" w:rsidP="006F42D7">
            <w:pPr>
              <w:spacing w:line="240" w:lineRule="auto"/>
              <w:ind w:firstLine="284"/>
              <w:cnfStyle w:val="000000100000" w:firstRow="0" w:lastRow="0" w:firstColumn="0" w:lastColumn="0" w:oddVBand="0" w:evenVBand="0" w:oddHBand="1" w:evenHBand="0" w:firstRowFirstColumn="0" w:firstRowLastColumn="0" w:lastRowFirstColumn="0" w:lastRowLastColumn="0"/>
            </w:pPr>
          </w:p>
          <w:p w14:paraId="1528A6A6" w14:textId="77777777" w:rsidR="006F42D7" w:rsidRPr="00C557EC" w:rsidRDefault="006F42D7" w:rsidP="006F42D7">
            <w:pPr>
              <w:spacing w:line="240" w:lineRule="auto"/>
              <w:ind w:firstLine="284"/>
              <w:cnfStyle w:val="000000100000" w:firstRow="0" w:lastRow="0" w:firstColumn="0" w:lastColumn="0" w:oddVBand="0" w:evenVBand="0" w:oddHBand="1" w:evenHBand="0" w:firstRowFirstColumn="0" w:firstRowLastColumn="0" w:lastRowFirstColumn="0" w:lastRowLastColumn="0"/>
            </w:pPr>
          </w:p>
        </w:tc>
      </w:tr>
    </w:tbl>
    <w:p w14:paraId="145FBD27" w14:textId="10FA974A" w:rsidR="006F42D7" w:rsidRPr="00C557EC" w:rsidRDefault="00D218F1" w:rsidP="00D218F1">
      <w:pPr>
        <w:pStyle w:val="Heading2"/>
        <w:numPr>
          <w:ilvl w:val="0"/>
          <w:numId w:val="29"/>
        </w:numPr>
      </w:pPr>
      <w:bookmarkStart w:id="101" w:name="_Toc165841076"/>
      <w:r w:rsidRPr="00C557EC">
        <w:t>Project Environment Risks</w:t>
      </w:r>
      <w:bookmarkEnd w:id="101"/>
    </w:p>
    <w:tbl>
      <w:tblPr>
        <w:tblStyle w:val="ListTable7Colorful"/>
        <w:tblW w:w="0" w:type="auto"/>
        <w:tblLook w:val="04A0" w:firstRow="1" w:lastRow="0" w:firstColumn="1" w:lastColumn="0" w:noHBand="0" w:noVBand="1"/>
      </w:tblPr>
      <w:tblGrid>
        <w:gridCol w:w="1102"/>
        <w:gridCol w:w="3140"/>
        <w:gridCol w:w="1646"/>
        <w:gridCol w:w="2333"/>
      </w:tblGrid>
      <w:tr w:rsidR="00E52F1D" w:rsidRPr="00C557EC" w14:paraId="7F221AAC" w14:textId="77777777" w:rsidTr="00E52F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02" w:type="dxa"/>
          </w:tcPr>
          <w:p w14:paraId="6BD0976E" w14:textId="77777777" w:rsidR="00E52F1D" w:rsidRPr="00C557EC" w:rsidRDefault="00E52F1D" w:rsidP="00DF7D98">
            <w:pPr>
              <w:ind w:firstLine="284"/>
            </w:pPr>
            <w:r w:rsidRPr="00C557EC">
              <w:t>ID</w:t>
            </w:r>
          </w:p>
        </w:tc>
        <w:tc>
          <w:tcPr>
            <w:tcW w:w="3140" w:type="dxa"/>
          </w:tcPr>
          <w:p w14:paraId="3C4E45EE"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Description</w:t>
            </w:r>
          </w:p>
        </w:tc>
        <w:tc>
          <w:tcPr>
            <w:tcW w:w="1646" w:type="dxa"/>
          </w:tcPr>
          <w:p w14:paraId="21DD95C0"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333" w:type="dxa"/>
          </w:tcPr>
          <w:p w14:paraId="4CC6BBDE"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Consequences</w:t>
            </w:r>
          </w:p>
        </w:tc>
      </w:tr>
      <w:tr w:rsidR="00E52F1D" w:rsidRPr="00C557EC" w14:paraId="38F843F1" w14:textId="77777777" w:rsidTr="00E52F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5A662F52" w14:textId="77777777" w:rsidR="00E52F1D" w:rsidRPr="00C557EC" w:rsidRDefault="00E52F1D" w:rsidP="00DF7D98">
            <w:pPr>
              <w:ind w:firstLine="284"/>
            </w:pPr>
            <w:r w:rsidRPr="00C557EC">
              <w:t>PER1</w:t>
            </w:r>
          </w:p>
        </w:tc>
        <w:tc>
          <w:tcPr>
            <w:tcW w:w="3140" w:type="dxa"/>
          </w:tcPr>
          <w:p w14:paraId="1D3239ED"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Stakeholders or responsible Persons change</w:t>
            </w:r>
          </w:p>
        </w:tc>
        <w:tc>
          <w:tcPr>
            <w:tcW w:w="1646" w:type="dxa"/>
          </w:tcPr>
          <w:p w14:paraId="2AE50A79"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 15%</w:t>
            </w:r>
          </w:p>
        </w:tc>
        <w:tc>
          <w:tcPr>
            <w:tcW w:w="2333" w:type="dxa"/>
          </w:tcPr>
          <w:p w14:paraId="2FCF8179"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Different decision making.</w:t>
            </w:r>
          </w:p>
          <w:p w14:paraId="46A6DDAB"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0A92B361"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New Requirements.</w:t>
            </w:r>
          </w:p>
        </w:tc>
      </w:tr>
      <w:tr w:rsidR="00E52F1D" w:rsidRPr="00C557EC" w14:paraId="2EE23B30" w14:textId="77777777" w:rsidTr="00E52F1D">
        <w:tc>
          <w:tcPr>
            <w:cnfStyle w:val="001000000000" w:firstRow="0" w:lastRow="0" w:firstColumn="1" w:lastColumn="0" w:oddVBand="0" w:evenVBand="0" w:oddHBand="0" w:evenHBand="0" w:firstRowFirstColumn="0" w:firstRowLastColumn="0" w:lastRowFirstColumn="0" w:lastRowLastColumn="0"/>
            <w:tcW w:w="1102" w:type="dxa"/>
          </w:tcPr>
          <w:p w14:paraId="275334C4" w14:textId="77777777" w:rsidR="00E52F1D" w:rsidRPr="00C557EC" w:rsidRDefault="00E52F1D" w:rsidP="00DF7D98">
            <w:pPr>
              <w:ind w:firstLine="284"/>
            </w:pPr>
            <w:r w:rsidRPr="00C557EC">
              <w:t>PER2</w:t>
            </w:r>
          </w:p>
        </w:tc>
        <w:tc>
          <w:tcPr>
            <w:tcW w:w="3140" w:type="dxa"/>
          </w:tcPr>
          <w:p w14:paraId="3E1C103B"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Leadership changes in Government</w:t>
            </w:r>
          </w:p>
        </w:tc>
        <w:tc>
          <w:tcPr>
            <w:tcW w:w="1646" w:type="dxa"/>
          </w:tcPr>
          <w:p w14:paraId="55A776C8"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 xml:space="preserve"> 20%</w:t>
            </w:r>
          </w:p>
        </w:tc>
        <w:tc>
          <w:tcPr>
            <w:tcW w:w="2333" w:type="dxa"/>
          </w:tcPr>
          <w:p w14:paraId="1484BE36"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Project Break-off.</w:t>
            </w:r>
          </w:p>
          <w:p w14:paraId="4381D224"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lastRenderedPageBreak/>
              <w:t xml:space="preserve"> </w:t>
            </w:r>
          </w:p>
          <w:p w14:paraId="66679594"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Affects Focus of the project.</w:t>
            </w:r>
          </w:p>
        </w:tc>
      </w:tr>
      <w:tr w:rsidR="00E52F1D" w:rsidRPr="00C557EC" w14:paraId="396D93A3" w14:textId="77777777" w:rsidTr="00E52F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2" w:type="dxa"/>
          </w:tcPr>
          <w:p w14:paraId="380573E9" w14:textId="77777777" w:rsidR="00E52F1D" w:rsidRPr="00C557EC" w:rsidRDefault="00E52F1D" w:rsidP="00DF7D98">
            <w:pPr>
              <w:ind w:firstLine="284"/>
            </w:pPr>
            <w:r w:rsidRPr="00C557EC">
              <w:lastRenderedPageBreak/>
              <w:t>PER3</w:t>
            </w:r>
          </w:p>
        </w:tc>
        <w:tc>
          <w:tcPr>
            <w:tcW w:w="3140" w:type="dxa"/>
          </w:tcPr>
          <w:p w14:paraId="443C7275"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Undefined Requirements detected in case the Project Environment changes</w:t>
            </w:r>
          </w:p>
        </w:tc>
        <w:tc>
          <w:tcPr>
            <w:tcW w:w="1646" w:type="dxa"/>
          </w:tcPr>
          <w:p w14:paraId="5DFFD0E9"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  30%</w:t>
            </w:r>
          </w:p>
        </w:tc>
        <w:tc>
          <w:tcPr>
            <w:tcW w:w="2333" w:type="dxa"/>
          </w:tcPr>
          <w:p w14:paraId="39FE75C1"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Unsuccessful Project.</w:t>
            </w:r>
          </w:p>
          <w:p w14:paraId="71F8314C"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598815B0"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New Requirements.</w:t>
            </w:r>
          </w:p>
          <w:p w14:paraId="54B4DC20"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tc>
      </w:tr>
    </w:tbl>
    <w:p w14:paraId="2DF7D142" w14:textId="6B2F9D90" w:rsidR="00E52F1D" w:rsidRPr="00C557EC" w:rsidRDefault="00E52F1D" w:rsidP="00E52F1D">
      <w:pPr>
        <w:pStyle w:val="Heading2"/>
        <w:numPr>
          <w:ilvl w:val="0"/>
          <w:numId w:val="29"/>
        </w:numPr>
      </w:pPr>
      <w:bookmarkStart w:id="102" w:name="_Toc165841077"/>
      <w:r w:rsidRPr="00C557EC">
        <w:t>Safety Risks</w:t>
      </w:r>
      <w:bookmarkEnd w:id="102"/>
    </w:p>
    <w:tbl>
      <w:tblPr>
        <w:tblStyle w:val="ListTable7Colorful"/>
        <w:tblW w:w="0" w:type="auto"/>
        <w:tblLook w:val="04A0" w:firstRow="1" w:lastRow="0" w:firstColumn="1" w:lastColumn="0" w:noHBand="0" w:noVBand="1"/>
      </w:tblPr>
      <w:tblGrid>
        <w:gridCol w:w="1066"/>
        <w:gridCol w:w="3157"/>
        <w:gridCol w:w="1650"/>
        <w:gridCol w:w="2348"/>
      </w:tblGrid>
      <w:tr w:rsidR="00E52F1D" w:rsidRPr="00C557EC" w14:paraId="58D327BB" w14:textId="77777777" w:rsidTr="00E52F1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66" w:type="dxa"/>
          </w:tcPr>
          <w:p w14:paraId="571E3C34" w14:textId="77777777" w:rsidR="00E52F1D" w:rsidRPr="00C557EC" w:rsidRDefault="00E52F1D" w:rsidP="00DF7D98">
            <w:pPr>
              <w:tabs>
                <w:tab w:val="left" w:pos="880"/>
                <w:tab w:val="right" w:leader="dot" w:pos="8211"/>
              </w:tabs>
              <w:spacing w:after="100"/>
              <w:ind w:firstLine="284"/>
            </w:pPr>
            <w:r w:rsidRPr="00C557EC">
              <w:t>ID</w:t>
            </w:r>
          </w:p>
        </w:tc>
        <w:tc>
          <w:tcPr>
            <w:tcW w:w="3157" w:type="dxa"/>
          </w:tcPr>
          <w:p w14:paraId="3DF870E1"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Description</w:t>
            </w:r>
          </w:p>
        </w:tc>
        <w:tc>
          <w:tcPr>
            <w:tcW w:w="1650" w:type="dxa"/>
          </w:tcPr>
          <w:p w14:paraId="7F0F4758"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348" w:type="dxa"/>
          </w:tcPr>
          <w:p w14:paraId="0830F27C"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Consequences</w:t>
            </w:r>
          </w:p>
        </w:tc>
      </w:tr>
      <w:tr w:rsidR="00E52F1D" w:rsidRPr="00C557EC" w14:paraId="558A8088" w14:textId="77777777" w:rsidTr="00E52F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dxa"/>
          </w:tcPr>
          <w:p w14:paraId="37A822FA" w14:textId="77777777" w:rsidR="00E52F1D" w:rsidRPr="00C557EC" w:rsidRDefault="00E52F1D" w:rsidP="00DF7D98">
            <w:pPr>
              <w:ind w:firstLine="284"/>
            </w:pPr>
            <w:r w:rsidRPr="00C557EC">
              <w:t>SR1</w:t>
            </w:r>
          </w:p>
        </w:tc>
        <w:tc>
          <w:tcPr>
            <w:tcW w:w="3157" w:type="dxa"/>
          </w:tcPr>
          <w:p w14:paraId="485295D4"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Operating heavy machinery and equipment poses risks. Regular maintenance, proper training, and safe operating procedures are critical</w:t>
            </w:r>
          </w:p>
        </w:tc>
        <w:tc>
          <w:tcPr>
            <w:tcW w:w="1650" w:type="dxa"/>
          </w:tcPr>
          <w:p w14:paraId="234ACB05"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  20%</w:t>
            </w:r>
          </w:p>
        </w:tc>
        <w:tc>
          <w:tcPr>
            <w:tcW w:w="2348" w:type="dxa"/>
          </w:tcPr>
          <w:p w14:paraId="075B52F7"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  Machinery Damage and Investment loss.</w:t>
            </w:r>
          </w:p>
        </w:tc>
      </w:tr>
      <w:tr w:rsidR="00E52F1D" w:rsidRPr="00C557EC" w14:paraId="00E624EB" w14:textId="77777777" w:rsidTr="00E52F1D">
        <w:tc>
          <w:tcPr>
            <w:cnfStyle w:val="001000000000" w:firstRow="0" w:lastRow="0" w:firstColumn="1" w:lastColumn="0" w:oddVBand="0" w:evenVBand="0" w:oddHBand="0" w:evenHBand="0" w:firstRowFirstColumn="0" w:firstRowLastColumn="0" w:lastRowFirstColumn="0" w:lastRowLastColumn="0"/>
            <w:tcW w:w="1066" w:type="dxa"/>
          </w:tcPr>
          <w:p w14:paraId="3D71C117" w14:textId="77777777" w:rsidR="00E52F1D" w:rsidRPr="00C557EC" w:rsidRDefault="00E52F1D" w:rsidP="00DF7D98">
            <w:pPr>
              <w:ind w:firstLine="284"/>
            </w:pPr>
            <w:r w:rsidRPr="00C557EC">
              <w:t>SR2</w:t>
            </w:r>
          </w:p>
        </w:tc>
        <w:tc>
          <w:tcPr>
            <w:tcW w:w="3157" w:type="dxa"/>
          </w:tcPr>
          <w:p w14:paraId="50096778"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 xml:space="preserve">The operations involve significant earth moving and construction, posing risks to the local environment, including potential pollution and habitat disruption. The presence of heavy machinery and equipment such as crushers and loaders </w:t>
            </w:r>
            <w:proofErr w:type="gramStart"/>
            <w:r w:rsidRPr="00C557EC">
              <w:t>indicates</w:t>
            </w:r>
            <w:proofErr w:type="gramEnd"/>
            <w:r w:rsidRPr="00C557EC">
              <w:t xml:space="preserve"> a </w:t>
            </w:r>
            <w:r w:rsidRPr="00C557EC">
              <w:lastRenderedPageBreak/>
              <w:t>risk of mechanical failure or operational inefficiencies</w:t>
            </w:r>
          </w:p>
        </w:tc>
        <w:tc>
          <w:tcPr>
            <w:tcW w:w="1650" w:type="dxa"/>
          </w:tcPr>
          <w:p w14:paraId="13D357D0"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lastRenderedPageBreak/>
              <w:t xml:space="preserve">  25%</w:t>
            </w:r>
          </w:p>
        </w:tc>
        <w:tc>
          <w:tcPr>
            <w:tcW w:w="2348" w:type="dxa"/>
          </w:tcPr>
          <w:p w14:paraId="2DDC8BA6"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 xml:space="preserve"> Increased repair costs and Project Delays.</w:t>
            </w:r>
          </w:p>
        </w:tc>
      </w:tr>
      <w:tr w:rsidR="00E52F1D" w:rsidRPr="00C557EC" w14:paraId="43F9F5BD" w14:textId="77777777" w:rsidTr="00E52F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dxa"/>
          </w:tcPr>
          <w:p w14:paraId="1822F509" w14:textId="77777777" w:rsidR="00E52F1D" w:rsidRPr="00C557EC" w:rsidRDefault="00E52F1D" w:rsidP="00DF7D98">
            <w:pPr>
              <w:ind w:firstLine="284"/>
            </w:pPr>
            <w:r w:rsidRPr="00C557EC">
              <w:t>SR3</w:t>
            </w:r>
          </w:p>
        </w:tc>
        <w:tc>
          <w:tcPr>
            <w:tcW w:w="3157" w:type="dxa"/>
          </w:tcPr>
          <w:p w14:paraId="101F0D73" w14:textId="77777777"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AR hardware is often expensive and could be a target for theft or damage</w:t>
            </w:r>
          </w:p>
        </w:tc>
        <w:tc>
          <w:tcPr>
            <w:tcW w:w="1650" w:type="dxa"/>
          </w:tcPr>
          <w:p w14:paraId="1253B615"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   40%                      </w:t>
            </w:r>
          </w:p>
        </w:tc>
        <w:tc>
          <w:tcPr>
            <w:tcW w:w="2348" w:type="dxa"/>
          </w:tcPr>
          <w:p w14:paraId="307CEF6D" w14:textId="77777777"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 xml:space="preserve">Investment Loss due to robbery.     </w:t>
            </w:r>
          </w:p>
        </w:tc>
      </w:tr>
      <w:tr w:rsidR="00E52F1D" w:rsidRPr="00C557EC" w14:paraId="4FAB5227" w14:textId="77777777" w:rsidTr="00E52F1D">
        <w:tc>
          <w:tcPr>
            <w:cnfStyle w:val="001000000000" w:firstRow="0" w:lastRow="0" w:firstColumn="1" w:lastColumn="0" w:oddVBand="0" w:evenVBand="0" w:oddHBand="0" w:evenHBand="0" w:firstRowFirstColumn="0" w:firstRowLastColumn="0" w:lastRowFirstColumn="0" w:lastRowLastColumn="0"/>
            <w:tcW w:w="1066" w:type="dxa"/>
          </w:tcPr>
          <w:p w14:paraId="67551A47" w14:textId="77777777" w:rsidR="00E52F1D" w:rsidRPr="00C557EC" w:rsidRDefault="00E52F1D" w:rsidP="00DF7D98">
            <w:pPr>
              <w:ind w:firstLine="284"/>
            </w:pPr>
            <w:r w:rsidRPr="00C557EC">
              <w:t>SR4</w:t>
            </w:r>
          </w:p>
        </w:tc>
        <w:tc>
          <w:tcPr>
            <w:tcW w:w="3157" w:type="dxa"/>
          </w:tcPr>
          <w:p w14:paraId="46DE0A62" w14:textId="77777777"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r w:rsidRPr="00C557EC">
              <w:t>AR applications can potentially expose the system to security threats such as data breaches or malware, especially if these applications are not properly secured or if they access insecure networks</w:t>
            </w:r>
          </w:p>
        </w:tc>
        <w:tc>
          <w:tcPr>
            <w:tcW w:w="1650" w:type="dxa"/>
          </w:tcPr>
          <w:p w14:paraId="4F411D5A"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 xml:space="preserve">   25%</w:t>
            </w:r>
          </w:p>
        </w:tc>
        <w:tc>
          <w:tcPr>
            <w:tcW w:w="2348" w:type="dxa"/>
          </w:tcPr>
          <w:p w14:paraId="100FF80A" w14:textId="77777777"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r w:rsidRPr="00C557EC">
              <w:t>Cyber-attacks and malicious content attacks.</w:t>
            </w:r>
          </w:p>
        </w:tc>
      </w:tr>
    </w:tbl>
    <w:p w14:paraId="005FD6A6" w14:textId="52654BDA" w:rsidR="00E52F1D" w:rsidRPr="00C557EC" w:rsidRDefault="00E52F1D" w:rsidP="00E52F1D">
      <w:pPr>
        <w:pStyle w:val="Heading2"/>
        <w:numPr>
          <w:ilvl w:val="0"/>
          <w:numId w:val="29"/>
        </w:numPr>
      </w:pPr>
      <w:bookmarkStart w:id="103" w:name="_Toc165841078"/>
      <w:r w:rsidRPr="00C557EC">
        <w:t>Business Risks</w:t>
      </w:r>
      <w:bookmarkEnd w:id="103"/>
    </w:p>
    <w:tbl>
      <w:tblPr>
        <w:tblStyle w:val="ListTable7Colorful"/>
        <w:tblW w:w="0" w:type="auto"/>
        <w:tblLook w:val="04A0" w:firstRow="1" w:lastRow="0" w:firstColumn="1" w:lastColumn="0" w:noHBand="0" w:noVBand="1"/>
      </w:tblPr>
      <w:tblGrid>
        <w:gridCol w:w="1070"/>
        <w:gridCol w:w="3154"/>
        <w:gridCol w:w="1650"/>
        <w:gridCol w:w="2347"/>
      </w:tblGrid>
      <w:tr w:rsidR="00E52F1D" w:rsidRPr="00C557EC" w14:paraId="3B9DC7BC" w14:textId="77777777" w:rsidTr="00DF7D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22D10755" w14:textId="77777777" w:rsidR="00E52F1D" w:rsidRPr="00C557EC" w:rsidRDefault="00E52F1D" w:rsidP="00DF7D98">
            <w:pPr>
              <w:ind w:firstLine="284"/>
            </w:pPr>
            <w:r w:rsidRPr="00C557EC">
              <w:t>ID</w:t>
            </w:r>
          </w:p>
        </w:tc>
        <w:tc>
          <w:tcPr>
            <w:tcW w:w="3686" w:type="dxa"/>
          </w:tcPr>
          <w:p w14:paraId="4812FF8D"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Description</w:t>
            </w:r>
          </w:p>
        </w:tc>
        <w:tc>
          <w:tcPr>
            <w:tcW w:w="1701" w:type="dxa"/>
          </w:tcPr>
          <w:p w14:paraId="1BE29C7E"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541" w:type="dxa"/>
          </w:tcPr>
          <w:p w14:paraId="5F9A4033"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Consequences</w:t>
            </w:r>
          </w:p>
        </w:tc>
      </w:tr>
      <w:tr w:rsidR="00E52F1D" w:rsidRPr="00C557EC" w14:paraId="4F473C82"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043DA8" w14:textId="77777777" w:rsidR="00E52F1D" w:rsidRPr="00C557EC" w:rsidRDefault="00E52F1D" w:rsidP="00DF7D98">
            <w:pPr>
              <w:ind w:firstLine="284"/>
            </w:pPr>
            <w:r w:rsidRPr="00C557EC">
              <w:t>BR1</w:t>
            </w:r>
          </w:p>
        </w:tc>
        <w:tc>
          <w:tcPr>
            <w:tcW w:w="3686" w:type="dxa"/>
          </w:tcPr>
          <w:p w14:paraId="50BE1F03" w14:textId="77777777" w:rsidR="00E52F1D" w:rsidRPr="00C557EC" w:rsidRDefault="00E52F1D" w:rsidP="00DF7D98">
            <w:pPr>
              <w:cnfStyle w:val="000000100000" w:firstRow="0" w:lastRow="0" w:firstColumn="0" w:lastColumn="0" w:oddVBand="0" w:evenVBand="0" w:oddHBand="1" w:evenHBand="0" w:firstRowFirstColumn="0" w:firstRowLastColumn="0" w:lastRowFirstColumn="0" w:lastRowLastColumn="0"/>
            </w:pPr>
            <w:r w:rsidRPr="00C557EC">
              <w:t>Revenue goals could not be reached</w:t>
            </w:r>
          </w:p>
        </w:tc>
        <w:tc>
          <w:tcPr>
            <w:tcW w:w="1701" w:type="dxa"/>
          </w:tcPr>
          <w:p w14:paraId="28B88CC9"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50%</w:t>
            </w:r>
          </w:p>
        </w:tc>
        <w:tc>
          <w:tcPr>
            <w:tcW w:w="2541" w:type="dxa"/>
          </w:tcPr>
          <w:p w14:paraId="0204E556" w14:textId="45641BF0"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Product quality deficiencies.</w:t>
            </w:r>
          </w:p>
          <w:p w14:paraId="10DED2BC" w14:textId="77777777"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Staff Layoffs.</w:t>
            </w:r>
          </w:p>
        </w:tc>
      </w:tr>
      <w:tr w:rsidR="00E52F1D" w:rsidRPr="00C557EC" w14:paraId="5E1DB194"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7AE91945" w14:textId="77777777" w:rsidR="00E52F1D" w:rsidRPr="00C557EC" w:rsidRDefault="00E52F1D" w:rsidP="00DF7D98">
            <w:pPr>
              <w:ind w:firstLine="284"/>
            </w:pPr>
            <w:r w:rsidRPr="00C557EC">
              <w:t>BR2</w:t>
            </w:r>
          </w:p>
        </w:tc>
        <w:tc>
          <w:tcPr>
            <w:tcW w:w="3686" w:type="dxa"/>
          </w:tcPr>
          <w:p w14:paraId="5B7B684C" w14:textId="77777777" w:rsidR="00E52F1D" w:rsidRPr="00C557EC" w:rsidRDefault="00E52F1D" w:rsidP="00DF7D98">
            <w:pPr>
              <w:cnfStyle w:val="000000000000" w:firstRow="0" w:lastRow="0" w:firstColumn="0" w:lastColumn="0" w:oddVBand="0" w:evenVBand="0" w:oddHBand="0" w:evenHBand="0" w:firstRowFirstColumn="0" w:firstRowLastColumn="0" w:lastRowFirstColumn="0" w:lastRowLastColumn="0"/>
            </w:pPr>
            <w:r w:rsidRPr="00C557EC">
              <w:t>Competitors could come up with an alternative solution</w:t>
            </w:r>
          </w:p>
        </w:tc>
        <w:tc>
          <w:tcPr>
            <w:tcW w:w="1701" w:type="dxa"/>
          </w:tcPr>
          <w:p w14:paraId="285D0BBF"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 xml:space="preserve">70% </w:t>
            </w:r>
          </w:p>
        </w:tc>
        <w:tc>
          <w:tcPr>
            <w:tcW w:w="2541" w:type="dxa"/>
          </w:tcPr>
          <w:p w14:paraId="32CB79FC" w14:textId="559641DE"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r w:rsidRPr="00C557EC">
              <w:t xml:space="preserve">Company cannot </w:t>
            </w:r>
            <w:proofErr w:type="gramStart"/>
            <w:r w:rsidRPr="00C557EC">
              <w:t>reaches</w:t>
            </w:r>
            <w:proofErr w:type="gramEnd"/>
            <w:r w:rsidRPr="00C557EC">
              <w:t xml:space="preserve"> it goals.</w:t>
            </w:r>
          </w:p>
          <w:p w14:paraId="43137FE1" w14:textId="77777777"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r w:rsidRPr="00C557EC">
              <w:t xml:space="preserve">Company can lose the project. </w:t>
            </w:r>
          </w:p>
        </w:tc>
      </w:tr>
      <w:tr w:rsidR="00E52F1D" w:rsidRPr="00C557EC" w14:paraId="50165DC3"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432689D" w14:textId="77777777" w:rsidR="00E52F1D" w:rsidRPr="00C557EC" w:rsidRDefault="00E52F1D" w:rsidP="00DF7D98">
            <w:pPr>
              <w:ind w:firstLine="284"/>
            </w:pPr>
            <w:r w:rsidRPr="00C557EC">
              <w:t>BR3</w:t>
            </w:r>
          </w:p>
        </w:tc>
        <w:tc>
          <w:tcPr>
            <w:tcW w:w="3686" w:type="dxa"/>
          </w:tcPr>
          <w:p w14:paraId="0CE40D74" w14:textId="77777777" w:rsidR="00E52F1D" w:rsidRPr="00C557EC" w:rsidRDefault="00E52F1D" w:rsidP="00DF7D98">
            <w:pPr>
              <w:cnfStyle w:val="000000100000" w:firstRow="0" w:lastRow="0" w:firstColumn="0" w:lastColumn="0" w:oddVBand="0" w:evenVBand="0" w:oddHBand="1" w:evenHBand="0" w:firstRowFirstColumn="0" w:firstRowLastColumn="0" w:lastRowFirstColumn="0" w:lastRowLastColumn="0"/>
            </w:pPr>
            <w:r w:rsidRPr="00C557EC">
              <w:t>Innovations in Augmented Reality Systems make systems obsolete</w:t>
            </w:r>
          </w:p>
        </w:tc>
        <w:tc>
          <w:tcPr>
            <w:tcW w:w="1701" w:type="dxa"/>
          </w:tcPr>
          <w:p w14:paraId="23E4DA62"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 xml:space="preserve">10% </w:t>
            </w:r>
          </w:p>
        </w:tc>
        <w:tc>
          <w:tcPr>
            <w:tcW w:w="2541" w:type="dxa"/>
          </w:tcPr>
          <w:p w14:paraId="1D9AA0C5" w14:textId="77777777"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Company will not reach business goals.</w:t>
            </w:r>
          </w:p>
        </w:tc>
      </w:tr>
      <w:tr w:rsidR="00E52F1D" w:rsidRPr="00C557EC" w14:paraId="31D55C9E"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0517E486" w14:textId="77777777" w:rsidR="00E52F1D" w:rsidRPr="00C557EC" w:rsidRDefault="00E52F1D" w:rsidP="00DF7D98">
            <w:pPr>
              <w:ind w:firstLine="284"/>
            </w:pPr>
            <w:r w:rsidRPr="00C557EC">
              <w:lastRenderedPageBreak/>
              <w:t>BR4</w:t>
            </w:r>
          </w:p>
        </w:tc>
        <w:tc>
          <w:tcPr>
            <w:tcW w:w="3686" w:type="dxa"/>
          </w:tcPr>
          <w:p w14:paraId="00A6A4A0" w14:textId="77777777" w:rsidR="00E52F1D" w:rsidRPr="00C557EC" w:rsidRDefault="00E52F1D" w:rsidP="00DF7D98">
            <w:pPr>
              <w:cnfStyle w:val="000000000000" w:firstRow="0" w:lastRow="0" w:firstColumn="0" w:lastColumn="0" w:oddVBand="0" w:evenVBand="0" w:oddHBand="0" w:evenHBand="0" w:firstRowFirstColumn="0" w:firstRowLastColumn="0" w:lastRowFirstColumn="0" w:lastRowLastColumn="0"/>
            </w:pPr>
            <w:r w:rsidRPr="00C557EC">
              <w:t>The complexities and potential delays in projects of this scale carry the risk of budget overruns, impacting financial forecasts</w:t>
            </w:r>
          </w:p>
        </w:tc>
        <w:tc>
          <w:tcPr>
            <w:tcW w:w="1701" w:type="dxa"/>
          </w:tcPr>
          <w:p w14:paraId="14064D98"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40%</w:t>
            </w:r>
          </w:p>
        </w:tc>
        <w:tc>
          <w:tcPr>
            <w:tcW w:w="2541" w:type="dxa"/>
          </w:tcPr>
          <w:p w14:paraId="0D14FACD" w14:textId="2B5F908E"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proofErr w:type="gramStart"/>
            <w:r w:rsidRPr="00C557EC">
              <w:t>Customer</w:t>
            </w:r>
            <w:proofErr w:type="gramEnd"/>
            <w:r w:rsidRPr="00C557EC">
              <w:t xml:space="preserve"> might deny more budget requirements.</w:t>
            </w:r>
          </w:p>
          <w:p w14:paraId="78E6303C" w14:textId="77777777" w:rsidR="00E52F1D" w:rsidRPr="00C557EC" w:rsidRDefault="00E52F1D" w:rsidP="00C82219">
            <w:pPr>
              <w:cnfStyle w:val="000000000000" w:firstRow="0" w:lastRow="0" w:firstColumn="0" w:lastColumn="0" w:oddVBand="0" w:evenVBand="0" w:oddHBand="0" w:evenHBand="0" w:firstRowFirstColumn="0" w:firstRowLastColumn="0" w:lastRowFirstColumn="0" w:lastRowLastColumn="0"/>
            </w:pPr>
            <w:r w:rsidRPr="00C557EC">
              <w:t>Company will not reach business goals.</w:t>
            </w:r>
          </w:p>
        </w:tc>
      </w:tr>
      <w:tr w:rsidR="00E52F1D" w:rsidRPr="00C557EC" w14:paraId="56A2E564"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14EE5C0" w14:textId="77777777" w:rsidR="00E52F1D" w:rsidRPr="00C557EC" w:rsidRDefault="00E52F1D" w:rsidP="00DF7D98">
            <w:pPr>
              <w:ind w:firstLine="284"/>
            </w:pPr>
            <w:r w:rsidRPr="00C557EC">
              <w:t>BR5</w:t>
            </w:r>
          </w:p>
        </w:tc>
        <w:tc>
          <w:tcPr>
            <w:tcW w:w="3686" w:type="dxa"/>
          </w:tcPr>
          <w:p w14:paraId="2AD0D41D" w14:textId="77777777" w:rsidR="00E52F1D" w:rsidRPr="00C557EC" w:rsidRDefault="00E52F1D" w:rsidP="00DF7D98">
            <w:pPr>
              <w:cnfStyle w:val="000000100000" w:firstRow="0" w:lastRow="0" w:firstColumn="0" w:lastColumn="0" w:oddVBand="0" w:evenVBand="0" w:oddHBand="1" w:evenHBand="0" w:firstRowFirstColumn="0" w:firstRowLastColumn="0" w:lastRowFirstColumn="0" w:lastRowLastColumn="0"/>
            </w:pPr>
            <w:r w:rsidRPr="00C557EC">
              <w:t>More time is needed as expected</w:t>
            </w:r>
          </w:p>
        </w:tc>
        <w:tc>
          <w:tcPr>
            <w:tcW w:w="1701" w:type="dxa"/>
          </w:tcPr>
          <w:p w14:paraId="28661C73"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40%</w:t>
            </w:r>
          </w:p>
        </w:tc>
        <w:tc>
          <w:tcPr>
            <w:tcW w:w="2541" w:type="dxa"/>
          </w:tcPr>
          <w:p w14:paraId="6AAF0014" w14:textId="3F7A7B39" w:rsidR="00E52F1D" w:rsidRPr="00C557EC" w:rsidRDefault="00E52F1D" w:rsidP="00C82219">
            <w:pPr>
              <w:cnfStyle w:val="000000100000" w:firstRow="0" w:lastRow="0" w:firstColumn="0" w:lastColumn="0" w:oddVBand="0" w:evenVBand="0" w:oddHBand="1" w:evenHBand="0" w:firstRowFirstColumn="0" w:firstRowLastColumn="0" w:lastRowFirstColumn="0" w:lastRowLastColumn="0"/>
            </w:pPr>
            <w:r w:rsidRPr="00C557EC">
              <w:t>Company will not reach business goals.</w:t>
            </w:r>
          </w:p>
        </w:tc>
      </w:tr>
      <w:tr w:rsidR="00E52F1D" w:rsidRPr="00C557EC" w14:paraId="2CD61916"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42471D45" w14:textId="77777777" w:rsidR="00E52F1D" w:rsidRPr="00C557EC" w:rsidRDefault="00E52F1D" w:rsidP="00DF7D98">
            <w:pPr>
              <w:ind w:firstLine="284"/>
            </w:pPr>
            <w:r w:rsidRPr="00C557EC">
              <w:t>BR6</w:t>
            </w:r>
          </w:p>
        </w:tc>
        <w:tc>
          <w:tcPr>
            <w:tcW w:w="3686" w:type="dxa"/>
          </w:tcPr>
          <w:p w14:paraId="3D3AC824" w14:textId="77777777" w:rsidR="00E52F1D" w:rsidRPr="00C557EC" w:rsidRDefault="00E52F1D" w:rsidP="00DF7D98">
            <w:pPr>
              <w:cnfStyle w:val="000000000000" w:firstRow="0" w:lastRow="0" w:firstColumn="0" w:lastColumn="0" w:oddVBand="0" w:evenVBand="0" w:oddHBand="0" w:evenHBand="0" w:firstRowFirstColumn="0" w:firstRowLastColumn="0" w:lastRowFirstColumn="0" w:lastRowLastColumn="0"/>
            </w:pPr>
            <w:r w:rsidRPr="00C557EC">
              <w:t>Failure to meet project milestones will have an impact on the stakeholder relations and project approvals</w:t>
            </w:r>
          </w:p>
        </w:tc>
        <w:tc>
          <w:tcPr>
            <w:tcW w:w="1701" w:type="dxa"/>
          </w:tcPr>
          <w:p w14:paraId="131CF262"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15%</w:t>
            </w:r>
          </w:p>
        </w:tc>
        <w:tc>
          <w:tcPr>
            <w:tcW w:w="2541" w:type="dxa"/>
          </w:tcPr>
          <w:p w14:paraId="766BA3A7" w14:textId="067BDEE1" w:rsidR="00E52F1D" w:rsidRPr="00C557EC" w:rsidRDefault="00E52F1D" w:rsidP="00C82219">
            <w:pPr>
              <w:ind w:firstLine="284"/>
              <w:cnfStyle w:val="000000000000" w:firstRow="0" w:lastRow="0" w:firstColumn="0" w:lastColumn="0" w:oddVBand="0" w:evenVBand="0" w:oddHBand="0" w:evenHBand="0" w:firstRowFirstColumn="0" w:firstRowLastColumn="0" w:lastRowFirstColumn="0" w:lastRowLastColumn="0"/>
            </w:pPr>
            <w:r w:rsidRPr="00C557EC">
              <w:t>Project delays.</w:t>
            </w:r>
          </w:p>
          <w:p w14:paraId="1A724537"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Project failure.</w:t>
            </w:r>
          </w:p>
        </w:tc>
      </w:tr>
    </w:tbl>
    <w:p w14:paraId="2144D809" w14:textId="5297B97E" w:rsidR="00E52F1D" w:rsidRPr="00C557EC" w:rsidRDefault="00E52F1D" w:rsidP="00E52F1D">
      <w:pPr>
        <w:pStyle w:val="Heading2"/>
        <w:numPr>
          <w:ilvl w:val="0"/>
          <w:numId w:val="29"/>
        </w:numPr>
      </w:pPr>
      <w:bookmarkStart w:id="104" w:name="_Toc165841079"/>
      <w:r w:rsidRPr="00C557EC">
        <w:t>Planning Risks</w:t>
      </w:r>
      <w:bookmarkEnd w:id="104"/>
    </w:p>
    <w:tbl>
      <w:tblPr>
        <w:tblStyle w:val="ListTable7Colorful"/>
        <w:tblW w:w="0" w:type="auto"/>
        <w:tblLook w:val="04A0" w:firstRow="1" w:lastRow="0" w:firstColumn="1" w:lastColumn="0" w:noHBand="0" w:noVBand="1"/>
      </w:tblPr>
      <w:tblGrid>
        <w:gridCol w:w="1070"/>
        <w:gridCol w:w="3157"/>
        <w:gridCol w:w="1649"/>
        <w:gridCol w:w="2345"/>
      </w:tblGrid>
      <w:tr w:rsidR="00C82219" w:rsidRPr="00C557EC" w14:paraId="61FE9710" w14:textId="77777777" w:rsidTr="00DF7D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4BF074A9" w14:textId="77777777" w:rsidR="00C82219" w:rsidRPr="00C557EC" w:rsidRDefault="00C82219" w:rsidP="00DF7D98">
            <w:pPr>
              <w:ind w:firstLine="284"/>
            </w:pPr>
            <w:r w:rsidRPr="00C557EC">
              <w:t>ID</w:t>
            </w:r>
          </w:p>
        </w:tc>
        <w:tc>
          <w:tcPr>
            <w:tcW w:w="3686" w:type="dxa"/>
          </w:tcPr>
          <w:p w14:paraId="62B85919" w14:textId="77777777" w:rsidR="00C82219" w:rsidRPr="00C557EC" w:rsidRDefault="00C82219" w:rsidP="00DF7D98">
            <w:pPr>
              <w:ind w:firstLine="284"/>
              <w:cnfStyle w:val="100000000000" w:firstRow="1" w:lastRow="0" w:firstColumn="0" w:lastColumn="0" w:oddVBand="0" w:evenVBand="0" w:oddHBand="0" w:evenHBand="0" w:firstRowFirstColumn="0" w:firstRowLastColumn="0" w:lastRowFirstColumn="0" w:lastRowLastColumn="0"/>
            </w:pPr>
            <w:r w:rsidRPr="00C557EC">
              <w:t>Description</w:t>
            </w:r>
          </w:p>
        </w:tc>
        <w:tc>
          <w:tcPr>
            <w:tcW w:w="1701" w:type="dxa"/>
          </w:tcPr>
          <w:p w14:paraId="553F0EE3" w14:textId="77777777" w:rsidR="00C82219" w:rsidRPr="00C557EC" w:rsidRDefault="00C82219" w:rsidP="00DF7D98">
            <w:pPr>
              <w:ind w:firstLine="284"/>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541" w:type="dxa"/>
          </w:tcPr>
          <w:p w14:paraId="6F2B0F80" w14:textId="77777777" w:rsidR="00C82219" w:rsidRPr="00C557EC" w:rsidRDefault="00C82219" w:rsidP="00DF7D98">
            <w:pPr>
              <w:ind w:firstLine="284"/>
              <w:cnfStyle w:val="100000000000" w:firstRow="1" w:lastRow="0" w:firstColumn="0" w:lastColumn="0" w:oddVBand="0" w:evenVBand="0" w:oddHBand="0" w:evenHBand="0" w:firstRowFirstColumn="0" w:firstRowLastColumn="0" w:lastRowFirstColumn="0" w:lastRowLastColumn="0"/>
            </w:pPr>
            <w:r w:rsidRPr="00C557EC">
              <w:t>Consequences</w:t>
            </w:r>
          </w:p>
        </w:tc>
      </w:tr>
      <w:tr w:rsidR="00C82219" w:rsidRPr="00C557EC" w14:paraId="5AA9A606"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EF61A80" w14:textId="77777777" w:rsidR="00C82219" w:rsidRPr="00C557EC" w:rsidRDefault="00C82219" w:rsidP="00DF7D98">
            <w:pPr>
              <w:ind w:firstLine="284"/>
            </w:pPr>
            <w:r w:rsidRPr="00C557EC">
              <w:t>PR1</w:t>
            </w:r>
          </w:p>
        </w:tc>
        <w:tc>
          <w:tcPr>
            <w:tcW w:w="3686" w:type="dxa"/>
          </w:tcPr>
          <w:p w14:paraId="42638A99" w14:textId="77777777" w:rsidR="00C82219" w:rsidRPr="00C557EC" w:rsidRDefault="00C82219" w:rsidP="00DF7D98">
            <w:pPr>
              <w:cnfStyle w:val="000000100000" w:firstRow="0" w:lastRow="0" w:firstColumn="0" w:lastColumn="0" w:oddVBand="0" w:evenVBand="0" w:oddHBand="1" w:evenHBand="0" w:firstRowFirstColumn="0" w:firstRowLastColumn="0" w:lastRowFirstColumn="0" w:lastRowLastColumn="0"/>
            </w:pPr>
            <w:r w:rsidRPr="00C557EC">
              <w:t>Documentation takes more time than planned</w:t>
            </w:r>
          </w:p>
        </w:tc>
        <w:tc>
          <w:tcPr>
            <w:tcW w:w="1701" w:type="dxa"/>
          </w:tcPr>
          <w:p w14:paraId="7FC8F136" w14:textId="77777777" w:rsidR="00C82219" w:rsidRPr="00C557EC" w:rsidRDefault="00C82219" w:rsidP="00DF7D98">
            <w:pPr>
              <w:ind w:firstLine="284"/>
              <w:cnfStyle w:val="000000100000" w:firstRow="0" w:lastRow="0" w:firstColumn="0" w:lastColumn="0" w:oddVBand="0" w:evenVBand="0" w:oddHBand="1" w:evenHBand="0" w:firstRowFirstColumn="0" w:firstRowLastColumn="0" w:lastRowFirstColumn="0" w:lastRowLastColumn="0"/>
            </w:pPr>
            <w:r w:rsidRPr="00C557EC">
              <w:t>65%</w:t>
            </w:r>
          </w:p>
        </w:tc>
        <w:tc>
          <w:tcPr>
            <w:tcW w:w="2541" w:type="dxa"/>
          </w:tcPr>
          <w:p w14:paraId="0F179374" w14:textId="0DEF7758" w:rsidR="00C82219" w:rsidRPr="00C557EC" w:rsidRDefault="00C82219" w:rsidP="00C82219">
            <w:pPr>
              <w:cnfStyle w:val="000000100000" w:firstRow="0" w:lastRow="0" w:firstColumn="0" w:lastColumn="0" w:oddVBand="0" w:evenVBand="0" w:oddHBand="1" w:evenHBand="0" w:firstRowFirstColumn="0" w:firstRowLastColumn="0" w:lastRowFirstColumn="0" w:lastRowLastColumn="0"/>
            </w:pPr>
            <w:r w:rsidRPr="00C557EC">
              <w:t>Project delays.</w:t>
            </w:r>
          </w:p>
          <w:p w14:paraId="16807F8B" w14:textId="77777777" w:rsidR="00C82219" w:rsidRPr="00C557EC" w:rsidRDefault="00C82219" w:rsidP="00DF7D98">
            <w:pPr>
              <w:cnfStyle w:val="000000100000" w:firstRow="0" w:lastRow="0" w:firstColumn="0" w:lastColumn="0" w:oddVBand="0" w:evenVBand="0" w:oddHBand="1" w:evenHBand="0" w:firstRowFirstColumn="0" w:firstRowLastColumn="0" w:lastRowFirstColumn="0" w:lastRowLastColumn="0"/>
            </w:pPr>
            <w:r w:rsidRPr="00C557EC">
              <w:t>Quality deficiencies in Documentation.</w:t>
            </w:r>
          </w:p>
        </w:tc>
      </w:tr>
      <w:tr w:rsidR="00C82219" w:rsidRPr="00C557EC" w14:paraId="7642F0E1"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39532CAA" w14:textId="77777777" w:rsidR="00C82219" w:rsidRPr="00C557EC" w:rsidRDefault="00C82219" w:rsidP="00DF7D98">
            <w:pPr>
              <w:ind w:firstLine="284"/>
            </w:pPr>
            <w:r w:rsidRPr="00C557EC">
              <w:t>PR2</w:t>
            </w:r>
          </w:p>
        </w:tc>
        <w:tc>
          <w:tcPr>
            <w:tcW w:w="3686" w:type="dxa"/>
          </w:tcPr>
          <w:p w14:paraId="46E55298" w14:textId="77777777" w:rsidR="00C82219" w:rsidRPr="00C557EC" w:rsidRDefault="00C82219" w:rsidP="00DF7D98">
            <w:pPr>
              <w:cnfStyle w:val="000000000000" w:firstRow="0" w:lastRow="0" w:firstColumn="0" w:lastColumn="0" w:oddVBand="0" w:evenVBand="0" w:oddHBand="0" w:evenHBand="0" w:firstRowFirstColumn="0" w:firstRowLastColumn="0" w:lastRowFirstColumn="0" w:lastRowLastColumn="0"/>
            </w:pPr>
            <w:r w:rsidRPr="00C557EC">
              <w:t>Lack of specialists</w:t>
            </w:r>
          </w:p>
        </w:tc>
        <w:tc>
          <w:tcPr>
            <w:tcW w:w="1701" w:type="dxa"/>
          </w:tcPr>
          <w:p w14:paraId="669E6D14"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r w:rsidRPr="00C557EC">
              <w:t>20%</w:t>
            </w:r>
          </w:p>
        </w:tc>
        <w:tc>
          <w:tcPr>
            <w:tcW w:w="2541" w:type="dxa"/>
          </w:tcPr>
          <w:p w14:paraId="66CB8CA1" w14:textId="77777777" w:rsidR="00C82219" w:rsidRPr="00C557EC" w:rsidRDefault="00C82219" w:rsidP="00C82219">
            <w:pPr>
              <w:cnfStyle w:val="000000000000" w:firstRow="0" w:lastRow="0" w:firstColumn="0" w:lastColumn="0" w:oddVBand="0" w:evenVBand="0" w:oddHBand="0" w:evenHBand="0" w:firstRowFirstColumn="0" w:firstRowLastColumn="0" w:lastRowFirstColumn="0" w:lastRowLastColumn="0"/>
            </w:pPr>
            <w:r w:rsidRPr="00C557EC">
              <w:t>Project delays.</w:t>
            </w:r>
          </w:p>
          <w:p w14:paraId="29DED9B3"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p>
          <w:p w14:paraId="6552805E"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r w:rsidRPr="00C557EC">
              <w:t>Quality issues.</w:t>
            </w:r>
          </w:p>
          <w:p w14:paraId="291375E9"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p>
          <w:p w14:paraId="6A9F245D"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r w:rsidRPr="00C557EC">
              <w:t>Project failure.</w:t>
            </w:r>
          </w:p>
        </w:tc>
      </w:tr>
      <w:tr w:rsidR="00C82219" w:rsidRPr="00C557EC" w14:paraId="3B8F86B3"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11FD390" w14:textId="77777777" w:rsidR="00C82219" w:rsidRPr="00C557EC" w:rsidRDefault="00C82219" w:rsidP="00DF7D98">
            <w:pPr>
              <w:ind w:firstLine="284"/>
            </w:pPr>
            <w:r w:rsidRPr="00C557EC">
              <w:t>PR3</w:t>
            </w:r>
          </w:p>
        </w:tc>
        <w:tc>
          <w:tcPr>
            <w:tcW w:w="3686" w:type="dxa"/>
          </w:tcPr>
          <w:p w14:paraId="3D03FD7A" w14:textId="77777777" w:rsidR="00C82219" w:rsidRPr="00C557EC" w:rsidRDefault="00C82219" w:rsidP="00DF7D98">
            <w:pPr>
              <w:cnfStyle w:val="000000100000" w:firstRow="0" w:lastRow="0" w:firstColumn="0" w:lastColumn="0" w:oddVBand="0" w:evenVBand="0" w:oddHBand="1" w:evenHBand="0" w:firstRowFirstColumn="0" w:firstRowLastColumn="0" w:lastRowFirstColumn="0" w:lastRowLastColumn="0"/>
            </w:pPr>
            <w:r w:rsidRPr="00C557EC">
              <w:t xml:space="preserve">Change management processes take more time than expected or </w:t>
            </w:r>
            <w:r w:rsidRPr="00C557EC">
              <w:lastRenderedPageBreak/>
              <w:t>there are necessary changes identified while implementing</w:t>
            </w:r>
          </w:p>
        </w:tc>
        <w:tc>
          <w:tcPr>
            <w:tcW w:w="1701" w:type="dxa"/>
          </w:tcPr>
          <w:p w14:paraId="5D1FF3B5" w14:textId="77777777" w:rsidR="00C82219" w:rsidRPr="00C557EC" w:rsidRDefault="00C82219" w:rsidP="00DF7D98">
            <w:pPr>
              <w:ind w:firstLine="284"/>
              <w:cnfStyle w:val="000000100000" w:firstRow="0" w:lastRow="0" w:firstColumn="0" w:lastColumn="0" w:oddVBand="0" w:evenVBand="0" w:oddHBand="1" w:evenHBand="0" w:firstRowFirstColumn="0" w:firstRowLastColumn="0" w:lastRowFirstColumn="0" w:lastRowLastColumn="0"/>
            </w:pPr>
            <w:r w:rsidRPr="00C557EC">
              <w:lastRenderedPageBreak/>
              <w:t>70%</w:t>
            </w:r>
          </w:p>
        </w:tc>
        <w:tc>
          <w:tcPr>
            <w:tcW w:w="2541" w:type="dxa"/>
          </w:tcPr>
          <w:p w14:paraId="6A71E980" w14:textId="1384DF12" w:rsidR="00C82219" w:rsidRPr="00C557EC" w:rsidRDefault="00C82219" w:rsidP="00C82219">
            <w:pPr>
              <w:cnfStyle w:val="000000100000" w:firstRow="0" w:lastRow="0" w:firstColumn="0" w:lastColumn="0" w:oddVBand="0" w:evenVBand="0" w:oddHBand="1" w:evenHBand="0" w:firstRowFirstColumn="0" w:firstRowLastColumn="0" w:lastRowFirstColumn="0" w:lastRowLastColumn="0"/>
            </w:pPr>
            <w:r w:rsidRPr="00C557EC">
              <w:t>Project delays.</w:t>
            </w:r>
          </w:p>
          <w:p w14:paraId="2F17B535" w14:textId="77777777" w:rsidR="00C82219" w:rsidRPr="00C557EC" w:rsidRDefault="00C82219" w:rsidP="00C82219">
            <w:pPr>
              <w:cnfStyle w:val="000000100000" w:firstRow="0" w:lastRow="0" w:firstColumn="0" w:lastColumn="0" w:oddVBand="0" w:evenVBand="0" w:oddHBand="1" w:evenHBand="0" w:firstRowFirstColumn="0" w:firstRowLastColumn="0" w:lastRowFirstColumn="0" w:lastRowLastColumn="0"/>
            </w:pPr>
            <w:r w:rsidRPr="00C557EC">
              <w:lastRenderedPageBreak/>
              <w:t xml:space="preserve">Some changes which are not so important can be skipped which leads to future problems. </w:t>
            </w:r>
          </w:p>
        </w:tc>
      </w:tr>
      <w:tr w:rsidR="00C82219" w:rsidRPr="00C557EC" w14:paraId="508F30A7"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0C2F4FB5" w14:textId="77777777" w:rsidR="00C82219" w:rsidRPr="00C557EC" w:rsidRDefault="00C82219" w:rsidP="00DF7D98">
            <w:pPr>
              <w:ind w:firstLine="284"/>
            </w:pPr>
            <w:r w:rsidRPr="00C557EC">
              <w:lastRenderedPageBreak/>
              <w:t>PR4</w:t>
            </w:r>
          </w:p>
        </w:tc>
        <w:tc>
          <w:tcPr>
            <w:tcW w:w="3686" w:type="dxa"/>
          </w:tcPr>
          <w:p w14:paraId="0E117B98"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r w:rsidRPr="00C557EC">
              <w:t>Testing takes more time</w:t>
            </w:r>
          </w:p>
        </w:tc>
        <w:tc>
          <w:tcPr>
            <w:tcW w:w="1701" w:type="dxa"/>
          </w:tcPr>
          <w:p w14:paraId="4FBF2978" w14:textId="77777777" w:rsidR="00C82219" w:rsidRPr="00C557EC" w:rsidRDefault="00C82219" w:rsidP="00DF7D98">
            <w:pPr>
              <w:ind w:firstLine="284"/>
              <w:cnfStyle w:val="000000000000" w:firstRow="0" w:lastRow="0" w:firstColumn="0" w:lastColumn="0" w:oddVBand="0" w:evenVBand="0" w:oddHBand="0" w:evenHBand="0" w:firstRowFirstColumn="0" w:firstRowLastColumn="0" w:lastRowFirstColumn="0" w:lastRowLastColumn="0"/>
            </w:pPr>
            <w:r w:rsidRPr="00C557EC">
              <w:t>50%</w:t>
            </w:r>
          </w:p>
        </w:tc>
        <w:tc>
          <w:tcPr>
            <w:tcW w:w="2541" w:type="dxa"/>
          </w:tcPr>
          <w:p w14:paraId="5FAF75F5" w14:textId="08A4DE63" w:rsidR="00C82219" w:rsidRPr="00C557EC" w:rsidRDefault="00C82219" w:rsidP="00C82219">
            <w:pPr>
              <w:cnfStyle w:val="000000000000" w:firstRow="0" w:lastRow="0" w:firstColumn="0" w:lastColumn="0" w:oddVBand="0" w:evenVBand="0" w:oddHBand="0" w:evenHBand="0" w:firstRowFirstColumn="0" w:firstRowLastColumn="0" w:lastRowFirstColumn="0" w:lastRowLastColumn="0"/>
            </w:pPr>
            <w:r w:rsidRPr="00C557EC">
              <w:t>Project delays.</w:t>
            </w:r>
          </w:p>
          <w:p w14:paraId="694D2B9E" w14:textId="77777777" w:rsidR="00C82219" w:rsidRPr="00C557EC" w:rsidRDefault="00C82219" w:rsidP="00C82219">
            <w:pPr>
              <w:cnfStyle w:val="000000000000" w:firstRow="0" w:lastRow="0" w:firstColumn="0" w:lastColumn="0" w:oddVBand="0" w:evenVBand="0" w:oddHBand="0" w:evenHBand="0" w:firstRowFirstColumn="0" w:firstRowLastColumn="0" w:lastRowFirstColumn="0" w:lastRowLastColumn="0"/>
            </w:pPr>
            <w:r w:rsidRPr="00C557EC">
              <w:t>Developments and iterations might get paused.</w:t>
            </w:r>
          </w:p>
        </w:tc>
      </w:tr>
      <w:tr w:rsidR="00C82219" w:rsidRPr="00C557EC" w14:paraId="477E07B9"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4A51DC" w14:textId="77777777" w:rsidR="00C82219" w:rsidRPr="00C557EC" w:rsidRDefault="00C82219" w:rsidP="00DF7D98">
            <w:pPr>
              <w:ind w:firstLine="284"/>
            </w:pPr>
            <w:r w:rsidRPr="00C557EC">
              <w:t>PR5</w:t>
            </w:r>
          </w:p>
        </w:tc>
        <w:tc>
          <w:tcPr>
            <w:tcW w:w="3686" w:type="dxa"/>
          </w:tcPr>
          <w:p w14:paraId="5E331A92" w14:textId="77777777" w:rsidR="00C82219" w:rsidRPr="00C557EC" w:rsidRDefault="00C82219" w:rsidP="00DF7D98">
            <w:pPr>
              <w:ind w:firstLine="284"/>
              <w:cnfStyle w:val="000000100000" w:firstRow="0" w:lastRow="0" w:firstColumn="0" w:lastColumn="0" w:oddVBand="0" w:evenVBand="0" w:oddHBand="1" w:evenHBand="0" w:firstRowFirstColumn="0" w:firstRowLastColumn="0" w:lastRowFirstColumn="0" w:lastRowLastColumn="0"/>
            </w:pPr>
            <w:r w:rsidRPr="00C557EC">
              <w:t>Mistakes in the Concept were detected in late project phases</w:t>
            </w:r>
          </w:p>
        </w:tc>
        <w:tc>
          <w:tcPr>
            <w:tcW w:w="1701" w:type="dxa"/>
          </w:tcPr>
          <w:p w14:paraId="698F2EF9" w14:textId="77777777" w:rsidR="00C82219" w:rsidRPr="00C557EC" w:rsidRDefault="00C82219" w:rsidP="00DF7D98">
            <w:pPr>
              <w:ind w:firstLine="284"/>
              <w:cnfStyle w:val="000000100000" w:firstRow="0" w:lastRow="0" w:firstColumn="0" w:lastColumn="0" w:oddVBand="0" w:evenVBand="0" w:oddHBand="1" w:evenHBand="0" w:firstRowFirstColumn="0" w:firstRowLastColumn="0" w:lastRowFirstColumn="0" w:lastRowLastColumn="0"/>
            </w:pPr>
            <w:r w:rsidRPr="00C557EC">
              <w:t>25%</w:t>
            </w:r>
          </w:p>
        </w:tc>
        <w:tc>
          <w:tcPr>
            <w:tcW w:w="2541" w:type="dxa"/>
          </w:tcPr>
          <w:p w14:paraId="5BF37B79" w14:textId="099521F0" w:rsidR="00C82219" w:rsidRPr="00C557EC" w:rsidRDefault="00C82219" w:rsidP="00C82219">
            <w:pPr>
              <w:cnfStyle w:val="000000100000" w:firstRow="0" w:lastRow="0" w:firstColumn="0" w:lastColumn="0" w:oddVBand="0" w:evenVBand="0" w:oddHBand="1" w:evenHBand="0" w:firstRowFirstColumn="0" w:firstRowLastColumn="0" w:lastRowFirstColumn="0" w:lastRowLastColumn="0"/>
            </w:pPr>
            <w:r w:rsidRPr="00C557EC">
              <w:t>Milestones cannot be reached.</w:t>
            </w:r>
          </w:p>
          <w:p w14:paraId="26D4A9AD" w14:textId="40AD20A6" w:rsidR="00C82219" w:rsidRPr="00C557EC" w:rsidRDefault="00C82219" w:rsidP="00C82219">
            <w:pPr>
              <w:cnfStyle w:val="000000100000" w:firstRow="0" w:lastRow="0" w:firstColumn="0" w:lastColumn="0" w:oddVBand="0" w:evenVBand="0" w:oddHBand="1" w:evenHBand="0" w:firstRowFirstColumn="0" w:firstRowLastColumn="0" w:lastRowFirstColumn="0" w:lastRowLastColumn="0"/>
            </w:pPr>
            <w:r w:rsidRPr="00C557EC">
              <w:t>Resources are completely used. Project fails.</w:t>
            </w:r>
          </w:p>
        </w:tc>
      </w:tr>
    </w:tbl>
    <w:p w14:paraId="04052519" w14:textId="77777777" w:rsidR="00E52F1D" w:rsidRPr="00C557EC" w:rsidRDefault="00E52F1D" w:rsidP="00E52F1D"/>
    <w:p w14:paraId="33E2C6B9" w14:textId="57EECFAD" w:rsidR="00E52F1D" w:rsidRPr="00C557EC" w:rsidRDefault="00E52F1D" w:rsidP="00E52F1D">
      <w:pPr>
        <w:pStyle w:val="Heading2"/>
        <w:numPr>
          <w:ilvl w:val="0"/>
          <w:numId w:val="29"/>
        </w:numPr>
      </w:pPr>
      <w:bookmarkStart w:id="105" w:name="_Toc165841080"/>
      <w:r w:rsidRPr="00C557EC">
        <w:t>Environmental Risks</w:t>
      </w:r>
      <w:bookmarkEnd w:id="105"/>
    </w:p>
    <w:tbl>
      <w:tblPr>
        <w:tblStyle w:val="ListTable7Colorful"/>
        <w:tblW w:w="0" w:type="auto"/>
        <w:tblLook w:val="04A0" w:firstRow="1" w:lastRow="0" w:firstColumn="1" w:lastColumn="0" w:noHBand="0" w:noVBand="1"/>
      </w:tblPr>
      <w:tblGrid>
        <w:gridCol w:w="1043"/>
        <w:gridCol w:w="3025"/>
        <w:gridCol w:w="1628"/>
        <w:gridCol w:w="2525"/>
      </w:tblGrid>
      <w:tr w:rsidR="00E52F1D" w:rsidRPr="00C557EC" w14:paraId="51B0FA46" w14:textId="77777777" w:rsidTr="00DF7D9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2531AD2" w14:textId="77777777" w:rsidR="00E52F1D" w:rsidRPr="00C557EC" w:rsidRDefault="00E52F1D" w:rsidP="00DF7D98">
            <w:pPr>
              <w:ind w:firstLine="284"/>
            </w:pPr>
            <w:r w:rsidRPr="00C557EC">
              <w:t>ID</w:t>
            </w:r>
          </w:p>
        </w:tc>
        <w:tc>
          <w:tcPr>
            <w:tcW w:w="3686" w:type="dxa"/>
          </w:tcPr>
          <w:p w14:paraId="2938C4E1"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Description</w:t>
            </w:r>
          </w:p>
        </w:tc>
        <w:tc>
          <w:tcPr>
            <w:tcW w:w="1701" w:type="dxa"/>
          </w:tcPr>
          <w:p w14:paraId="01E5B65F"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Probability of occurrence</w:t>
            </w:r>
          </w:p>
        </w:tc>
        <w:tc>
          <w:tcPr>
            <w:tcW w:w="2541" w:type="dxa"/>
          </w:tcPr>
          <w:p w14:paraId="64920AB0" w14:textId="77777777" w:rsidR="00E52F1D" w:rsidRPr="00C557EC" w:rsidRDefault="00E52F1D" w:rsidP="00DF7D98">
            <w:pPr>
              <w:ind w:firstLine="284"/>
              <w:cnfStyle w:val="100000000000" w:firstRow="1" w:lastRow="0" w:firstColumn="0" w:lastColumn="0" w:oddVBand="0" w:evenVBand="0" w:oddHBand="0" w:evenHBand="0" w:firstRowFirstColumn="0" w:firstRowLastColumn="0" w:lastRowFirstColumn="0" w:lastRowLastColumn="0"/>
            </w:pPr>
            <w:r w:rsidRPr="00C557EC">
              <w:t>Consequences</w:t>
            </w:r>
          </w:p>
        </w:tc>
      </w:tr>
      <w:tr w:rsidR="00E52F1D" w:rsidRPr="00C557EC" w14:paraId="639E7644"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D7E3556" w14:textId="77777777" w:rsidR="00E52F1D" w:rsidRPr="00C557EC" w:rsidRDefault="00E52F1D" w:rsidP="00DF7D98">
            <w:pPr>
              <w:ind w:firstLine="284"/>
            </w:pPr>
            <w:r w:rsidRPr="00C557EC">
              <w:t>ER1</w:t>
            </w:r>
          </w:p>
        </w:tc>
        <w:tc>
          <w:tcPr>
            <w:tcW w:w="3686" w:type="dxa"/>
          </w:tcPr>
          <w:p w14:paraId="3DD0D8EB" w14:textId="77777777" w:rsidR="00E52F1D" w:rsidRPr="00C557EC" w:rsidRDefault="00E52F1D" w:rsidP="00DF7D98">
            <w:pPr>
              <w:cnfStyle w:val="000000100000" w:firstRow="0" w:lastRow="0" w:firstColumn="0" w:lastColumn="0" w:oddVBand="0" w:evenVBand="0" w:oddHBand="1" w:evenHBand="0" w:firstRowFirstColumn="0" w:firstRowLastColumn="0" w:lastRowFirstColumn="0" w:lastRowLastColumn="0"/>
            </w:pPr>
            <w:r w:rsidRPr="00C557EC">
              <w:t>With complex projects like this, there is a risk of non-compliance with various environmental, safety, and construction regulations, which could result in fines and project delays.</w:t>
            </w:r>
          </w:p>
        </w:tc>
        <w:tc>
          <w:tcPr>
            <w:tcW w:w="1701" w:type="dxa"/>
          </w:tcPr>
          <w:p w14:paraId="101E7D73"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60%</w:t>
            </w:r>
          </w:p>
        </w:tc>
        <w:tc>
          <w:tcPr>
            <w:tcW w:w="2541" w:type="dxa"/>
          </w:tcPr>
          <w:p w14:paraId="7CBF6297"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Environmental Damage.</w:t>
            </w:r>
          </w:p>
          <w:p w14:paraId="55363570"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1BACE9D3"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Reputational Damage.</w:t>
            </w:r>
          </w:p>
          <w:p w14:paraId="5392F8DA"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48619BAF"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Fines and Penalties.</w:t>
            </w:r>
          </w:p>
        </w:tc>
      </w:tr>
      <w:tr w:rsidR="00E52F1D" w:rsidRPr="00C557EC" w14:paraId="4889D698" w14:textId="77777777" w:rsidTr="00DF7D98">
        <w:tc>
          <w:tcPr>
            <w:cnfStyle w:val="001000000000" w:firstRow="0" w:lastRow="0" w:firstColumn="1" w:lastColumn="0" w:oddVBand="0" w:evenVBand="0" w:oddHBand="0" w:evenHBand="0" w:firstRowFirstColumn="0" w:firstRowLastColumn="0" w:lastRowFirstColumn="0" w:lastRowLastColumn="0"/>
            <w:tcW w:w="1134" w:type="dxa"/>
          </w:tcPr>
          <w:p w14:paraId="512C0BE8" w14:textId="77777777" w:rsidR="00E52F1D" w:rsidRPr="00C557EC" w:rsidRDefault="00E52F1D" w:rsidP="00DF7D98">
            <w:pPr>
              <w:ind w:firstLine="284"/>
            </w:pPr>
            <w:r w:rsidRPr="00C557EC">
              <w:lastRenderedPageBreak/>
              <w:t>ER2</w:t>
            </w:r>
          </w:p>
        </w:tc>
        <w:tc>
          <w:tcPr>
            <w:tcW w:w="3686" w:type="dxa"/>
          </w:tcPr>
          <w:p w14:paraId="21D1B121" w14:textId="77777777" w:rsidR="00E52F1D" w:rsidRPr="00C557EC" w:rsidRDefault="00E52F1D" w:rsidP="00DF7D98">
            <w:pPr>
              <w:cnfStyle w:val="000000000000" w:firstRow="0" w:lastRow="0" w:firstColumn="0" w:lastColumn="0" w:oddVBand="0" w:evenVBand="0" w:oddHBand="0" w:evenHBand="0" w:firstRowFirstColumn="0" w:firstRowLastColumn="0" w:lastRowFirstColumn="0" w:lastRowLastColumn="0"/>
            </w:pPr>
            <w:r w:rsidRPr="00C557EC">
              <w:t>Not all European or National Laws and Regulations were identified/planned</w:t>
            </w:r>
          </w:p>
        </w:tc>
        <w:tc>
          <w:tcPr>
            <w:tcW w:w="1701" w:type="dxa"/>
          </w:tcPr>
          <w:p w14:paraId="0484FD68" w14:textId="77777777" w:rsidR="00E52F1D" w:rsidRPr="00C557EC" w:rsidRDefault="00E52F1D" w:rsidP="00DF7D98">
            <w:pPr>
              <w:ind w:firstLine="284"/>
              <w:cnfStyle w:val="000000000000" w:firstRow="0" w:lastRow="0" w:firstColumn="0" w:lastColumn="0" w:oddVBand="0" w:evenVBand="0" w:oddHBand="0" w:evenHBand="0" w:firstRowFirstColumn="0" w:firstRowLastColumn="0" w:lastRowFirstColumn="0" w:lastRowLastColumn="0"/>
            </w:pPr>
            <w:r w:rsidRPr="00C557EC">
              <w:t>40%</w:t>
            </w:r>
          </w:p>
        </w:tc>
        <w:tc>
          <w:tcPr>
            <w:tcW w:w="2541" w:type="dxa"/>
          </w:tcPr>
          <w:p w14:paraId="272A2B59" w14:textId="433AA239" w:rsidR="00E52F1D" w:rsidRPr="00C557EC" w:rsidRDefault="00E52F1D" w:rsidP="00E52F1D">
            <w:pPr>
              <w:cnfStyle w:val="000000000000" w:firstRow="0" w:lastRow="0" w:firstColumn="0" w:lastColumn="0" w:oddVBand="0" w:evenVBand="0" w:oddHBand="0" w:evenHBand="0" w:firstRowFirstColumn="0" w:firstRowLastColumn="0" w:lastRowFirstColumn="0" w:lastRowLastColumn="0"/>
            </w:pPr>
            <w:r w:rsidRPr="00C557EC">
              <w:t>Project Delays and Disruptions.</w:t>
            </w:r>
          </w:p>
          <w:p w14:paraId="17CDAD9B" w14:textId="77777777" w:rsidR="00E52F1D" w:rsidRPr="00C557EC" w:rsidRDefault="00E52F1D" w:rsidP="00E52F1D">
            <w:pPr>
              <w:cnfStyle w:val="000000000000" w:firstRow="0" w:lastRow="0" w:firstColumn="0" w:lastColumn="0" w:oddVBand="0" w:evenVBand="0" w:oddHBand="0" w:evenHBand="0" w:firstRowFirstColumn="0" w:firstRowLastColumn="0" w:lastRowFirstColumn="0" w:lastRowLastColumn="0"/>
            </w:pPr>
            <w:r w:rsidRPr="00C557EC">
              <w:t xml:space="preserve">Stakeholder </w:t>
            </w:r>
            <w:proofErr w:type="gramStart"/>
            <w:r w:rsidRPr="00C557EC">
              <w:t>Dissatisfaction.(</w:t>
            </w:r>
            <w:proofErr w:type="gramEnd"/>
            <w:r w:rsidRPr="00C557EC">
              <w:t xml:space="preserve">Including clients, Investors, </w:t>
            </w:r>
            <w:proofErr w:type="spellStart"/>
            <w:r w:rsidRPr="00C557EC">
              <w:t>etc</w:t>
            </w:r>
            <w:proofErr w:type="spellEnd"/>
            <w:r w:rsidRPr="00C557EC">
              <w:t>)</w:t>
            </w:r>
          </w:p>
        </w:tc>
      </w:tr>
      <w:tr w:rsidR="00E52F1D" w:rsidRPr="00C557EC" w14:paraId="57F84521" w14:textId="77777777" w:rsidTr="00DF7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6AFA6367" w14:textId="77777777" w:rsidR="00E52F1D" w:rsidRPr="00C557EC" w:rsidRDefault="00E52F1D" w:rsidP="00DF7D98">
            <w:pPr>
              <w:ind w:firstLine="284"/>
            </w:pPr>
            <w:r w:rsidRPr="00C557EC">
              <w:t>ER3</w:t>
            </w:r>
          </w:p>
        </w:tc>
        <w:tc>
          <w:tcPr>
            <w:tcW w:w="3686" w:type="dxa"/>
          </w:tcPr>
          <w:p w14:paraId="22C44C9F" w14:textId="77777777" w:rsidR="00E52F1D" w:rsidRPr="00C557EC" w:rsidRDefault="00E52F1D" w:rsidP="00DF7D98">
            <w:pPr>
              <w:cnfStyle w:val="000000100000" w:firstRow="0" w:lastRow="0" w:firstColumn="0" w:lastColumn="0" w:oddVBand="0" w:evenVBand="0" w:oddHBand="1" w:evenHBand="0" w:firstRowFirstColumn="0" w:firstRowLastColumn="0" w:lastRowFirstColumn="0" w:lastRowLastColumn="0"/>
            </w:pPr>
            <w:r w:rsidRPr="00C557EC">
              <w:t>European or National Laws and Regulations have been misunderstood</w:t>
            </w:r>
          </w:p>
        </w:tc>
        <w:tc>
          <w:tcPr>
            <w:tcW w:w="1701" w:type="dxa"/>
          </w:tcPr>
          <w:p w14:paraId="5FBC404F"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50%</w:t>
            </w:r>
          </w:p>
        </w:tc>
        <w:tc>
          <w:tcPr>
            <w:tcW w:w="2541" w:type="dxa"/>
          </w:tcPr>
          <w:p w14:paraId="53FBFAA7"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Reputational Damage.</w:t>
            </w:r>
          </w:p>
          <w:p w14:paraId="04CBBE59"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17522278"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Financial losses.</w:t>
            </w:r>
          </w:p>
          <w:p w14:paraId="450109AB"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p>
          <w:p w14:paraId="53DCC82D" w14:textId="77777777" w:rsidR="00E52F1D" w:rsidRPr="00C557EC" w:rsidRDefault="00E52F1D" w:rsidP="00DF7D98">
            <w:pPr>
              <w:ind w:firstLine="284"/>
              <w:cnfStyle w:val="000000100000" w:firstRow="0" w:lastRow="0" w:firstColumn="0" w:lastColumn="0" w:oddVBand="0" w:evenVBand="0" w:oddHBand="1" w:evenHBand="0" w:firstRowFirstColumn="0" w:firstRowLastColumn="0" w:lastRowFirstColumn="0" w:lastRowLastColumn="0"/>
            </w:pPr>
            <w:r w:rsidRPr="00C557EC">
              <w:t>Legal Penalties.</w:t>
            </w:r>
          </w:p>
        </w:tc>
      </w:tr>
    </w:tbl>
    <w:p w14:paraId="6DE4BDD1" w14:textId="284E94AD" w:rsidR="00E52F1D" w:rsidRPr="00C557EC" w:rsidRDefault="00E52F1D" w:rsidP="00E52F1D">
      <w:pPr>
        <w:pStyle w:val="Heading2"/>
        <w:numPr>
          <w:ilvl w:val="0"/>
          <w:numId w:val="29"/>
        </w:numPr>
      </w:pPr>
      <w:bookmarkStart w:id="106" w:name="_Toc165841081"/>
      <w:r w:rsidRPr="00C557EC">
        <w:t>Risk Classification and Mitigation Strategies</w:t>
      </w:r>
      <w:bookmarkEnd w:id="106"/>
    </w:p>
    <w:tbl>
      <w:tblPr>
        <w:tblW w:w="8613" w:type="dxa"/>
        <w:tblInd w:w="-118" w:type="dxa"/>
        <w:tblLook w:val="04A0" w:firstRow="1" w:lastRow="0" w:firstColumn="1" w:lastColumn="0" w:noHBand="0" w:noVBand="1"/>
      </w:tblPr>
      <w:tblGrid>
        <w:gridCol w:w="972"/>
        <w:gridCol w:w="1030"/>
        <w:gridCol w:w="941"/>
        <w:gridCol w:w="1134"/>
        <w:gridCol w:w="1134"/>
        <w:gridCol w:w="3402"/>
      </w:tblGrid>
      <w:tr w:rsidR="00E52F1D" w:rsidRPr="00C557EC" w14:paraId="3BD4C52A" w14:textId="77777777" w:rsidTr="008F7C96">
        <w:trPr>
          <w:trHeight w:val="1600"/>
        </w:trPr>
        <w:tc>
          <w:tcPr>
            <w:tcW w:w="97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80D7229" w14:textId="77777777" w:rsidR="00E52F1D" w:rsidRPr="00C557EC" w:rsidRDefault="00E52F1D" w:rsidP="00DF7D98">
            <w:pPr>
              <w:jc w:val="center"/>
              <w:rPr>
                <w:rFonts w:eastAsia="Times New Roman"/>
                <w:color w:val="000000"/>
                <w:sz w:val="24"/>
                <w:szCs w:val="24"/>
                <w:lang w:eastAsia="en-IN"/>
              </w:rPr>
            </w:pPr>
            <w:bookmarkStart w:id="107" w:name="RANGE!A1"/>
            <w:r w:rsidRPr="00C557EC">
              <w:rPr>
                <w:rFonts w:eastAsia="Times New Roman"/>
                <w:color w:val="000000"/>
                <w:sz w:val="24"/>
                <w:szCs w:val="24"/>
                <w:lang w:eastAsia="en-IN"/>
              </w:rPr>
              <w:t>No</w:t>
            </w:r>
            <w:bookmarkEnd w:id="107"/>
            <w:r w:rsidRPr="00C557EC">
              <w:rPr>
                <w:rFonts w:eastAsia="Times New Roman"/>
                <w:color w:val="000000"/>
                <w:sz w:val="24"/>
                <w:szCs w:val="24"/>
                <w:lang w:eastAsia="en-IN"/>
              </w:rPr>
              <w:t>.</w:t>
            </w:r>
          </w:p>
        </w:tc>
        <w:tc>
          <w:tcPr>
            <w:tcW w:w="1030" w:type="dxa"/>
            <w:tcBorders>
              <w:top w:val="single" w:sz="8" w:space="0" w:color="auto"/>
              <w:left w:val="nil"/>
              <w:bottom w:val="single" w:sz="4" w:space="0" w:color="auto"/>
              <w:right w:val="single" w:sz="4" w:space="0" w:color="auto"/>
            </w:tcBorders>
            <w:shd w:val="clear" w:color="auto" w:fill="auto"/>
            <w:noWrap/>
            <w:vAlign w:val="center"/>
            <w:hideMark/>
          </w:tcPr>
          <w:p w14:paraId="36E19697"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Mitigate</w:t>
            </w:r>
          </w:p>
        </w:tc>
        <w:tc>
          <w:tcPr>
            <w:tcW w:w="941" w:type="dxa"/>
            <w:tcBorders>
              <w:top w:val="single" w:sz="8" w:space="0" w:color="auto"/>
              <w:left w:val="nil"/>
              <w:bottom w:val="single" w:sz="4" w:space="0" w:color="auto"/>
              <w:right w:val="single" w:sz="4" w:space="0" w:color="auto"/>
            </w:tcBorders>
            <w:shd w:val="clear" w:color="auto" w:fill="auto"/>
            <w:noWrap/>
            <w:vAlign w:val="center"/>
            <w:hideMark/>
          </w:tcPr>
          <w:p w14:paraId="075AF6E6"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Omit</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47BE9971"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Delegate</w:t>
            </w:r>
          </w:p>
        </w:tc>
        <w:tc>
          <w:tcPr>
            <w:tcW w:w="1134" w:type="dxa"/>
            <w:tcBorders>
              <w:top w:val="single" w:sz="8" w:space="0" w:color="auto"/>
              <w:left w:val="nil"/>
              <w:bottom w:val="single" w:sz="4" w:space="0" w:color="auto"/>
              <w:right w:val="single" w:sz="4" w:space="0" w:color="auto"/>
            </w:tcBorders>
            <w:shd w:val="clear" w:color="auto" w:fill="auto"/>
            <w:noWrap/>
            <w:vAlign w:val="center"/>
            <w:hideMark/>
          </w:tcPr>
          <w:p w14:paraId="76114D41"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Accept</w:t>
            </w:r>
          </w:p>
        </w:tc>
        <w:tc>
          <w:tcPr>
            <w:tcW w:w="3402" w:type="dxa"/>
            <w:tcBorders>
              <w:top w:val="single" w:sz="8" w:space="0" w:color="auto"/>
              <w:left w:val="nil"/>
              <w:bottom w:val="single" w:sz="4" w:space="0" w:color="auto"/>
              <w:right w:val="single" w:sz="8" w:space="0" w:color="auto"/>
            </w:tcBorders>
            <w:shd w:val="clear" w:color="auto" w:fill="auto"/>
            <w:noWrap/>
            <w:vAlign w:val="center"/>
            <w:hideMark/>
          </w:tcPr>
          <w:p w14:paraId="10CDA237"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Solution</w:t>
            </w:r>
          </w:p>
        </w:tc>
      </w:tr>
      <w:tr w:rsidR="00E52F1D" w:rsidRPr="00C557EC" w14:paraId="4A2A12D5"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6C9CA409"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TR1</w:t>
            </w:r>
          </w:p>
        </w:tc>
        <w:tc>
          <w:tcPr>
            <w:tcW w:w="1030" w:type="dxa"/>
            <w:tcBorders>
              <w:top w:val="nil"/>
              <w:left w:val="nil"/>
              <w:bottom w:val="single" w:sz="4" w:space="0" w:color="auto"/>
              <w:right w:val="single" w:sz="4" w:space="0" w:color="auto"/>
            </w:tcBorders>
            <w:shd w:val="clear" w:color="auto" w:fill="auto"/>
            <w:noWrap/>
            <w:vAlign w:val="center"/>
            <w:hideMark/>
          </w:tcPr>
          <w:p w14:paraId="504DEDEC"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58AD4BE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B46B119"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3204B212" w14:textId="77777777" w:rsidR="00E52F1D" w:rsidRPr="00C557EC" w:rsidRDefault="00E52F1D" w:rsidP="00DF7D98">
            <w:pPr>
              <w:jc w:val="center"/>
              <w:rPr>
                <w:rFonts w:eastAsia="Times New Roman"/>
                <w:b/>
                <w:color w:val="000000"/>
                <w:sz w:val="40"/>
                <w:szCs w:val="40"/>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793039E6" w14:textId="77777777" w:rsidR="00E52F1D" w:rsidRPr="00C557EC" w:rsidRDefault="00E52F1D" w:rsidP="00DF7D98">
            <w:pPr>
              <w:jc w:val="left"/>
              <w:rPr>
                <w:rFonts w:eastAsia="Times New Roman"/>
                <w:color w:val="000000"/>
                <w:sz w:val="24"/>
                <w:szCs w:val="24"/>
                <w:lang w:eastAsia="en-IN"/>
              </w:rPr>
            </w:pPr>
            <w:r w:rsidRPr="00C557EC">
              <w:rPr>
                <w:rFonts w:eastAsia="Times New Roman"/>
                <w:color w:val="000000"/>
                <w:sz w:val="24"/>
                <w:szCs w:val="24"/>
                <w:lang w:eastAsia="en-IN"/>
              </w:rPr>
              <w:t>We will use mobile network, Internet</w:t>
            </w:r>
          </w:p>
        </w:tc>
      </w:tr>
      <w:tr w:rsidR="00E52F1D" w:rsidRPr="00C557EC" w14:paraId="6E1AC014"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4B214CF8"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TR2</w:t>
            </w:r>
          </w:p>
        </w:tc>
        <w:tc>
          <w:tcPr>
            <w:tcW w:w="1030" w:type="dxa"/>
            <w:tcBorders>
              <w:top w:val="nil"/>
              <w:left w:val="nil"/>
              <w:bottom w:val="single" w:sz="4" w:space="0" w:color="auto"/>
              <w:right w:val="single" w:sz="4" w:space="0" w:color="auto"/>
            </w:tcBorders>
            <w:shd w:val="clear" w:color="auto" w:fill="auto"/>
            <w:noWrap/>
            <w:vAlign w:val="center"/>
            <w:hideMark/>
          </w:tcPr>
          <w:p w14:paraId="5792ACE5"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30FFAF20"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5BEE219C"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598C4658"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3402" w:type="dxa"/>
            <w:tcBorders>
              <w:top w:val="nil"/>
              <w:left w:val="nil"/>
              <w:bottom w:val="single" w:sz="4" w:space="0" w:color="auto"/>
              <w:right w:val="single" w:sz="8" w:space="0" w:color="auto"/>
            </w:tcBorders>
            <w:shd w:val="clear" w:color="auto" w:fill="auto"/>
            <w:noWrap/>
            <w:vAlign w:val="center"/>
            <w:hideMark/>
          </w:tcPr>
          <w:p w14:paraId="757394A7" w14:textId="77777777" w:rsidR="00E52F1D" w:rsidRPr="00C557EC" w:rsidRDefault="00E52F1D" w:rsidP="00DF7D98">
            <w:pPr>
              <w:jc w:val="left"/>
              <w:rPr>
                <w:rFonts w:eastAsia="Times New Roman"/>
                <w:color w:val="000000"/>
                <w:sz w:val="24"/>
                <w:szCs w:val="24"/>
                <w:lang w:eastAsia="en-IN"/>
              </w:rPr>
            </w:pPr>
            <w:r w:rsidRPr="00C557EC">
              <w:rPr>
                <w:rFonts w:eastAsia="Times New Roman"/>
                <w:color w:val="000000"/>
                <w:sz w:val="24"/>
                <w:szCs w:val="24"/>
                <w:lang w:eastAsia="en-IN"/>
              </w:rPr>
              <w:t>We are delivering highly tested software where we have spent time testing</w:t>
            </w:r>
          </w:p>
        </w:tc>
      </w:tr>
      <w:tr w:rsidR="00E52F1D" w:rsidRPr="00C557EC" w14:paraId="57E760D5"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1347B162"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lastRenderedPageBreak/>
              <w:t>TR3</w:t>
            </w:r>
          </w:p>
        </w:tc>
        <w:tc>
          <w:tcPr>
            <w:tcW w:w="1030" w:type="dxa"/>
            <w:tcBorders>
              <w:top w:val="nil"/>
              <w:left w:val="nil"/>
              <w:bottom w:val="single" w:sz="4" w:space="0" w:color="auto"/>
              <w:right w:val="single" w:sz="4" w:space="0" w:color="auto"/>
            </w:tcBorders>
            <w:shd w:val="clear" w:color="auto" w:fill="auto"/>
            <w:noWrap/>
            <w:vAlign w:val="center"/>
            <w:hideMark/>
          </w:tcPr>
          <w:p w14:paraId="406CC8A7"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285A9685"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364D3CB7"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C1F0E7F"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5E7C0C0E" w14:textId="77777777" w:rsidR="00E52F1D" w:rsidRPr="00C557EC" w:rsidRDefault="00E52F1D" w:rsidP="00DF7D98">
            <w:pPr>
              <w:jc w:val="left"/>
              <w:rPr>
                <w:rFonts w:eastAsia="Times New Roman"/>
                <w:color w:val="000000"/>
                <w:sz w:val="24"/>
                <w:szCs w:val="24"/>
                <w:lang w:eastAsia="en-IN"/>
              </w:rPr>
            </w:pPr>
            <w:r w:rsidRPr="00C557EC">
              <w:rPr>
                <w:rStyle w:val="ui-provider"/>
              </w:rPr>
              <w:t>We will equip the facility with backup AR devices to ensure that there is no interruption in the repair processes in case the primary AR hardware fails. This allows technicians to quickly switch to a backup device without losing significant time or compromising the repair process</w:t>
            </w:r>
          </w:p>
        </w:tc>
      </w:tr>
      <w:tr w:rsidR="00E52F1D" w:rsidRPr="00C557EC" w14:paraId="7220769D"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627AACDC"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ER1</w:t>
            </w:r>
          </w:p>
        </w:tc>
        <w:tc>
          <w:tcPr>
            <w:tcW w:w="1030" w:type="dxa"/>
            <w:tcBorders>
              <w:top w:val="nil"/>
              <w:left w:val="nil"/>
              <w:bottom w:val="single" w:sz="4" w:space="0" w:color="auto"/>
              <w:right w:val="single" w:sz="4" w:space="0" w:color="auto"/>
            </w:tcBorders>
            <w:shd w:val="clear" w:color="auto" w:fill="auto"/>
            <w:noWrap/>
            <w:vAlign w:val="center"/>
            <w:hideMark/>
          </w:tcPr>
          <w:p w14:paraId="174659D4"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00F0CEB2"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31362A61"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604890F"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770ABDCE" w14:textId="77777777" w:rsidR="00E52F1D" w:rsidRPr="00C557EC" w:rsidRDefault="00E52F1D" w:rsidP="00DF7D98">
            <w:pPr>
              <w:jc w:val="left"/>
              <w:rPr>
                <w:rFonts w:eastAsia="Times New Roman"/>
                <w:color w:val="000000"/>
                <w:sz w:val="24"/>
                <w:szCs w:val="24"/>
                <w:lang w:eastAsia="en-IN"/>
              </w:rPr>
            </w:pPr>
            <w:r w:rsidRPr="00C557EC">
              <w:rPr>
                <w:rFonts w:eastAsia="Times New Roman"/>
                <w:color w:val="000000"/>
                <w:sz w:val="24"/>
                <w:szCs w:val="24"/>
                <w:lang w:eastAsia="en-IN"/>
              </w:rPr>
              <w:t xml:space="preserve">Inclusion in </w:t>
            </w:r>
            <w:proofErr w:type="gramStart"/>
            <w:r w:rsidRPr="00C557EC">
              <w:rPr>
                <w:rFonts w:eastAsia="Times New Roman"/>
                <w:color w:val="000000"/>
                <w:sz w:val="24"/>
                <w:szCs w:val="24"/>
                <w:lang w:eastAsia="en-IN"/>
              </w:rPr>
              <w:t>stakeholders</w:t>
            </w:r>
            <w:proofErr w:type="gramEnd"/>
            <w:r w:rsidRPr="00C557EC">
              <w:rPr>
                <w:rFonts w:eastAsia="Times New Roman"/>
                <w:color w:val="000000"/>
                <w:sz w:val="24"/>
                <w:szCs w:val="24"/>
                <w:lang w:eastAsia="en-IN"/>
              </w:rPr>
              <w:t xml:space="preserve"> information flow</w:t>
            </w:r>
          </w:p>
        </w:tc>
      </w:tr>
      <w:tr w:rsidR="00E52F1D" w:rsidRPr="00C557EC" w14:paraId="17F517A5"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6273677C"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ER2</w:t>
            </w:r>
          </w:p>
        </w:tc>
        <w:tc>
          <w:tcPr>
            <w:tcW w:w="1030" w:type="dxa"/>
            <w:tcBorders>
              <w:top w:val="nil"/>
              <w:left w:val="nil"/>
              <w:bottom w:val="single" w:sz="4" w:space="0" w:color="auto"/>
              <w:right w:val="single" w:sz="4" w:space="0" w:color="auto"/>
            </w:tcBorders>
            <w:shd w:val="clear" w:color="auto" w:fill="auto"/>
            <w:noWrap/>
            <w:vAlign w:val="center"/>
            <w:hideMark/>
          </w:tcPr>
          <w:p w14:paraId="0055E308"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79F35B5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804ADC5"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368B1C3C"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11C6F015" w14:textId="77777777" w:rsidR="00E52F1D" w:rsidRPr="00C557EC" w:rsidRDefault="00E52F1D" w:rsidP="00DF7D98">
            <w:pPr>
              <w:jc w:val="left"/>
              <w:rPr>
                <w:rFonts w:eastAsia="Times New Roman"/>
                <w:color w:val="000000"/>
                <w:sz w:val="24"/>
                <w:szCs w:val="24"/>
                <w:lang w:eastAsia="en-IN"/>
              </w:rPr>
            </w:pPr>
            <w:r w:rsidRPr="00C557EC">
              <w:rPr>
                <w:rFonts w:eastAsia="Times New Roman"/>
                <w:color w:val="000000"/>
                <w:sz w:val="24"/>
                <w:szCs w:val="24"/>
                <w:lang w:eastAsia="en-IN"/>
              </w:rPr>
              <w:t xml:space="preserve">Inclusion in </w:t>
            </w:r>
            <w:proofErr w:type="gramStart"/>
            <w:r w:rsidRPr="00C557EC">
              <w:rPr>
                <w:rFonts w:eastAsia="Times New Roman"/>
                <w:color w:val="000000"/>
                <w:sz w:val="24"/>
                <w:szCs w:val="24"/>
                <w:lang w:eastAsia="en-IN"/>
              </w:rPr>
              <w:t>stakeholders</w:t>
            </w:r>
            <w:proofErr w:type="gramEnd"/>
            <w:r w:rsidRPr="00C557EC">
              <w:rPr>
                <w:rFonts w:eastAsia="Times New Roman"/>
                <w:color w:val="000000"/>
                <w:sz w:val="24"/>
                <w:szCs w:val="24"/>
                <w:lang w:eastAsia="en-IN"/>
              </w:rPr>
              <w:t xml:space="preserve"> information flow</w:t>
            </w:r>
          </w:p>
        </w:tc>
      </w:tr>
      <w:tr w:rsidR="00E52F1D" w:rsidRPr="00C557EC" w14:paraId="3B450965"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3098C964"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ER3</w:t>
            </w:r>
          </w:p>
        </w:tc>
        <w:tc>
          <w:tcPr>
            <w:tcW w:w="1030" w:type="dxa"/>
            <w:tcBorders>
              <w:top w:val="nil"/>
              <w:left w:val="nil"/>
              <w:bottom w:val="single" w:sz="4" w:space="0" w:color="auto"/>
              <w:right w:val="single" w:sz="4" w:space="0" w:color="auto"/>
            </w:tcBorders>
            <w:shd w:val="clear" w:color="auto" w:fill="auto"/>
            <w:noWrap/>
            <w:vAlign w:val="center"/>
            <w:hideMark/>
          </w:tcPr>
          <w:p w14:paraId="7072E0DC"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02294878"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4CDD07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66C3AA98"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7B74649E" w14:textId="77777777" w:rsidR="00E52F1D" w:rsidRPr="00C557EC" w:rsidRDefault="00E52F1D" w:rsidP="00DF7D98">
            <w:pPr>
              <w:jc w:val="left"/>
              <w:rPr>
                <w:rFonts w:eastAsia="Times New Roman"/>
                <w:color w:val="000000"/>
                <w:sz w:val="24"/>
                <w:szCs w:val="24"/>
                <w:lang w:eastAsia="en-IN"/>
              </w:rPr>
            </w:pPr>
            <w:r w:rsidRPr="00C557EC">
              <w:rPr>
                <w:rFonts w:ascii="Arial" w:hAnsi="Arial" w:cs="Arial"/>
                <w:color w:val="1C1C1C"/>
                <w:sz w:val="21"/>
                <w:szCs w:val="21"/>
                <w:shd w:val="clear" w:color="auto" w:fill="FFFFFF"/>
              </w:rPr>
              <w:t>Refining and validating requirements through iteration is important to minimize errors and meet desired specifications.</w:t>
            </w:r>
          </w:p>
        </w:tc>
      </w:tr>
      <w:tr w:rsidR="00E52F1D" w:rsidRPr="00C557EC" w14:paraId="728DB510"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6286353E"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SR1</w:t>
            </w:r>
          </w:p>
        </w:tc>
        <w:tc>
          <w:tcPr>
            <w:tcW w:w="1030" w:type="dxa"/>
            <w:tcBorders>
              <w:top w:val="nil"/>
              <w:left w:val="nil"/>
              <w:bottom w:val="single" w:sz="4" w:space="0" w:color="auto"/>
              <w:right w:val="single" w:sz="4" w:space="0" w:color="auto"/>
            </w:tcBorders>
            <w:shd w:val="clear" w:color="auto" w:fill="auto"/>
            <w:noWrap/>
            <w:vAlign w:val="center"/>
            <w:hideMark/>
          </w:tcPr>
          <w:p w14:paraId="51B56549"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36FB9296"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6C336200"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A438E38"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5CB3A354" w14:textId="77777777" w:rsidR="00E52F1D" w:rsidRPr="00C557EC" w:rsidRDefault="00E52F1D" w:rsidP="00DF7D98">
            <w:pPr>
              <w:jc w:val="left"/>
              <w:rPr>
                <w:rFonts w:eastAsia="Times New Roman"/>
                <w:color w:val="000000"/>
                <w:sz w:val="24"/>
                <w:szCs w:val="24"/>
                <w:lang w:eastAsia="en-IN"/>
              </w:rPr>
            </w:pPr>
            <w:r w:rsidRPr="00C557EC">
              <w:rPr>
                <w:rFonts w:ascii="Arial" w:hAnsi="Arial" w:cs="Arial"/>
                <w:color w:val="1C1C1C"/>
                <w:sz w:val="21"/>
                <w:szCs w:val="21"/>
                <w:shd w:val="clear" w:color="auto" w:fill="FFFFFF"/>
              </w:rPr>
              <w:t>Train and certify operators to use heavy machinery. Establish clear operating procedures and safety protocols for all equipment. Communicate instructions to staff and enforce adherence</w:t>
            </w:r>
          </w:p>
        </w:tc>
      </w:tr>
      <w:tr w:rsidR="00E52F1D" w:rsidRPr="00C557EC" w14:paraId="27549C73"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41682810"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lastRenderedPageBreak/>
              <w:t>SR2</w:t>
            </w:r>
          </w:p>
        </w:tc>
        <w:tc>
          <w:tcPr>
            <w:tcW w:w="1030" w:type="dxa"/>
            <w:tcBorders>
              <w:top w:val="nil"/>
              <w:left w:val="nil"/>
              <w:bottom w:val="single" w:sz="4" w:space="0" w:color="auto"/>
              <w:right w:val="single" w:sz="4" w:space="0" w:color="auto"/>
            </w:tcBorders>
            <w:shd w:val="clear" w:color="auto" w:fill="auto"/>
            <w:noWrap/>
            <w:vAlign w:val="center"/>
            <w:hideMark/>
          </w:tcPr>
          <w:p w14:paraId="53D5D463"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4D41CD5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06FEB68"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10A6DC56"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6C5F83EA" w14:textId="77777777" w:rsidR="00E52F1D" w:rsidRPr="00C557EC" w:rsidRDefault="00E52F1D" w:rsidP="00DF7D98">
            <w:pPr>
              <w:jc w:val="left"/>
              <w:rPr>
                <w:rFonts w:eastAsia="Times New Roman"/>
                <w:color w:val="000000"/>
                <w:sz w:val="24"/>
                <w:szCs w:val="24"/>
                <w:lang w:eastAsia="en-IN"/>
              </w:rPr>
            </w:pPr>
            <w:r w:rsidRPr="00C557EC">
              <w:rPr>
                <w:rFonts w:ascii="Arial" w:hAnsi="Arial" w:cs="Arial"/>
                <w:color w:val="1C1C1C"/>
                <w:sz w:val="21"/>
                <w:szCs w:val="21"/>
                <w:shd w:val="clear" w:color="auto" w:fill="FFFFFF"/>
              </w:rPr>
              <w:t>Train and certify operators to use heavy machinery. Establish clear operating procedures and safety protocols for all equipment. Communicate instructions to staff and enforce adherence</w:t>
            </w:r>
          </w:p>
        </w:tc>
      </w:tr>
      <w:tr w:rsidR="00E52F1D" w:rsidRPr="00C557EC" w14:paraId="41358750"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7402A5BD"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SR3</w:t>
            </w:r>
          </w:p>
        </w:tc>
        <w:tc>
          <w:tcPr>
            <w:tcW w:w="1030" w:type="dxa"/>
            <w:tcBorders>
              <w:top w:val="nil"/>
              <w:left w:val="nil"/>
              <w:bottom w:val="single" w:sz="4" w:space="0" w:color="auto"/>
              <w:right w:val="single" w:sz="4" w:space="0" w:color="auto"/>
            </w:tcBorders>
            <w:shd w:val="clear" w:color="auto" w:fill="auto"/>
            <w:noWrap/>
            <w:vAlign w:val="center"/>
            <w:hideMark/>
          </w:tcPr>
          <w:p w14:paraId="249D4C2E"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418058C0"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3D9A7FF"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1134" w:type="dxa"/>
            <w:tcBorders>
              <w:top w:val="nil"/>
              <w:left w:val="nil"/>
              <w:bottom w:val="single" w:sz="4" w:space="0" w:color="auto"/>
              <w:right w:val="single" w:sz="4" w:space="0" w:color="auto"/>
            </w:tcBorders>
            <w:shd w:val="clear" w:color="auto" w:fill="auto"/>
            <w:noWrap/>
            <w:vAlign w:val="center"/>
            <w:hideMark/>
          </w:tcPr>
          <w:p w14:paraId="000ED136"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537CA390" w14:textId="77777777" w:rsidR="00E52F1D" w:rsidRPr="00C557EC" w:rsidRDefault="00E52F1D" w:rsidP="00DF7D98">
            <w:pPr>
              <w:jc w:val="left"/>
              <w:rPr>
                <w:rStyle w:val="selectable-text"/>
              </w:rPr>
            </w:pPr>
            <w:r w:rsidRPr="00C557EC">
              <w:rPr>
                <w:rStyle w:val="selectable-text"/>
              </w:rPr>
              <w:t>Get comprehensive insurance coverage for AR hardware to minimize financial losses due to theft or damage. The policy should cover replacement costs and any loss of business that may result from the unavailability of critical equipment.</w:t>
            </w:r>
          </w:p>
          <w:p w14:paraId="6F9BA5D3" w14:textId="77777777" w:rsidR="00E52F1D" w:rsidRPr="00C557EC" w:rsidRDefault="00E52F1D" w:rsidP="00DF7D98">
            <w:pPr>
              <w:jc w:val="left"/>
              <w:rPr>
                <w:rFonts w:eastAsia="Times New Roman"/>
                <w:color w:val="000000"/>
                <w:sz w:val="24"/>
                <w:szCs w:val="24"/>
                <w:lang w:eastAsia="en-IN"/>
              </w:rPr>
            </w:pPr>
          </w:p>
        </w:tc>
      </w:tr>
      <w:tr w:rsidR="00E52F1D" w:rsidRPr="00C557EC" w14:paraId="49534E4B"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3D94E50D"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SR4</w:t>
            </w:r>
          </w:p>
        </w:tc>
        <w:tc>
          <w:tcPr>
            <w:tcW w:w="1030" w:type="dxa"/>
            <w:tcBorders>
              <w:top w:val="nil"/>
              <w:left w:val="nil"/>
              <w:bottom w:val="single" w:sz="4" w:space="0" w:color="auto"/>
              <w:right w:val="single" w:sz="4" w:space="0" w:color="auto"/>
            </w:tcBorders>
            <w:shd w:val="clear" w:color="auto" w:fill="auto"/>
            <w:noWrap/>
            <w:vAlign w:val="center"/>
            <w:hideMark/>
          </w:tcPr>
          <w:p w14:paraId="1423E729"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4067D5A7"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6A7C45A0"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3C8802C9"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48DFB5EE" w14:textId="77777777" w:rsidR="00E52F1D" w:rsidRPr="00C557EC" w:rsidRDefault="00E52F1D" w:rsidP="00DF7D98">
            <w:pPr>
              <w:jc w:val="left"/>
              <w:rPr>
                <w:rFonts w:eastAsia="Times New Roman"/>
                <w:color w:val="000000"/>
                <w:sz w:val="24"/>
                <w:szCs w:val="24"/>
                <w:lang w:eastAsia="en-IN"/>
              </w:rPr>
            </w:pPr>
            <w:r w:rsidRPr="00C557EC">
              <w:rPr>
                <w:rFonts w:ascii="Arial" w:hAnsi="Arial" w:cs="Arial"/>
                <w:color w:val="1C1C1C"/>
                <w:sz w:val="21"/>
                <w:szCs w:val="21"/>
                <w:shd w:val="clear" w:color="auto" w:fill="FFFFFF"/>
              </w:rPr>
              <w:t>Regularly update your AR applications and underlying systems with the latest security patches to defend against new threats.</w:t>
            </w:r>
          </w:p>
        </w:tc>
      </w:tr>
      <w:tr w:rsidR="00E52F1D" w:rsidRPr="00C557EC" w14:paraId="3B00AE92"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1BEF5D21"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BR1</w:t>
            </w:r>
          </w:p>
        </w:tc>
        <w:tc>
          <w:tcPr>
            <w:tcW w:w="1030" w:type="dxa"/>
            <w:tcBorders>
              <w:top w:val="nil"/>
              <w:left w:val="nil"/>
              <w:bottom w:val="single" w:sz="4" w:space="0" w:color="auto"/>
              <w:right w:val="single" w:sz="4" w:space="0" w:color="auto"/>
            </w:tcBorders>
            <w:shd w:val="clear" w:color="auto" w:fill="auto"/>
            <w:noWrap/>
            <w:vAlign w:val="center"/>
            <w:hideMark/>
          </w:tcPr>
          <w:p w14:paraId="48D47236"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192E5670"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21B6D1D8"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D9D060F"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0BFE6F4E" w14:textId="77777777" w:rsidR="00E52F1D" w:rsidRPr="00C557EC" w:rsidRDefault="00E52F1D" w:rsidP="00DF7D98">
            <w:pPr>
              <w:jc w:val="left"/>
              <w:rPr>
                <w:rFonts w:eastAsia="Times New Roman"/>
                <w:color w:val="000000"/>
                <w:sz w:val="24"/>
                <w:szCs w:val="24"/>
                <w:lang w:eastAsia="en-IN"/>
              </w:rPr>
            </w:pPr>
            <w:r w:rsidRPr="00C557EC">
              <w:rPr>
                <w:rFonts w:ascii="Arial" w:hAnsi="Arial" w:cs="Arial"/>
                <w:color w:val="1C1C1C"/>
                <w:sz w:val="21"/>
                <w:szCs w:val="21"/>
                <w:shd w:val="clear" w:color="auto" w:fill="FFFFFF"/>
              </w:rPr>
              <w:t>Regularly review revenue targets to ensure they are realistic.</w:t>
            </w:r>
          </w:p>
        </w:tc>
      </w:tr>
      <w:tr w:rsidR="00E52F1D" w:rsidRPr="00C557EC" w14:paraId="60AD0F00"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2435E976"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BR2</w:t>
            </w:r>
          </w:p>
        </w:tc>
        <w:tc>
          <w:tcPr>
            <w:tcW w:w="1030" w:type="dxa"/>
            <w:tcBorders>
              <w:top w:val="nil"/>
              <w:left w:val="nil"/>
              <w:bottom w:val="single" w:sz="4" w:space="0" w:color="auto"/>
              <w:right w:val="single" w:sz="4" w:space="0" w:color="auto"/>
            </w:tcBorders>
            <w:shd w:val="clear" w:color="auto" w:fill="auto"/>
            <w:noWrap/>
            <w:vAlign w:val="center"/>
            <w:hideMark/>
          </w:tcPr>
          <w:p w14:paraId="434A2637"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0EA8D75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E5AB3E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8B533DB"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3402" w:type="dxa"/>
            <w:tcBorders>
              <w:top w:val="nil"/>
              <w:left w:val="nil"/>
              <w:bottom w:val="single" w:sz="4" w:space="0" w:color="auto"/>
              <w:right w:val="single" w:sz="8" w:space="0" w:color="auto"/>
            </w:tcBorders>
            <w:shd w:val="clear" w:color="auto" w:fill="auto"/>
            <w:noWrap/>
            <w:vAlign w:val="center"/>
            <w:hideMark/>
          </w:tcPr>
          <w:p w14:paraId="5A935191" w14:textId="77777777" w:rsidR="00E52F1D" w:rsidRPr="00C557EC" w:rsidRDefault="00E52F1D" w:rsidP="00DF7D98">
            <w:pPr>
              <w:jc w:val="left"/>
              <w:rPr>
                <w:rFonts w:eastAsia="Times New Roman"/>
                <w:color w:val="000000"/>
                <w:sz w:val="24"/>
                <w:szCs w:val="24"/>
                <w:lang w:eastAsia="en-IN"/>
              </w:rPr>
            </w:pPr>
            <w:r w:rsidRPr="00C557EC">
              <w:rPr>
                <w:rStyle w:val="ui-provider"/>
              </w:rPr>
              <w:t>Invest in R&amp;D to improve your product and introduce new features to stay ahead of competitors. This maintains a competitive edge and makes it harder for competitors to catch up.</w:t>
            </w:r>
          </w:p>
        </w:tc>
      </w:tr>
      <w:tr w:rsidR="00E52F1D" w:rsidRPr="00C557EC" w14:paraId="589E9F64"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6A255F58"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lastRenderedPageBreak/>
              <w:t>BR3</w:t>
            </w:r>
          </w:p>
        </w:tc>
        <w:tc>
          <w:tcPr>
            <w:tcW w:w="1030" w:type="dxa"/>
            <w:tcBorders>
              <w:top w:val="nil"/>
              <w:left w:val="nil"/>
              <w:bottom w:val="single" w:sz="4" w:space="0" w:color="auto"/>
              <w:right w:val="single" w:sz="4" w:space="0" w:color="auto"/>
            </w:tcBorders>
            <w:shd w:val="clear" w:color="auto" w:fill="auto"/>
            <w:noWrap/>
            <w:vAlign w:val="center"/>
            <w:hideMark/>
          </w:tcPr>
          <w:p w14:paraId="36C7A5D6"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2431C7AE"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24C615E2"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5E42575E"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3402" w:type="dxa"/>
            <w:tcBorders>
              <w:top w:val="nil"/>
              <w:left w:val="nil"/>
              <w:bottom w:val="single" w:sz="4" w:space="0" w:color="auto"/>
              <w:right w:val="single" w:sz="8" w:space="0" w:color="auto"/>
            </w:tcBorders>
            <w:shd w:val="clear" w:color="auto" w:fill="auto"/>
            <w:noWrap/>
            <w:vAlign w:val="center"/>
            <w:hideMark/>
          </w:tcPr>
          <w:p w14:paraId="321E89F1" w14:textId="77777777" w:rsidR="00E52F1D" w:rsidRPr="00C557EC" w:rsidRDefault="00E52F1D" w:rsidP="00DF7D98">
            <w:pPr>
              <w:jc w:val="left"/>
              <w:rPr>
                <w:rFonts w:eastAsia="Times New Roman"/>
                <w:color w:val="000000"/>
                <w:sz w:val="24"/>
                <w:szCs w:val="24"/>
                <w:lang w:eastAsia="en-IN"/>
              </w:rPr>
            </w:pPr>
            <w:r w:rsidRPr="00C557EC">
              <w:rPr>
                <w:rStyle w:val="ui-provider"/>
              </w:rPr>
              <w:t>Invest in R&amp;D to improve your product and introduce new features to stay ahead of competitors. This maintains a competitive edge and makes it harder for competitors to catch up.</w:t>
            </w:r>
          </w:p>
        </w:tc>
      </w:tr>
      <w:tr w:rsidR="00E52F1D" w:rsidRPr="00C557EC" w14:paraId="5868F450"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5855AC0C"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BR4</w:t>
            </w:r>
          </w:p>
        </w:tc>
        <w:tc>
          <w:tcPr>
            <w:tcW w:w="1030" w:type="dxa"/>
            <w:tcBorders>
              <w:top w:val="nil"/>
              <w:left w:val="nil"/>
              <w:bottom w:val="single" w:sz="4" w:space="0" w:color="auto"/>
              <w:right w:val="single" w:sz="4" w:space="0" w:color="auto"/>
            </w:tcBorders>
            <w:shd w:val="clear" w:color="auto" w:fill="auto"/>
            <w:noWrap/>
            <w:vAlign w:val="center"/>
            <w:hideMark/>
          </w:tcPr>
          <w:p w14:paraId="69B637B3"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0E83CB16"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112C489"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80AA8C9"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4BFA3250" w14:textId="77777777" w:rsidR="00E52F1D" w:rsidRPr="00C557EC" w:rsidRDefault="00E52F1D" w:rsidP="00DF7D98">
            <w:pPr>
              <w:jc w:val="left"/>
              <w:rPr>
                <w:rFonts w:eastAsia="Times New Roman"/>
                <w:color w:val="000000"/>
                <w:sz w:val="24"/>
                <w:szCs w:val="24"/>
                <w:lang w:eastAsia="en-IN"/>
              </w:rPr>
            </w:pPr>
            <w:r w:rsidRPr="00C557EC">
              <w:rPr>
                <w:rFonts w:eastAsia="Times New Roman"/>
                <w:sz w:val="24"/>
                <w:szCs w:val="24"/>
              </w:rPr>
              <w:t xml:space="preserve">Create a detailed budget accounting for all expenses and risks and set clear project milestones to monitor spending against deliverables. </w:t>
            </w:r>
          </w:p>
        </w:tc>
      </w:tr>
      <w:tr w:rsidR="00E52F1D" w:rsidRPr="00C557EC" w14:paraId="4BC3FCD3"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4D718551"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BR5</w:t>
            </w:r>
          </w:p>
        </w:tc>
        <w:tc>
          <w:tcPr>
            <w:tcW w:w="1030" w:type="dxa"/>
            <w:tcBorders>
              <w:top w:val="nil"/>
              <w:left w:val="nil"/>
              <w:bottom w:val="single" w:sz="4" w:space="0" w:color="auto"/>
              <w:right w:val="single" w:sz="4" w:space="0" w:color="auto"/>
            </w:tcBorders>
            <w:shd w:val="clear" w:color="auto" w:fill="auto"/>
            <w:noWrap/>
            <w:vAlign w:val="center"/>
            <w:hideMark/>
          </w:tcPr>
          <w:p w14:paraId="17144F9E"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013F160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6C3DA64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14218695"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6534C064" w14:textId="77777777" w:rsidR="00E52F1D" w:rsidRPr="00C557EC" w:rsidRDefault="00E52F1D" w:rsidP="00DF7D98">
            <w:pPr>
              <w:jc w:val="left"/>
              <w:rPr>
                <w:rFonts w:ascii="Segoe UI" w:eastAsia="Times New Roman" w:hAnsi="Segoe UI" w:cs="Segoe UI"/>
                <w:sz w:val="21"/>
                <w:szCs w:val="21"/>
              </w:rPr>
            </w:pPr>
            <w:proofErr w:type="spellStart"/>
            <w:r w:rsidRPr="00C557EC">
              <w:rPr>
                <w:rFonts w:ascii="Segoe UI" w:eastAsia="Times New Roman" w:hAnsi="Segoe UI" w:cs="Segoe UI"/>
                <w:sz w:val="21"/>
                <w:szCs w:val="21"/>
              </w:rPr>
              <w:t>Utilise</w:t>
            </w:r>
            <w:proofErr w:type="spellEnd"/>
            <w:r w:rsidRPr="00C557EC">
              <w:rPr>
                <w:rFonts w:ascii="Segoe UI" w:eastAsia="Times New Roman" w:hAnsi="Segoe UI" w:cs="Segoe UI"/>
                <w:sz w:val="21"/>
                <w:szCs w:val="21"/>
              </w:rPr>
              <w:t xml:space="preserve"> detailed project planning techniques such as work breakdown structures (WBS) to improve the accuracy of time estimations. This involves breaking down the project into smaller, manageable components and estimating the time required for each.</w:t>
            </w:r>
          </w:p>
          <w:p w14:paraId="33C5BA5C" w14:textId="77777777" w:rsidR="00E52F1D" w:rsidRPr="00C557EC" w:rsidRDefault="00E52F1D" w:rsidP="00DF7D98">
            <w:pPr>
              <w:jc w:val="left"/>
              <w:rPr>
                <w:rFonts w:ascii="Segoe UI" w:eastAsia="Times New Roman" w:hAnsi="Segoe UI" w:cs="Segoe UI"/>
                <w:sz w:val="21"/>
                <w:szCs w:val="21"/>
              </w:rPr>
            </w:pPr>
            <w:r w:rsidRPr="00C557EC">
              <w:rPr>
                <w:rFonts w:ascii="Segoe UI" w:eastAsia="Times New Roman" w:hAnsi="Segoe UI" w:cs="Segoe UI"/>
                <w:sz w:val="21"/>
                <w:szCs w:val="21"/>
              </w:rPr>
              <w:t>Add buffer times into the project schedule to accommodate unexpected delays.</w:t>
            </w:r>
          </w:p>
          <w:p w14:paraId="438B22D4" w14:textId="77777777" w:rsidR="00E52F1D" w:rsidRPr="00C557EC" w:rsidRDefault="00E52F1D" w:rsidP="00DF7D98">
            <w:pPr>
              <w:jc w:val="left"/>
              <w:rPr>
                <w:rFonts w:eastAsia="Times New Roman"/>
                <w:color w:val="000000"/>
                <w:sz w:val="24"/>
                <w:szCs w:val="24"/>
                <w:lang w:eastAsia="en-IN"/>
              </w:rPr>
            </w:pPr>
          </w:p>
        </w:tc>
      </w:tr>
      <w:tr w:rsidR="00E52F1D" w:rsidRPr="00C557EC" w14:paraId="158DF94C"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38C71460"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BR6</w:t>
            </w:r>
          </w:p>
        </w:tc>
        <w:tc>
          <w:tcPr>
            <w:tcW w:w="1030" w:type="dxa"/>
            <w:tcBorders>
              <w:top w:val="nil"/>
              <w:left w:val="nil"/>
              <w:bottom w:val="single" w:sz="4" w:space="0" w:color="auto"/>
              <w:right w:val="single" w:sz="4" w:space="0" w:color="auto"/>
            </w:tcBorders>
            <w:shd w:val="clear" w:color="auto" w:fill="auto"/>
            <w:noWrap/>
            <w:vAlign w:val="center"/>
            <w:hideMark/>
          </w:tcPr>
          <w:p w14:paraId="48658C07"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7AB9CA9F"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49F2D0C"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299005CB"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153B0DD2" w14:textId="77777777" w:rsidR="00E52F1D" w:rsidRPr="00C557EC" w:rsidRDefault="00E52F1D" w:rsidP="00DF7D98">
            <w:pPr>
              <w:jc w:val="left"/>
              <w:rPr>
                <w:rFonts w:eastAsia="Times New Roman"/>
                <w:color w:val="000000"/>
                <w:sz w:val="24"/>
                <w:szCs w:val="24"/>
                <w:lang w:eastAsia="en-IN"/>
              </w:rPr>
            </w:pPr>
            <w:r w:rsidRPr="00C557EC">
              <w:rPr>
                <w:rStyle w:val="ui-provider"/>
              </w:rPr>
              <w:t xml:space="preserve">Ensure adequate resources are allocated for each task to meet the set milestones. This includes </w:t>
            </w:r>
            <w:r w:rsidRPr="00C557EC">
              <w:rPr>
                <w:rStyle w:val="ui-provider"/>
              </w:rPr>
              <w:lastRenderedPageBreak/>
              <w:t>personnel, materials, and financial resources.</w:t>
            </w:r>
          </w:p>
        </w:tc>
      </w:tr>
      <w:tr w:rsidR="00E52F1D" w:rsidRPr="00C557EC" w14:paraId="7FC13E93"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02A1A172"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lastRenderedPageBreak/>
              <w:t>PR1</w:t>
            </w:r>
          </w:p>
        </w:tc>
        <w:tc>
          <w:tcPr>
            <w:tcW w:w="1030" w:type="dxa"/>
            <w:tcBorders>
              <w:top w:val="nil"/>
              <w:left w:val="nil"/>
              <w:bottom w:val="single" w:sz="4" w:space="0" w:color="auto"/>
              <w:right w:val="single" w:sz="4" w:space="0" w:color="auto"/>
            </w:tcBorders>
            <w:shd w:val="clear" w:color="auto" w:fill="auto"/>
            <w:noWrap/>
            <w:vAlign w:val="center"/>
            <w:hideMark/>
          </w:tcPr>
          <w:p w14:paraId="0DBB34CF"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61E5AAF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2DD88D2"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7D6C31F"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15084625" w14:textId="77777777" w:rsidR="00E52F1D" w:rsidRPr="00C557EC" w:rsidRDefault="00E52F1D" w:rsidP="00DF7D98">
            <w:pPr>
              <w:jc w:val="left"/>
              <w:rPr>
                <w:rStyle w:val="ui-provider"/>
              </w:rPr>
            </w:pPr>
            <w:r w:rsidRPr="00C557EC">
              <w:rPr>
                <w:rStyle w:val="ui-provider"/>
              </w:rPr>
              <w:t>Documentation is required.</w:t>
            </w:r>
          </w:p>
          <w:p w14:paraId="7977B0A9" w14:textId="77777777" w:rsidR="00E52F1D" w:rsidRPr="00C557EC" w:rsidRDefault="00E52F1D" w:rsidP="00DF7D98">
            <w:pPr>
              <w:jc w:val="left"/>
              <w:rPr>
                <w:rFonts w:eastAsia="Times New Roman"/>
                <w:color w:val="000000"/>
                <w:sz w:val="24"/>
                <w:szCs w:val="24"/>
                <w:lang w:eastAsia="en-IN"/>
              </w:rPr>
            </w:pPr>
            <w:r w:rsidRPr="00C557EC">
              <w:rPr>
                <w:rStyle w:val="ui-provider"/>
              </w:rPr>
              <w:t>Developers must do documentation within the code with comments.</w:t>
            </w:r>
          </w:p>
        </w:tc>
      </w:tr>
      <w:tr w:rsidR="00E52F1D" w:rsidRPr="00C557EC" w14:paraId="6972F116"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338A7EEB"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R2</w:t>
            </w:r>
          </w:p>
        </w:tc>
        <w:tc>
          <w:tcPr>
            <w:tcW w:w="1030" w:type="dxa"/>
            <w:tcBorders>
              <w:top w:val="nil"/>
              <w:left w:val="nil"/>
              <w:bottom w:val="single" w:sz="4" w:space="0" w:color="auto"/>
              <w:right w:val="single" w:sz="4" w:space="0" w:color="auto"/>
            </w:tcBorders>
            <w:shd w:val="clear" w:color="auto" w:fill="auto"/>
            <w:noWrap/>
            <w:vAlign w:val="center"/>
            <w:hideMark/>
          </w:tcPr>
          <w:p w14:paraId="6333DE67"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57E7F7DF"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91D19C6"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6C72B31E"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074E7F36" w14:textId="77777777" w:rsidR="00E52F1D" w:rsidRPr="00C557EC" w:rsidRDefault="00E52F1D" w:rsidP="00DF7D98">
            <w:pPr>
              <w:jc w:val="left"/>
              <w:rPr>
                <w:rFonts w:eastAsia="Times New Roman"/>
                <w:color w:val="000000"/>
                <w:sz w:val="24"/>
                <w:szCs w:val="24"/>
                <w:lang w:eastAsia="en-IN"/>
              </w:rPr>
            </w:pPr>
            <w:r w:rsidRPr="00C557EC">
              <w:rPr>
                <w:rStyle w:val="ui-provider"/>
              </w:rPr>
              <w:t>The Project is well documented. Therefore, necessary knowledge management reduces the risk of getting stuck without specialists. The use of very common technologies reduces the risk also.</w:t>
            </w:r>
          </w:p>
        </w:tc>
      </w:tr>
      <w:tr w:rsidR="00E52F1D" w:rsidRPr="00C557EC" w14:paraId="1CEAF9AC"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7997DB37"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R3</w:t>
            </w:r>
          </w:p>
        </w:tc>
        <w:tc>
          <w:tcPr>
            <w:tcW w:w="1030" w:type="dxa"/>
            <w:tcBorders>
              <w:top w:val="nil"/>
              <w:left w:val="nil"/>
              <w:bottom w:val="single" w:sz="4" w:space="0" w:color="auto"/>
              <w:right w:val="single" w:sz="4" w:space="0" w:color="auto"/>
            </w:tcBorders>
            <w:shd w:val="clear" w:color="auto" w:fill="auto"/>
            <w:noWrap/>
            <w:vAlign w:val="center"/>
            <w:hideMark/>
          </w:tcPr>
          <w:p w14:paraId="51C1C158"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11232A42"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D18DEE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0E2CDF60"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6A821EF8" w14:textId="77777777" w:rsidR="00E52F1D" w:rsidRPr="00C557EC" w:rsidRDefault="00E52F1D" w:rsidP="00DF7D98">
            <w:pPr>
              <w:jc w:val="left"/>
              <w:rPr>
                <w:rFonts w:eastAsia="Times New Roman"/>
                <w:color w:val="000000"/>
                <w:sz w:val="24"/>
                <w:szCs w:val="24"/>
                <w:lang w:eastAsia="en-IN"/>
              </w:rPr>
            </w:pPr>
            <w:r w:rsidRPr="00C557EC">
              <w:rPr>
                <w:rStyle w:val="ui-provider"/>
              </w:rPr>
              <w:t>Proper Change Management is established in Conception with stakeholders and as a Change advisory board within the implementation phase</w:t>
            </w:r>
          </w:p>
        </w:tc>
      </w:tr>
      <w:tr w:rsidR="00E52F1D" w:rsidRPr="00C557EC" w14:paraId="0F62D03C"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7D78EC56"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R4</w:t>
            </w:r>
          </w:p>
        </w:tc>
        <w:tc>
          <w:tcPr>
            <w:tcW w:w="1030" w:type="dxa"/>
            <w:tcBorders>
              <w:top w:val="nil"/>
              <w:left w:val="nil"/>
              <w:bottom w:val="single" w:sz="4" w:space="0" w:color="auto"/>
              <w:right w:val="single" w:sz="4" w:space="0" w:color="auto"/>
            </w:tcBorders>
            <w:shd w:val="clear" w:color="auto" w:fill="auto"/>
            <w:noWrap/>
            <w:vAlign w:val="center"/>
            <w:hideMark/>
          </w:tcPr>
          <w:p w14:paraId="230F8991"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261D4FED"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D8FFF2E"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283D5783"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54530139" w14:textId="77777777" w:rsidR="00E52F1D" w:rsidRPr="00C557EC" w:rsidRDefault="00E52F1D" w:rsidP="00DF7D98">
            <w:pPr>
              <w:jc w:val="left"/>
              <w:rPr>
                <w:rFonts w:eastAsia="Times New Roman"/>
                <w:color w:val="000000"/>
                <w:sz w:val="24"/>
                <w:szCs w:val="24"/>
                <w:lang w:eastAsia="en-IN"/>
              </w:rPr>
            </w:pPr>
            <w:r w:rsidRPr="00C557EC">
              <w:rPr>
                <w:rStyle w:val="ui-provider"/>
              </w:rPr>
              <w:t>Unit and component testing is automated via software and takes there for a reasonable and predictable amount of time</w:t>
            </w:r>
          </w:p>
        </w:tc>
      </w:tr>
      <w:tr w:rsidR="00E52F1D" w:rsidRPr="00C557EC" w14:paraId="40C4A6D2"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5CDB502F"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PR5</w:t>
            </w:r>
          </w:p>
        </w:tc>
        <w:tc>
          <w:tcPr>
            <w:tcW w:w="1030" w:type="dxa"/>
            <w:tcBorders>
              <w:top w:val="nil"/>
              <w:left w:val="nil"/>
              <w:bottom w:val="single" w:sz="4" w:space="0" w:color="auto"/>
              <w:right w:val="single" w:sz="4" w:space="0" w:color="auto"/>
            </w:tcBorders>
            <w:shd w:val="clear" w:color="auto" w:fill="auto"/>
            <w:noWrap/>
            <w:vAlign w:val="center"/>
            <w:hideMark/>
          </w:tcPr>
          <w:p w14:paraId="649FF25D"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6721CB13"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16788A52"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1134" w:type="dxa"/>
            <w:tcBorders>
              <w:top w:val="nil"/>
              <w:left w:val="nil"/>
              <w:bottom w:val="single" w:sz="4" w:space="0" w:color="auto"/>
              <w:right w:val="single" w:sz="4" w:space="0" w:color="auto"/>
            </w:tcBorders>
            <w:shd w:val="clear" w:color="auto" w:fill="auto"/>
            <w:noWrap/>
            <w:vAlign w:val="center"/>
            <w:hideMark/>
          </w:tcPr>
          <w:p w14:paraId="295F2D47"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4358CD31" w14:textId="77777777" w:rsidR="00E52F1D" w:rsidRPr="00C557EC" w:rsidRDefault="00E52F1D" w:rsidP="00DF7D98">
            <w:pPr>
              <w:jc w:val="left"/>
              <w:rPr>
                <w:rFonts w:eastAsia="Times New Roman"/>
                <w:color w:val="000000"/>
                <w:sz w:val="24"/>
                <w:szCs w:val="24"/>
                <w:lang w:eastAsia="en-IN"/>
              </w:rPr>
            </w:pPr>
            <w:r w:rsidRPr="00C557EC">
              <w:rPr>
                <w:rStyle w:val="ui-provider"/>
              </w:rPr>
              <w:t>Mistakes in the concept are transferred to the Stakeholders because they define the requirements.</w:t>
            </w:r>
          </w:p>
        </w:tc>
      </w:tr>
      <w:tr w:rsidR="00E52F1D" w:rsidRPr="00C557EC" w14:paraId="6E2E0FDF"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53408DD8"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lastRenderedPageBreak/>
              <w:t>ER1</w:t>
            </w:r>
          </w:p>
        </w:tc>
        <w:tc>
          <w:tcPr>
            <w:tcW w:w="1030" w:type="dxa"/>
            <w:tcBorders>
              <w:top w:val="nil"/>
              <w:left w:val="nil"/>
              <w:bottom w:val="single" w:sz="4" w:space="0" w:color="auto"/>
              <w:right w:val="single" w:sz="4" w:space="0" w:color="auto"/>
            </w:tcBorders>
            <w:shd w:val="clear" w:color="auto" w:fill="auto"/>
            <w:noWrap/>
            <w:vAlign w:val="center"/>
            <w:hideMark/>
          </w:tcPr>
          <w:p w14:paraId="6E8E8337"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941" w:type="dxa"/>
            <w:tcBorders>
              <w:top w:val="nil"/>
              <w:left w:val="nil"/>
              <w:bottom w:val="single" w:sz="4" w:space="0" w:color="auto"/>
              <w:right w:val="single" w:sz="4" w:space="0" w:color="auto"/>
            </w:tcBorders>
            <w:shd w:val="clear" w:color="auto" w:fill="auto"/>
            <w:noWrap/>
            <w:vAlign w:val="center"/>
            <w:hideMark/>
          </w:tcPr>
          <w:p w14:paraId="6C4CB676"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5600B2D8"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73D9EA8C"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0A07F426" w14:textId="77777777" w:rsidR="00E52F1D" w:rsidRPr="00C557EC" w:rsidRDefault="00E52F1D" w:rsidP="00DF7D98">
            <w:pPr>
              <w:jc w:val="left"/>
              <w:rPr>
                <w:rFonts w:eastAsia="Times New Roman"/>
                <w:color w:val="000000"/>
                <w:sz w:val="24"/>
                <w:szCs w:val="24"/>
                <w:lang w:eastAsia="en-IN"/>
              </w:rPr>
            </w:pPr>
            <w:r w:rsidRPr="00C557EC">
              <w:rPr>
                <w:rStyle w:val="ui-provider"/>
              </w:rPr>
              <w:t>Conduct a thorough analysis of all applicable regulations and standards at the beginning of the project. This includes local, state, national, and industry-specific regulations that impact environmental, safety, and construction aspects.</w:t>
            </w:r>
          </w:p>
        </w:tc>
      </w:tr>
      <w:tr w:rsidR="00E52F1D" w:rsidRPr="00C557EC" w14:paraId="2964F6BB" w14:textId="77777777" w:rsidTr="008F7C96">
        <w:trPr>
          <w:trHeight w:val="1600"/>
        </w:trPr>
        <w:tc>
          <w:tcPr>
            <w:tcW w:w="972" w:type="dxa"/>
            <w:tcBorders>
              <w:top w:val="nil"/>
              <w:left w:val="single" w:sz="8" w:space="0" w:color="auto"/>
              <w:bottom w:val="single" w:sz="4" w:space="0" w:color="auto"/>
              <w:right w:val="single" w:sz="4" w:space="0" w:color="auto"/>
            </w:tcBorders>
            <w:shd w:val="clear" w:color="auto" w:fill="auto"/>
            <w:noWrap/>
            <w:vAlign w:val="center"/>
            <w:hideMark/>
          </w:tcPr>
          <w:p w14:paraId="7823D572"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ER2</w:t>
            </w:r>
          </w:p>
        </w:tc>
        <w:tc>
          <w:tcPr>
            <w:tcW w:w="1030" w:type="dxa"/>
            <w:tcBorders>
              <w:top w:val="nil"/>
              <w:left w:val="nil"/>
              <w:bottom w:val="single" w:sz="4" w:space="0" w:color="auto"/>
              <w:right w:val="single" w:sz="4" w:space="0" w:color="auto"/>
            </w:tcBorders>
            <w:shd w:val="clear" w:color="auto" w:fill="auto"/>
            <w:noWrap/>
            <w:vAlign w:val="center"/>
            <w:hideMark/>
          </w:tcPr>
          <w:p w14:paraId="11C064F0"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4" w:space="0" w:color="auto"/>
              <w:right w:val="single" w:sz="4" w:space="0" w:color="auto"/>
            </w:tcBorders>
            <w:shd w:val="clear" w:color="auto" w:fill="auto"/>
            <w:noWrap/>
            <w:vAlign w:val="center"/>
            <w:hideMark/>
          </w:tcPr>
          <w:p w14:paraId="1CECFBAB"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4" w:space="0" w:color="auto"/>
              <w:right w:val="single" w:sz="4" w:space="0" w:color="auto"/>
            </w:tcBorders>
            <w:shd w:val="clear" w:color="auto" w:fill="auto"/>
            <w:noWrap/>
            <w:vAlign w:val="center"/>
            <w:hideMark/>
          </w:tcPr>
          <w:p w14:paraId="4A7F969A"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1134" w:type="dxa"/>
            <w:tcBorders>
              <w:top w:val="nil"/>
              <w:left w:val="nil"/>
              <w:bottom w:val="single" w:sz="4" w:space="0" w:color="auto"/>
              <w:right w:val="single" w:sz="4" w:space="0" w:color="auto"/>
            </w:tcBorders>
            <w:shd w:val="clear" w:color="auto" w:fill="auto"/>
            <w:noWrap/>
            <w:vAlign w:val="center"/>
            <w:hideMark/>
          </w:tcPr>
          <w:p w14:paraId="1BC176BA"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4" w:space="0" w:color="auto"/>
              <w:right w:val="single" w:sz="8" w:space="0" w:color="auto"/>
            </w:tcBorders>
            <w:shd w:val="clear" w:color="auto" w:fill="auto"/>
            <w:noWrap/>
            <w:vAlign w:val="center"/>
            <w:hideMark/>
          </w:tcPr>
          <w:p w14:paraId="67F47CCF" w14:textId="77777777" w:rsidR="00E52F1D" w:rsidRPr="00C557EC" w:rsidRDefault="00E52F1D" w:rsidP="00DF7D98">
            <w:pPr>
              <w:jc w:val="left"/>
              <w:rPr>
                <w:rFonts w:eastAsia="Times New Roman"/>
                <w:color w:val="000000"/>
                <w:sz w:val="24"/>
                <w:szCs w:val="24"/>
                <w:lang w:eastAsia="en-IN"/>
              </w:rPr>
            </w:pPr>
            <w:r w:rsidRPr="00C557EC">
              <w:rPr>
                <w:rStyle w:val="ui-provider"/>
              </w:rPr>
              <w:t>Hire or consult with legal experts who specialize in the specific sectors and regions relevant to the project. These experts can provide comprehensive insights into European and national laws that apply to the project.</w:t>
            </w:r>
          </w:p>
        </w:tc>
      </w:tr>
      <w:tr w:rsidR="00E52F1D" w:rsidRPr="00C557EC" w14:paraId="404CEB3B" w14:textId="77777777" w:rsidTr="008F7C96">
        <w:trPr>
          <w:trHeight w:val="1600"/>
        </w:trPr>
        <w:tc>
          <w:tcPr>
            <w:tcW w:w="972" w:type="dxa"/>
            <w:tcBorders>
              <w:top w:val="nil"/>
              <w:left w:val="single" w:sz="8" w:space="0" w:color="auto"/>
              <w:bottom w:val="single" w:sz="8" w:space="0" w:color="auto"/>
              <w:right w:val="single" w:sz="4" w:space="0" w:color="auto"/>
            </w:tcBorders>
            <w:shd w:val="clear" w:color="auto" w:fill="auto"/>
            <w:noWrap/>
            <w:vAlign w:val="center"/>
            <w:hideMark/>
          </w:tcPr>
          <w:p w14:paraId="215A1C22" w14:textId="77777777" w:rsidR="00E52F1D" w:rsidRPr="00C557EC" w:rsidRDefault="00E52F1D" w:rsidP="00DF7D98">
            <w:pPr>
              <w:jc w:val="center"/>
              <w:rPr>
                <w:rFonts w:eastAsia="Times New Roman"/>
                <w:color w:val="000000"/>
                <w:sz w:val="24"/>
                <w:szCs w:val="24"/>
                <w:lang w:eastAsia="en-IN"/>
              </w:rPr>
            </w:pPr>
            <w:r w:rsidRPr="00C557EC">
              <w:rPr>
                <w:rFonts w:eastAsia="Times New Roman"/>
                <w:color w:val="000000"/>
                <w:sz w:val="24"/>
                <w:szCs w:val="24"/>
                <w:lang w:eastAsia="en-IN"/>
              </w:rPr>
              <w:t>ER3</w:t>
            </w:r>
          </w:p>
        </w:tc>
        <w:tc>
          <w:tcPr>
            <w:tcW w:w="1030" w:type="dxa"/>
            <w:tcBorders>
              <w:top w:val="nil"/>
              <w:left w:val="nil"/>
              <w:bottom w:val="single" w:sz="8" w:space="0" w:color="auto"/>
              <w:right w:val="single" w:sz="4" w:space="0" w:color="auto"/>
            </w:tcBorders>
            <w:shd w:val="clear" w:color="auto" w:fill="auto"/>
            <w:noWrap/>
            <w:vAlign w:val="center"/>
            <w:hideMark/>
          </w:tcPr>
          <w:p w14:paraId="18F600AC" w14:textId="77777777" w:rsidR="00E52F1D" w:rsidRPr="00C557EC" w:rsidRDefault="00E52F1D" w:rsidP="00DF7D98">
            <w:pPr>
              <w:jc w:val="center"/>
              <w:rPr>
                <w:rFonts w:eastAsia="Times New Roman"/>
                <w:color w:val="000000"/>
                <w:sz w:val="24"/>
                <w:szCs w:val="24"/>
                <w:lang w:eastAsia="en-IN"/>
              </w:rPr>
            </w:pPr>
          </w:p>
        </w:tc>
        <w:tc>
          <w:tcPr>
            <w:tcW w:w="941" w:type="dxa"/>
            <w:tcBorders>
              <w:top w:val="nil"/>
              <w:left w:val="nil"/>
              <w:bottom w:val="single" w:sz="8" w:space="0" w:color="auto"/>
              <w:right w:val="single" w:sz="4" w:space="0" w:color="auto"/>
            </w:tcBorders>
            <w:shd w:val="clear" w:color="auto" w:fill="auto"/>
            <w:noWrap/>
            <w:vAlign w:val="center"/>
            <w:hideMark/>
          </w:tcPr>
          <w:p w14:paraId="3084826E" w14:textId="77777777" w:rsidR="00E52F1D" w:rsidRPr="00C557EC" w:rsidRDefault="00E52F1D" w:rsidP="00DF7D98">
            <w:pPr>
              <w:jc w:val="center"/>
              <w:rPr>
                <w:rFonts w:eastAsia="Times New Roman"/>
                <w:color w:val="000000"/>
                <w:sz w:val="24"/>
                <w:szCs w:val="24"/>
                <w:lang w:eastAsia="en-IN"/>
              </w:rPr>
            </w:pPr>
          </w:p>
        </w:tc>
        <w:tc>
          <w:tcPr>
            <w:tcW w:w="1134" w:type="dxa"/>
            <w:tcBorders>
              <w:top w:val="nil"/>
              <w:left w:val="nil"/>
              <w:bottom w:val="single" w:sz="8" w:space="0" w:color="auto"/>
              <w:right w:val="single" w:sz="4" w:space="0" w:color="auto"/>
            </w:tcBorders>
            <w:shd w:val="clear" w:color="auto" w:fill="auto"/>
            <w:noWrap/>
            <w:vAlign w:val="center"/>
            <w:hideMark/>
          </w:tcPr>
          <w:p w14:paraId="668C756C" w14:textId="77777777" w:rsidR="00E52F1D" w:rsidRPr="00C557EC" w:rsidRDefault="00E52F1D" w:rsidP="00DF7D98">
            <w:pPr>
              <w:jc w:val="center"/>
              <w:rPr>
                <w:rFonts w:eastAsia="Times New Roman"/>
                <w:color w:val="000000"/>
                <w:sz w:val="24"/>
                <w:szCs w:val="24"/>
                <w:lang w:eastAsia="en-IN"/>
              </w:rPr>
            </w:pPr>
            <w:r w:rsidRPr="00C557EC">
              <w:rPr>
                <w:rFonts w:eastAsia="Times New Roman"/>
                <w:b/>
                <w:color w:val="000000"/>
                <w:sz w:val="40"/>
                <w:szCs w:val="40"/>
                <w:lang w:eastAsia="en-IN"/>
              </w:rPr>
              <w:t>X</w:t>
            </w:r>
          </w:p>
        </w:tc>
        <w:tc>
          <w:tcPr>
            <w:tcW w:w="1134" w:type="dxa"/>
            <w:tcBorders>
              <w:top w:val="nil"/>
              <w:left w:val="nil"/>
              <w:bottom w:val="single" w:sz="8" w:space="0" w:color="auto"/>
              <w:right w:val="single" w:sz="4" w:space="0" w:color="auto"/>
            </w:tcBorders>
            <w:shd w:val="clear" w:color="auto" w:fill="auto"/>
            <w:noWrap/>
            <w:vAlign w:val="center"/>
            <w:hideMark/>
          </w:tcPr>
          <w:p w14:paraId="3581AAAB" w14:textId="77777777" w:rsidR="00E52F1D" w:rsidRPr="00C557EC" w:rsidRDefault="00E52F1D" w:rsidP="00DF7D98">
            <w:pPr>
              <w:jc w:val="center"/>
              <w:rPr>
                <w:rFonts w:eastAsia="Times New Roman"/>
                <w:color w:val="000000"/>
                <w:sz w:val="24"/>
                <w:szCs w:val="24"/>
                <w:lang w:eastAsia="en-IN"/>
              </w:rPr>
            </w:pPr>
          </w:p>
        </w:tc>
        <w:tc>
          <w:tcPr>
            <w:tcW w:w="3402" w:type="dxa"/>
            <w:tcBorders>
              <w:top w:val="nil"/>
              <w:left w:val="nil"/>
              <w:bottom w:val="single" w:sz="8" w:space="0" w:color="auto"/>
              <w:right w:val="single" w:sz="8" w:space="0" w:color="auto"/>
            </w:tcBorders>
            <w:shd w:val="clear" w:color="auto" w:fill="auto"/>
            <w:noWrap/>
            <w:vAlign w:val="center"/>
            <w:hideMark/>
          </w:tcPr>
          <w:p w14:paraId="4A7D3451" w14:textId="77777777" w:rsidR="00E52F1D" w:rsidRPr="00C557EC" w:rsidRDefault="00E52F1D" w:rsidP="00DF7D98">
            <w:pPr>
              <w:jc w:val="left"/>
              <w:rPr>
                <w:rFonts w:eastAsia="Times New Roman"/>
                <w:color w:val="000000"/>
                <w:sz w:val="24"/>
                <w:szCs w:val="24"/>
                <w:lang w:eastAsia="en-IN"/>
              </w:rPr>
            </w:pPr>
            <w:r w:rsidRPr="00C557EC">
              <w:rPr>
                <w:rStyle w:val="ui-provider"/>
              </w:rPr>
              <w:t>Hire or consult with legal experts who specialize in the specific sectors and regions relevant to the project. These experts can provide comprehensive insights into European and national laws that apply to the project.</w:t>
            </w:r>
          </w:p>
        </w:tc>
      </w:tr>
    </w:tbl>
    <w:p w14:paraId="36321B85" w14:textId="3BA8C7E6" w:rsidR="00A04B15" w:rsidRDefault="00E52F1D" w:rsidP="00A04B15">
      <w:pPr>
        <w:pStyle w:val="Heading2"/>
        <w:numPr>
          <w:ilvl w:val="0"/>
          <w:numId w:val="29"/>
        </w:numPr>
      </w:pPr>
      <w:bookmarkStart w:id="108" w:name="_Toc165841082"/>
      <w:r w:rsidRPr="00C557EC">
        <w:t>Epics – Mobile</w:t>
      </w:r>
      <w:r w:rsidR="00A04B15" w:rsidRPr="00C557EC">
        <w:t xml:space="preserve"> Application</w:t>
      </w:r>
      <w:bookmarkEnd w:id="108"/>
    </w:p>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6A5D74" w14:paraId="52AEC519" w14:textId="77777777" w:rsidTr="3391F38B">
        <w:trPr>
          <w:trHeight w:val="602"/>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9D5ABB" w14:textId="1204341C" w:rsidR="006A5D74" w:rsidRDefault="00857238" w:rsidP="00DF7D98">
            <w:pPr>
              <w:pStyle w:val="TableParagraph"/>
              <w:spacing w:line="268" w:lineRule="exact"/>
              <w:ind w:left="0"/>
            </w:pPr>
            <w:r>
              <w:t xml:space="preserve">      </w:t>
            </w:r>
            <w:r w:rsidR="006A5D74">
              <w:t>Epic</w:t>
            </w:r>
            <w:r w:rsidR="006A5D74">
              <w:rPr>
                <w:spacing w:val="-2"/>
              </w:rPr>
              <w:t xml:space="preserve"> </w:t>
            </w:r>
            <w:r w:rsidR="006A5D74">
              <w:t>#0: Environment</w:t>
            </w:r>
          </w:p>
        </w:tc>
      </w:tr>
      <w:tr w:rsidR="006A5D74" w14:paraId="42BF68B3" w14:textId="77777777" w:rsidTr="3391F38B">
        <w:trPr>
          <w:trHeight w:val="1207"/>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5CC3204" w14:textId="77777777" w:rsidR="006A5D74" w:rsidRDefault="006A5D74" w:rsidP="00DF7D98">
            <w:pPr>
              <w:pStyle w:val="TableParagraph"/>
              <w:spacing w:line="268" w:lineRule="exact"/>
              <w:ind w:left="0" w:firstLine="284"/>
            </w:pPr>
            <w:r>
              <w:t>User</w:t>
            </w:r>
            <w:r>
              <w:rPr>
                <w:spacing w:val="-1"/>
              </w:rPr>
              <w:t xml:space="preserve"> </w:t>
            </w:r>
            <w:r>
              <w:t>Story</w:t>
            </w:r>
          </w:p>
          <w:p w14:paraId="55A78670" w14:textId="77777777" w:rsidR="006A5D74" w:rsidRDefault="006A5D74" w:rsidP="00DF7D98">
            <w:pPr>
              <w:pStyle w:val="TableParagraph"/>
              <w:spacing w:before="4"/>
              <w:ind w:left="0" w:firstLine="284"/>
              <w:rPr>
                <w:b/>
                <w:sz w:val="27"/>
              </w:rPr>
            </w:pPr>
          </w:p>
          <w:p w14:paraId="16DD5F5D" w14:textId="77777777" w:rsidR="006A5D74" w:rsidRDefault="006A5D74" w:rsidP="00DF7D98">
            <w:pPr>
              <w:pStyle w:val="TableParagraph"/>
              <w:ind w:left="0" w:right="728" w:firstLine="284"/>
            </w:pPr>
            <w:r>
              <w:t>#0.1</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A0431C" w14:textId="77777777" w:rsidR="006A5D74" w:rsidRDefault="006A5D74" w:rsidP="00DF7D98">
            <w:pPr>
              <w:pStyle w:val="TableParagraph"/>
              <w:spacing w:line="268" w:lineRule="exact"/>
              <w:ind w:left="0" w:firstLine="284"/>
            </w:pPr>
            <w:r>
              <w:t>Priority:</w:t>
            </w:r>
          </w:p>
          <w:p w14:paraId="303B5839" w14:textId="77777777" w:rsidR="006A5D74" w:rsidRDefault="006A5D74" w:rsidP="00DF7D98">
            <w:pPr>
              <w:pStyle w:val="TableParagraph"/>
              <w:spacing w:before="4"/>
              <w:ind w:left="0" w:firstLine="284"/>
              <w:rPr>
                <w:b/>
                <w:sz w:val="27"/>
              </w:rPr>
            </w:pPr>
          </w:p>
          <w:p w14:paraId="6FB44E62" w14:textId="77777777" w:rsidR="006A5D74" w:rsidRDefault="006A5D74" w:rsidP="00DF7D98">
            <w:pPr>
              <w:pStyle w:val="TableParagraph"/>
              <w:ind w:left="0" w:firstLine="284"/>
            </w:pP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32FF0F9" w14:textId="77777777" w:rsidR="006A5D74" w:rsidRDefault="006A5D74" w:rsidP="00DF7D98">
            <w:pPr>
              <w:pStyle w:val="TableParagraph"/>
              <w:spacing w:line="268" w:lineRule="exact"/>
              <w:ind w:left="0" w:firstLine="284"/>
            </w:pPr>
            <w:r>
              <w:t>Complexity:</w:t>
            </w:r>
          </w:p>
          <w:p w14:paraId="113C658A" w14:textId="77777777" w:rsidR="006A5D74" w:rsidRDefault="006A5D74" w:rsidP="00DF7D98">
            <w:pPr>
              <w:pStyle w:val="TableParagraph"/>
              <w:spacing w:before="4"/>
              <w:ind w:left="0" w:firstLine="284"/>
              <w:rPr>
                <w:b/>
                <w:sz w:val="27"/>
              </w:rPr>
            </w:pPr>
          </w:p>
          <w:p w14:paraId="551013F5" w14:textId="77777777" w:rsidR="006A5D74" w:rsidRDefault="006A5D74" w:rsidP="00DF7D98">
            <w:pPr>
              <w:pStyle w:val="TableParagraph"/>
              <w:ind w:left="0" w:firstLine="284"/>
            </w:pPr>
            <w:r>
              <w:t>1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4DA7A04" w14:textId="77777777" w:rsidR="006A5D74" w:rsidRDefault="006A5D74" w:rsidP="00DF7D98">
            <w:pPr>
              <w:pStyle w:val="TableParagraph"/>
              <w:spacing w:line="268" w:lineRule="exact"/>
              <w:ind w:left="0" w:firstLine="284"/>
            </w:pPr>
            <w:r>
              <w:t>Team:</w:t>
            </w:r>
          </w:p>
          <w:p w14:paraId="2C87C764" w14:textId="77777777" w:rsidR="006A5D74" w:rsidRDefault="006A5D74" w:rsidP="00DF7D98">
            <w:pPr>
              <w:pStyle w:val="TableParagraph"/>
              <w:spacing w:before="4"/>
              <w:ind w:left="0" w:firstLine="284"/>
              <w:rPr>
                <w:b/>
                <w:sz w:val="27"/>
              </w:rPr>
            </w:pPr>
          </w:p>
          <w:p w14:paraId="6FF91C4B" w14:textId="77777777" w:rsidR="006A5D74" w:rsidRDefault="006A5D74" w:rsidP="00DF7D98">
            <w:pPr>
              <w:pStyle w:val="TableParagraph"/>
              <w:ind w:left="0" w:right="726" w:firstLine="284"/>
            </w:pPr>
            <w:r>
              <w:t>Dev</w:t>
            </w:r>
          </w:p>
        </w:tc>
      </w:tr>
      <w:tr w:rsidR="006A5D74" w14:paraId="4BCD42C6" w14:textId="77777777" w:rsidTr="3391F38B">
        <w:trPr>
          <w:trHeight w:val="866"/>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42073D1" w14:textId="37C272E0" w:rsidR="006A5D74" w:rsidRDefault="00466B0F" w:rsidP="00DF7D98">
            <w:pPr>
              <w:pStyle w:val="TableParagraph"/>
              <w:spacing w:line="268" w:lineRule="exact"/>
              <w:ind w:left="0"/>
            </w:pPr>
            <w:r>
              <w:lastRenderedPageBreak/>
              <w:t xml:space="preserve"> </w:t>
            </w:r>
            <w:r w:rsidR="006A5D74">
              <w:t>As a developer,</w:t>
            </w:r>
          </w:p>
          <w:p w14:paraId="5D80A2D7" w14:textId="77777777" w:rsidR="00466B0F" w:rsidRDefault="00466B0F" w:rsidP="00DF7D98">
            <w:pPr>
              <w:pStyle w:val="TableParagraph"/>
              <w:spacing w:line="268" w:lineRule="exact"/>
              <w:ind w:left="0"/>
            </w:pPr>
            <w:r>
              <w:t xml:space="preserve"> </w:t>
            </w:r>
          </w:p>
          <w:p w14:paraId="2C07FC22" w14:textId="69D9A44A" w:rsidR="006A5D74" w:rsidRDefault="006A5D74" w:rsidP="00DF7D98">
            <w:pPr>
              <w:pStyle w:val="TableParagraph"/>
              <w:spacing w:line="268" w:lineRule="exact"/>
              <w:ind w:left="0"/>
            </w:pPr>
            <w:r w:rsidRPr="3391F38B">
              <w:t>I want the initial design to be completed.</w:t>
            </w:r>
          </w:p>
          <w:p w14:paraId="49606AB5" w14:textId="77777777" w:rsidR="006A5D74" w:rsidRDefault="006A5D74" w:rsidP="00DF7D98">
            <w:pPr>
              <w:pStyle w:val="TableParagraph"/>
              <w:spacing w:line="268" w:lineRule="exact"/>
              <w:ind w:left="0"/>
            </w:pPr>
          </w:p>
          <w:p w14:paraId="12EA911A" w14:textId="77777777" w:rsidR="006A5D74" w:rsidRDefault="006A5D74" w:rsidP="00DF7D98">
            <w:pPr>
              <w:pStyle w:val="TableParagraph"/>
              <w:spacing w:before="2"/>
              <w:ind w:left="0" w:right="5420"/>
            </w:pPr>
          </w:p>
        </w:tc>
      </w:tr>
      <w:tr w:rsidR="006A5D74" w14:paraId="572902DF" w14:textId="77777777" w:rsidTr="3391F38B">
        <w:trPr>
          <w:trHeight w:val="451"/>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C8785D7" w14:textId="3268A6B5" w:rsidR="006A5D74" w:rsidRDefault="00466B0F" w:rsidP="00DF7D98">
            <w:pPr>
              <w:pStyle w:val="TableParagraph"/>
              <w:spacing w:line="268" w:lineRule="exact"/>
              <w:ind w:left="0"/>
            </w:pPr>
            <w:r>
              <w:t xml:space="preserve"> </w:t>
            </w:r>
            <w:r w:rsidR="006A5D74">
              <w:t>Acceptance criteria</w:t>
            </w:r>
          </w:p>
          <w:p w14:paraId="7FACD36E" w14:textId="77777777" w:rsidR="00466B0F" w:rsidRDefault="00466B0F" w:rsidP="00DF7D98">
            <w:pPr>
              <w:pStyle w:val="TableParagraph"/>
              <w:spacing w:line="268" w:lineRule="exact"/>
              <w:ind w:left="0"/>
            </w:pPr>
          </w:p>
          <w:p w14:paraId="16264FC4" w14:textId="7FE77CD4" w:rsidR="006A5D74" w:rsidRDefault="00466B0F" w:rsidP="00DF7D98">
            <w:pPr>
              <w:pStyle w:val="TableParagraph"/>
              <w:spacing w:line="268" w:lineRule="exact"/>
              <w:ind w:left="0"/>
            </w:pPr>
            <w:r w:rsidRPr="3391F38B">
              <w:t xml:space="preserve"> </w:t>
            </w:r>
            <w:r w:rsidR="006A5D74" w:rsidRPr="3391F38B">
              <w:t xml:space="preserve">Given that the high-level architecture and design of the system are defined, the initial design is </w:t>
            </w:r>
            <w:r w:rsidR="00DE6768" w:rsidRPr="3391F38B">
              <w:t>completed.</w:t>
            </w:r>
          </w:p>
          <w:p w14:paraId="56CED0B1" w14:textId="77777777" w:rsidR="006A5D74" w:rsidRDefault="006A5D74" w:rsidP="00DF7D98">
            <w:pPr>
              <w:pStyle w:val="TableParagraph"/>
              <w:spacing w:line="268" w:lineRule="exact"/>
              <w:ind w:left="0"/>
            </w:pPr>
          </w:p>
        </w:tc>
      </w:tr>
      <w:tr w:rsidR="006A5D74" w14:paraId="799E3560" w14:textId="77777777" w:rsidTr="3391F38B">
        <w:trPr>
          <w:trHeight w:val="1206"/>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B60066B" w14:textId="77777777" w:rsidR="006A5D74" w:rsidRDefault="006A5D74" w:rsidP="00DF7D98">
            <w:pPr>
              <w:pStyle w:val="TableParagraph"/>
              <w:spacing w:line="268" w:lineRule="exact"/>
              <w:ind w:left="0" w:firstLine="284"/>
            </w:pPr>
            <w:r>
              <w:t>User</w:t>
            </w:r>
            <w:r>
              <w:rPr>
                <w:spacing w:val="-1"/>
              </w:rPr>
              <w:t xml:space="preserve"> </w:t>
            </w:r>
            <w:r>
              <w:t>Story</w:t>
            </w:r>
          </w:p>
          <w:p w14:paraId="0DE315CF" w14:textId="77777777" w:rsidR="006A5D74" w:rsidRDefault="006A5D74" w:rsidP="00DF7D98">
            <w:pPr>
              <w:pStyle w:val="TableParagraph"/>
              <w:spacing w:before="6"/>
              <w:ind w:left="0" w:firstLine="284"/>
              <w:rPr>
                <w:b/>
                <w:sz w:val="27"/>
              </w:rPr>
            </w:pPr>
          </w:p>
          <w:p w14:paraId="5BC85EFE" w14:textId="77777777" w:rsidR="006A5D74" w:rsidRDefault="006A5D74" w:rsidP="00DF7D98">
            <w:pPr>
              <w:pStyle w:val="TableParagraph"/>
              <w:ind w:left="0" w:right="728" w:firstLine="284"/>
            </w:pPr>
            <w:r>
              <w:t>#0.2</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0F12A57" w14:textId="77777777" w:rsidR="006A5D74" w:rsidRDefault="006A5D74" w:rsidP="00DF7D98">
            <w:pPr>
              <w:pStyle w:val="TableParagraph"/>
              <w:spacing w:line="268" w:lineRule="exact"/>
              <w:ind w:left="0" w:firstLine="284"/>
            </w:pPr>
            <w:r>
              <w:t>Priority:</w:t>
            </w:r>
          </w:p>
          <w:p w14:paraId="2EF20CF2" w14:textId="77777777" w:rsidR="006A5D74" w:rsidRDefault="006A5D74" w:rsidP="00DF7D98">
            <w:pPr>
              <w:pStyle w:val="TableParagraph"/>
              <w:spacing w:before="6"/>
              <w:ind w:left="0" w:firstLine="284"/>
              <w:rPr>
                <w:b/>
                <w:sz w:val="27"/>
              </w:rPr>
            </w:pPr>
          </w:p>
          <w:p w14:paraId="16E76261" w14:textId="77777777" w:rsidR="006A5D74" w:rsidRDefault="006A5D74" w:rsidP="00DF7D98">
            <w:pPr>
              <w:pStyle w:val="TableParagraph"/>
              <w:ind w:left="0" w:firstLine="284"/>
            </w:pP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5B5DB23" w14:textId="77777777" w:rsidR="006A5D74" w:rsidRDefault="006A5D74" w:rsidP="00DF7D98">
            <w:pPr>
              <w:pStyle w:val="TableParagraph"/>
              <w:spacing w:line="268" w:lineRule="exact"/>
              <w:ind w:left="0" w:firstLine="284"/>
            </w:pPr>
            <w:r>
              <w:t>Complexity:</w:t>
            </w:r>
          </w:p>
          <w:p w14:paraId="6CA49485" w14:textId="77777777" w:rsidR="006A5D74" w:rsidRDefault="006A5D74" w:rsidP="00DF7D98">
            <w:pPr>
              <w:pStyle w:val="TableParagraph"/>
              <w:spacing w:before="6"/>
              <w:ind w:left="0" w:firstLine="284"/>
              <w:rPr>
                <w:b/>
                <w:sz w:val="27"/>
              </w:rPr>
            </w:pPr>
          </w:p>
          <w:p w14:paraId="00E2A51C" w14:textId="77777777" w:rsidR="006A5D74" w:rsidRDefault="006A5D74" w:rsidP="00DF7D98">
            <w:pPr>
              <w:pStyle w:val="TableParagraph"/>
              <w:ind w:left="0" w:firstLine="284"/>
            </w:pPr>
            <w:r>
              <w:t>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1E4E124" w14:textId="77777777" w:rsidR="006A5D74" w:rsidRDefault="006A5D74" w:rsidP="00DF7D98">
            <w:pPr>
              <w:pStyle w:val="TableParagraph"/>
              <w:spacing w:line="268" w:lineRule="exact"/>
              <w:ind w:left="0" w:firstLine="284"/>
            </w:pPr>
            <w:r>
              <w:t>Team:</w:t>
            </w:r>
          </w:p>
          <w:p w14:paraId="149DDDE0" w14:textId="77777777" w:rsidR="006A5D74" w:rsidRDefault="006A5D74" w:rsidP="00DF7D98">
            <w:pPr>
              <w:pStyle w:val="TableParagraph"/>
              <w:spacing w:before="6"/>
              <w:ind w:left="0" w:firstLine="284"/>
              <w:rPr>
                <w:b/>
                <w:sz w:val="27"/>
              </w:rPr>
            </w:pPr>
          </w:p>
          <w:p w14:paraId="07559768" w14:textId="77777777" w:rsidR="006A5D74" w:rsidRDefault="006A5D74" w:rsidP="00DF7D98">
            <w:pPr>
              <w:pStyle w:val="TableParagraph"/>
              <w:ind w:left="0" w:right="726" w:firstLine="284"/>
            </w:pPr>
            <w:r>
              <w:t>Dev</w:t>
            </w:r>
          </w:p>
        </w:tc>
      </w:tr>
    </w:tbl>
    <w:p w14:paraId="51C74807" w14:textId="77777777" w:rsidR="006A5D74" w:rsidRDefault="006A5D74" w:rsidP="006A5D74"/>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6A5D74" w14:paraId="234C6D5C" w14:textId="77777777" w:rsidTr="3391F38B">
        <w:trPr>
          <w:trHeight w:val="986"/>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DA49115" w14:textId="6E58F5DA" w:rsidR="006A5D74" w:rsidRDefault="00466B0F" w:rsidP="00DF7D98">
            <w:pPr>
              <w:pStyle w:val="TableParagraph"/>
              <w:spacing w:line="268" w:lineRule="exact"/>
              <w:ind w:left="0"/>
            </w:pPr>
            <w:r>
              <w:t xml:space="preserve"> </w:t>
            </w:r>
            <w:r w:rsidR="006A5D74" w:rsidRPr="004065C1">
              <w:t xml:space="preserve">As a </w:t>
            </w:r>
            <w:r w:rsidR="006A5D74">
              <w:t>developer</w:t>
            </w:r>
          </w:p>
          <w:p w14:paraId="3D5EA98C" w14:textId="77777777" w:rsidR="006A5D74" w:rsidRDefault="006A5D74" w:rsidP="00DF7D98">
            <w:pPr>
              <w:pStyle w:val="TableParagraph"/>
              <w:spacing w:line="268" w:lineRule="exact"/>
              <w:ind w:left="0"/>
            </w:pPr>
          </w:p>
          <w:p w14:paraId="739B2E4E" w14:textId="13D3E31D" w:rsidR="006A5D74" w:rsidRDefault="00466B0F" w:rsidP="00DF7D98">
            <w:pPr>
              <w:pStyle w:val="TableParagraph"/>
              <w:spacing w:line="268" w:lineRule="exact"/>
              <w:ind w:left="0"/>
            </w:pPr>
            <w:r>
              <w:t xml:space="preserve"> </w:t>
            </w:r>
            <w:r w:rsidR="006A5D74" w:rsidRPr="004065C1">
              <w:t xml:space="preserve">I </w:t>
            </w:r>
            <w:r w:rsidR="006A5D74">
              <w:t>need to define the roles</w:t>
            </w:r>
          </w:p>
        </w:tc>
      </w:tr>
      <w:tr w:rsidR="006A5D74" w14:paraId="16FABA59" w14:textId="77777777" w:rsidTr="3391F38B">
        <w:trPr>
          <w:trHeight w:val="1247"/>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60C2230" w14:textId="6168BCE8" w:rsidR="006A5D74" w:rsidRDefault="00466B0F" w:rsidP="00DF7D98">
            <w:pPr>
              <w:pStyle w:val="TableParagraph"/>
              <w:spacing w:line="268" w:lineRule="exact"/>
              <w:ind w:left="0"/>
            </w:pPr>
            <w:r>
              <w:t xml:space="preserve"> </w:t>
            </w:r>
            <w:r w:rsidR="006A5D74">
              <w:t>Acceptance</w:t>
            </w:r>
            <w:r w:rsidR="006A5D74" w:rsidRPr="00C83070">
              <w:t xml:space="preserve"> </w:t>
            </w:r>
            <w:r w:rsidR="006A5D74">
              <w:t>criteria</w:t>
            </w:r>
          </w:p>
          <w:p w14:paraId="5A885504" w14:textId="77777777" w:rsidR="006A5D74" w:rsidRDefault="006A5D74" w:rsidP="00DF7D98">
            <w:pPr>
              <w:pStyle w:val="TableParagraph"/>
              <w:spacing w:line="268" w:lineRule="exact"/>
              <w:ind w:left="0"/>
            </w:pPr>
          </w:p>
          <w:p w14:paraId="3B326287" w14:textId="68D1CE04" w:rsidR="006A5D74" w:rsidRDefault="00466B0F" w:rsidP="00DF7D98">
            <w:pPr>
              <w:pStyle w:val="TableParagraph"/>
              <w:ind w:left="0"/>
            </w:pPr>
            <w:r w:rsidRPr="3391F38B">
              <w:t xml:space="preserve"> </w:t>
            </w:r>
            <w:r w:rsidR="006A5D74" w:rsidRPr="3391F38B">
              <w:t>Once we bring together the necessary team members, roles can be defined as per the    expertise of each team members</w:t>
            </w:r>
          </w:p>
        </w:tc>
      </w:tr>
      <w:tr w:rsidR="006A5D74" w14:paraId="4C548172" w14:textId="77777777" w:rsidTr="3391F38B">
        <w:trPr>
          <w:trHeight w:val="1204"/>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BCBB1FD" w14:textId="77777777" w:rsidR="006A5D74" w:rsidRDefault="006A5D74" w:rsidP="00DF7D98">
            <w:pPr>
              <w:pStyle w:val="TableParagraph"/>
              <w:spacing w:line="268" w:lineRule="exact"/>
              <w:ind w:left="0" w:firstLine="284"/>
            </w:pPr>
            <w:r>
              <w:t>User</w:t>
            </w:r>
            <w:r>
              <w:rPr>
                <w:spacing w:val="-1"/>
              </w:rPr>
              <w:t xml:space="preserve"> </w:t>
            </w:r>
            <w:r>
              <w:t>Story</w:t>
            </w:r>
          </w:p>
          <w:p w14:paraId="4077FF97" w14:textId="77777777" w:rsidR="006A5D74" w:rsidRDefault="006A5D74" w:rsidP="00DF7D98">
            <w:pPr>
              <w:pStyle w:val="TableParagraph"/>
              <w:spacing w:before="4"/>
              <w:ind w:left="0" w:firstLine="284"/>
              <w:rPr>
                <w:b/>
                <w:sz w:val="27"/>
              </w:rPr>
            </w:pPr>
          </w:p>
          <w:p w14:paraId="56952509" w14:textId="77777777" w:rsidR="006A5D74" w:rsidRDefault="006A5D74" w:rsidP="00DF7D98">
            <w:pPr>
              <w:pStyle w:val="TableParagraph"/>
              <w:ind w:left="0" w:right="728" w:firstLine="284"/>
            </w:pPr>
            <w:r>
              <w:t>#0.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2BABAAA" w14:textId="77777777" w:rsidR="006A5D74" w:rsidRDefault="006A5D74" w:rsidP="00DF7D98">
            <w:pPr>
              <w:pStyle w:val="TableParagraph"/>
              <w:spacing w:line="268" w:lineRule="exact"/>
              <w:ind w:left="0" w:firstLine="284"/>
            </w:pPr>
            <w:r>
              <w:t>Priority:</w:t>
            </w:r>
          </w:p>
          <w:p w14:paraId="4097D0EB" w14:textId="77777777" w:rsidR="006A5D74" w:rsidRDefault="006A5D74" w:rsidP="00DF7D98">
            <w:pPr>
              <w:pStyle w:val="TableParagraph"/>
              <w:spacing w:before="4"/>
              <w:ind w:left="0" w:firstLine="284"/>
              <w:rPr>
                <w:b/>
                <w:sz w:val="27"/>
              </w:rPr>
            </w:pPr>
          </w:p>
          <w:p w14:paraId="1B3693F3" w14:textId="77777777" w:rsidR="006A5D74" w:rsidRDefault="006A5D74" w:rsidP="00DF7D98">
            <w:pPr>
              <w:pStyle w:val="TableParagraph"/>
              <w:ind w:left="0" w:firstLine="284"/>
            </w:pPr>
            <w:r>
              <w:t>Must</w:t>
            </w:r>
            <w:r>
              <w:rPr>
                <w:spacing w:val="-2"/>
              </w:rPr>
              <w:t xml:space="preserve"> </w:t>
            </w: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7D69D2F" w14:textId="77777777" w:rsidR="006A5D74" w:rsidRDefault="006A5D74" w:rsidP="00DF7D98">
            <w:pPr>
              <w:pStyle w:val="TableParagraph"/>
              <w:spacing w:line="268" w:lineRule="exact"/>
              <w:ind w:left="0" w:firstLine="284"/>
            </w:pPr>
            <w:r>
              <w:t>Complexity:</w:t>
            </w:r>
          </w:p>
          <w:p w14:paraId="1F58C7A1" w14:textId="77777777" w:rsidR="006A5D74" w:rsidRDefault="006A5D74" w:rsidP="00DF7D98">
            <w:pPr>
              <w:pStyle w:val="TableParagraph"/>
              <w:spacing w:before="4"/>
              <w:ind w:left="0" w:firstLine="284"/>
              <w:rPr>
                <w:b/>
                <w:sz w:val="27"/>
              </w:rPr>
            </w:pPr>
          </w:p>
          <w:p w14:paraId="2BEF1DC4" w14:textId="77777777" w:rsidR="006A5D74" w:rsidRDefault="006A5D74" w:rsidP="00DF7D98">
            <w:pPr>
              <w:pStyle w:val="TableParagraph"/>
              <w:ind w:left="0" w:firstLine="284"/>
            </w:pPr>
            <w:r>
              <w:t>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F55BD7A" w14:textId="77777777" w:rsidR="006A5D74" w:rsidRDefault="006A5D74" w:rsidP="00DF7D98">
            <w:pPr>
              <w:pStyle w:val="TableParagraph"/>
              <w:spacing w:line="268" w:lineRule="exact"/>
              <w:ind w:left="0" w:firstLine="284"/>
            </w:pPr>
            <w:r>
              <w:t>Team:</w:t>
            </w:r>
          </w:p>
          <w:p w14:paraId="6752998E" w14:textId="77777777" w:rsidR="006A5D74" w:rsidRDefault="006A5D74" w:rsidP="00DF7D98">
            <w:pPr>
              <w:pStyle w:val="TableParagraph"/>
              <w:spacing w:before="4"/>
              <w:ind w:left="0" w:firstLine="284"/>
              <w:rPr>
                <w:b/>
                <w:sz w:val="27"/>
              </w:rPr>
            </w:pPr>
          </w:p>
          <w:p w14:paraId="66D9CB2E" w14:textId="77777777" w:rsidR="006A5D74" w:rsidRDefault="006A5D74" w:rsidP="00DF7D98">
            <w:pPr>
              <w:pStyle w:val="TableParagraph"/>
              <w:ind w:left="0" w:right="726" w:firstLine="284"/>
            </w:pPr>
            <w:r>
              <w:t>Dev</w:t>
            </w:r>
          </w:p>
        </w:tc>
      </w:tr>
      <w:tr w:rsidR="006A5D74" w14:paraId="789E48FF" w14:textId="77777777" w:rsidTr="3391F38B">
        <w:trPr>
          <w:trHeight w:val="1192"/>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0F6D52B" w14:textId="6CFAC98F" w:rsidR="006A5D74" w:rsidRDefault="00466B0F" w:rsidP="00DF7D98">
            <w:pPr>
              <w:pStyle w:val="TableParagraph"/>
              <w:spacing w:line="268" w:lineRule="exact"/>
              <w:ind w:left="0"/>
            </w:pPr>
            <w:r>
              <w:t xml:space="preserve"> </w:t>
            </w:r>
            <w:r w:rsidR="006A5D74">
              <w:t>As</w:t>
            </w:r>
            <w:r w:rsidR="006A5D74">
              <w:rPr>
                <w:spacing w:val="-1"/>
              </w:rPr>
              <w:t xml:space="preserve"> </w:t>
            </w:r>
            <w:r w:rsidR="006A5D74">
              <w:t>a</w:t>
            </w:r>
            <w:r w:rsidR="006A5D74">
              <w:rPr>
                <w:spacing w:val="-1"/>
              </w:rPr>
              <w:t xml:space="preserve"> </w:t>
            </w:r>
            <w:r w:rsidR="006A5D74">
              <w:t>developer</w:t>
            </w:r>
          </w:p>
          <w:p w14:paraId="785CBBE4" w14:textId="77777777" w:rsidR="006A5D74" w:rsidRDefault="006A5D74" w:rsidP="00DF7D98">
            <w:pPr>
              <w:pStyle w:val="TableParagraph"/>
              <w:spacing w:line="268" w:lineRule="exact"/>
              <w:ind w:left="0" w:firstLine="284"/>
            </w:pPr>
          </w:p>
          <w:p w14:paraId="18A121E7" w14:textId="24BF9BE6" w:rsidR="006A5D74" w:rsidRDefault="00466B0F" w:rsidP="00DF7D98">
            <w:pPr>
              <w:pStyle w:val="TableParagraph"/>
              <w:ind w:left="0"/>
            </w:pPr>
            <w:r>
              <w:t xml:space="preserve"> </w:t>
            </w:r>
            <w:r w:rsidR="006A5D74" w:rsidRPr="004065C1">
              <w:t xml:space="preserve">I </w:t>
            </w:r>
            <w:r w:rsidR="006A5D74">
              <w:t>want to do initial planning</w:t>
            </w:r>
          </w:p>
        </w:tc>
      </w:tr>
      <w:tr w:rsidR="006A5D74" w14:paraId="4190133D" w14:textId="77777777" w:rsidTr="3391F38B">
        <w:trPr>
          <w:trHeight w:val="1537"/>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B6353AC" w14:textId="77777777" w:rsidR="006A5D74" w:rsidRDefault="006A5D74" w:rsidP="00DF7D98">
            <w:pPr>
              <w:pStyle w:val="TableParagraph"/>
              <w:spacing w:line="268" w:lineRule="exact"/>
              <w:ind w:left="0"/>
            </w:pPr>
            <w:r>
              <w:t xml:space="preserve"> Acceptance</w:t>
            </w:r>
            <w:r>
              <w:rPr>
                <w:spacing w:val="-4"/>
              </w:rPr>
              <w:t xml:space="preserve"> </w:t>
            </w:r>
            <w:r>
              <w:t>criteria</w:t>
            </w:r>
          </w:p>
          <w:p w14:paraId="5C8DE332" w14:textId="77777777" w:rsidR="006A5D74" w:rsidRDefault="006A5D74" w:rsidP="00DF7D98">
            <w:pPr>
              <w:pStyle w:val="TableParagraph"/>
              <w:spacing w:before="6"/>
              <w:ind w:left="0" w:firstLine="284"/>
              <w:rPr>
                <w:b/>
                <w:sz w:val="27"/>
              </w:rPr>
            </w:pPr>
          </w:p>
          <w:p w14:paraId="4A51DCCA" w14:textId="3C61BE44" w:rsidR="006A5D74" w:rsidRDefault="00466B0F" w:rsidP="00DF7D98">
            <w:pPr>
              <w:pStyle w:val="TableParagraph"/>
              <w:ind w:left="0"/>
            </w:pPr>
            <w:r w:rsidRPr="3391F38B">
              <w:t xml:space="preserve"> </w:t>
            </w:r>
            <w:r w:rsidR="006A5D74" w:rsidRPr="3391F38B">
              <w:t>Given that the requirements are known, High-level planning for the upcoming sprints, including defining the project scope, setting goals, and identifying potential risks is done</w:t>
            </w:r>
          </w:p>
        </w:tc>
      </w:tr>
      <w:tr w:rsidR="006A5D74" w14:paraId="4F806B34" w14:textId="77777777" w:rsidTr="3391F38B">
        <w:trPr>
          <w:trHeight w:val="1207"/>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F3EED8A" w14:textId="77777777" w:rsidR="006A5D74" w:rsidRDefault="006A5D74" w:rsidP="00DF7D98">
            <w:pPr>
              <w:pStyle w:val="TableParagraph"/>
              <w:spacing w:line="268" w:lineRule="exact"/>
              <w:ind w:left="0" w:firstLine="284"/>
            </w:pPr>
            <w:r>
              <w:t>User</w:t>
            </w:r>
            <w:r>
              <w:rPr>
                <w:spacing w:val="-1"/>
              </w:rPr>
              <w:t xml:space="preserve"> </w:t>
            </w:r>
            <w:r>
              <w:t>Story</w:t>
            </w:r>
          </w:p>
          <w:p w14:paraId="3C2BB3EE" w14:textId="77777777" w:rsidR="006A5D74" w:rsidRDefault="006A5D74" w:rsidP="00DF7D98">
            <w:pPr>
              <w:pStyle w:val="TableParagraph"/>
              <w:spacing w:before="4"/>
              <w:ind w:left="0" w:firstLine="284"/>
              <w:rPr>
                <w:b/>
                <w:sz w:val="27"/>
              </w:rPr>
            </w:pPr>
          </w:p>
          <w:p w14:paraId="73A28168" w14:textId="77777777" w:rsidR="006A5D74" w:rsidRDefault="006A5D74" w:rsidP="00DF7D98">
            <w:pPr>
              <w:pStyle w:val="TableParagraph"/>
              <w:ind w:left="0" w:right="728" w:firstLine="284"/>
            </w:pPr>
            <w:r>
              <w:t>#0.4</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C4B6BB7" w14:textId="77777777" w:rsidR="006A5D74" w:rsidRDefault="006A5D74" w:rsidP="00DF7D98">
            <w:pPr>
              <w:pStyle w:val="TableParagraph"/>
              <w:spacing w:line="268" w:lineRule="exact"/>
              <w:ind w:left="0" w:firstLine="284"/>
            </w:pPr>
            <w:r>
              <w:t>Priority:</w:t>
            </w:r>
          </w:p>
          <w:p w14:paraId="34702BEA" w14:textId="77777777" w:rsidR="006A5D74" w:rsidRDefault="006A5D74" w:rsidP="00DF7D98">
            <w:pPr>
              <w:pStyle w:val="TableParagraph"/>
              <w:spacing w:before="4"/>
              <w:ind w:left="0" w:firstLine="284"/>
              <w:rPr>
                <w:b/>
                <w:sz w:val="27"/>
              </w:rPr>
            </w:pPr>
          </w:p>
          <w:p w14:paraId="4E518114" w14:textId="77777777" w:rsidR="006A5D74" w:rsidRDefault="006A5D74" w:rsidP="00DF7D98">
            <w:pPr>
              <w:pStyle w:val="TableParagraph"/>
              <w:ind w:left="0" w:firstLine="284"/>
            </w:pPr>
            <w:r>
              <w:t>Must</w:t>
            </w:r>
            <w:r>
              <w:rPr>
                <w:spacing w:val="-2"/>
              </w:rPr>
              <w:t xml:space="preserve"> </w:t>
            </w: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7D1CAA3" w14:textId="77777777" w:rsidR="006A5D74" w:rsidRDefault="006A5D74" w:rsidP="00DF7D98">
            <w:pPr>
              <w:pStyle w:val="TableParagraph"/>
              <w:spacing w:line="268" w:lineRule="exact"/>
              <w:ind w:left="0" w:firstLine="284"/>
            </w:pPr>
            <w:r>
              <w:t>Complexity:</w:t>
            </w:r>
          </w:p>
          <w:p w14:paraId="3657980C" w14:textId="77777777" w:rsidR="006A5D74" w:rsidRDefault="006A5D74" w:rsidP="00DF7D98">
            <w:pPr>
              <w:pStyle w:val="TableParagraph"/>
              <w:spacing w:before="4"/>
              <w:ind w:left="0" w:firstLine="284"/>
              <w:rPr>
                <w:b/>
                <w:sz w:val="27"/>
              </w:rPr>
            </w:pPr>
          </w:p>
          <w:p w14:paraId="5970CD1D" w14:textId="77777777" w:rsidR="006A5D74" w:rsidRDefault="006A5D74" w:rsidP="00DF7D98">
            <w:pPr>
              <w:pStyle w:val="TableParagraph"/>
              <w:ind w:left="0" w:firstLine="284"/>
            </w:pPr>
            <w:r>
              <w:t>5</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79B9AF" w14:textId="77777777" w:rsidR="006A5D74" w:rsidRDefault="006A5D74" w:rsidP="00DF7D98">
            <w:pPr>
              <w:pStyle w:val="TableParagraph"/>
              <w:spacing w:line="268" w:lineRule="exact"/>
              <w:ind w:left="0" w:firstLine="284"/>
            </w:pPr>
            <w:r>
              <w:t>Team:</w:t>
            </w:r>
          </w:p>
          <w:p w14:paraId="73D55AD8" w14:textId="77777777" w:rsidR="006A5D74" w:rsidRDefault="006A5D74" w:rsidP="00DF7D98">
            <w:pPr>
              <w:pStyle w:val="TableParagraph"/>
              <w:spacing w:before="4"/>
              <w:ind w:left="0" w:firstLine="284"/>
              <w:rPr>
                <w:b/>
                <w:sz w:val="27"/>
              </w:rPr>
            </w:pPr>
          </w:p>
          <w:p w14:paraId="5B0AFC5D" w14:textId="77777777" w:rsidR="006A5D74" w:rsidRDefault="006A5D74" w:rsidP="00DF7D98">
            <w:pPr>
              <w:pStyle w:val="TableParagraph"/>
              <w:ind w:left="0" w:right="726" w:firstLine="284"/>
            </w:pPr>
            <w:r>
              <w:t>Dev</w:t>
            </w:r>
          </w:p>
        </w:tc>
      </w:tr>
      <w:tr w:rsidR="006A5D74" w14:paraId="7BD7FF42" w14:textId="77777777" w:rsidTr="3391F38B">
        <w:trPr>
          <w:trHeight w:val="759"/>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C9D878E" w14:textId="19DFB9A4" w:rsidR="006A5D74" w:rsidRDefault="00466B0F" w:rsidP="00DF7D98">
            <w:pPr>
              <w:pStyle w:val="TableParagraph"/>
              <w:ind w:left="0"/>
            </w:pPr>
            <w:r>
              <w:lastRenderedPageBreak/>
              <w:t xml:space="preserve"> </w:t>
            </w:r>
            <w:r w:rsidR="006A5D74">
              <w:t>As a developer</w:t>
            </w:r>
          </w:p>
          <w:p w14:paraId="12660803" w14:textId="77777777" w:rsidR="006A5D74" w:rsidRDefault="006A5D74" w:rsidP="00DF7D98">
            <w:pPr>
              <w:pStyle w:val="TableParagraph"/>
              <w:ind w:left="0"/>
            </w:pPr>
          </w:p>
          <w:p w14:paraId="6F4E221F" w14:textId="31C3189A" w:rsidR="006A5D74" w:rsidRDefault="00466B0F" w:rsidP="00DF7D98">
            <w:pPr>
              <w:pStyle w:val="TableParagraph"/>
              <w:ind w:left="0"/>
            </w:pPr>
            <w:r>
              <w:t xml:space="preserve"> </w:t>
            </w:r>
            <w:r w:rsidR="006A5D74">
              <w:t>I need sufficient information about the user's requirements before I can begin developing</w:t>
            </w:r>
          </w:p>
          <w:p w14:paraId="237FE098" w14:textId="77777777" w:rsidR="006A5D74" w:rsidRDefault="006A5D74" w:rsidP="00DF7D98">
            <w:pPr>
              <w:pStyle w:val="TableParagraph"/>
              <w:ind w:left="0"/>
            </w:pPr>
          </w:p>
        </w:tc>
      </w:tr>
      <w:tr w:rsidR="006A5D74" w14:paraId="69504E8A" w14:textId="77777777" w:rsidTr="3391F38B">
        <w:trPr>
          <w:trHeight w:val="1204"/>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868713A" w14:textId="3581647A" w:rsidR="006A5D74" w:rsidRDefault="00466B0F" w:rsidP="00DF7D98">
            <w:pPr>
              <w:pStyle w:val="TableParagraph"/>
              <w:spacing w:line="268" w:lineRule="exact"/>
              <w:ind w:left="0"/>
            </w:pPr>
            <w:r>
              <w:t xml:space="preserve"> </w:t>
            </w:r>
            <w:r w:rsidR="006A5D74">
              <w:t>Acceptance</w:t>
            </w:r>
            <w:r w:rsidR="006A5D74">
              <w:rPr>
                <w:spacing w:val="-4"/>
              </w:rPr>
              <w:t xml:space="preserve"> </w:t>
            </w:r>
            <w:r w:rsidR="006A5D74">
              <w:t>criteria</w:t>
            </w:r>
          </w:p>
          <w:p w14:paraId="49CC876D" w14:textId="77777777" w:rsidR="006A5D74" w:rsidRDefault="006A5D74" w:rsidP="00DF7D98">
            <w:pPr>
              <w:pStyle w:val="TableParagraph"/>
              <w:spacing w:line="268" w:lineRule="exact"/>
              <w:ind w:left="0"/>
            </w:pPr>
          </w:p>
          <w:p w14:paraId="467433C5" w14:textId="2254DB5A" w:rsidR="006A5D74" w:rsidRDefault="00466B0F" w:rsidP="5F639EC7">
            <w:pPr>
              <w:pStyle w:val="TableParagraph"/>
              <w:spacing w:line="268" w:lineRule="exact"/>
              <w:ind w:left="0"/>
            </w:pPr>
            <w:r w:rsidRPr="3391F38B">
              <w:t xml:space="preserve"> </w:t>
            </w:r>
            <w:r w:rsidR="006A5D74" w:rsidRPr="3391F38B">
              <w:t>Given that the requirements are gathered and aligned with the customer, development can commence.</w:t>
            </w:r>
          </w:p>
          <w:p w14:paraId="72F2D7DE" w14:textId="77777777" w:rsidR="006A5D74" w:rsidRDefault="006A5D74" w:rsidP="00DF7D98">
            <w:pPr>
              <w:pStyle w:val="TableParagraph"/>
              <w:spacing w:before="4"/>
              <w:ind w:left="0" w:firstLine="284"/>
            </w:pPr>
          </w:p>
        </w:tc>
      </w:tr>
      <w:tr w:rsidR="006A5D74" w14:paraId="3886BC40" w14:textId="77777777" w:rsidTr="3391F38B">
        <w:trPr>
          <w:trHeight w:val="1207"/>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E1FDBE" w14:textId="77777777" w:rsidR="006A5D74" w:rsidRDefault="006A5D74" w:rsidP="00DF7D98">
            <w:pPr>
              <w:pStyle w:val="TableParagraph"/>
              <w:spacing w:line="268" w:lineRule="exact"/>
              <w:ind w:left="0" w:firstLine="284"/>
            </w:pPr>
            <w:r>
              <w:t>User</w:t>
            </w:r>
            <w:r>
              <w:rPr>
                <w:spacing w:val="-1"/>
              </w:rPr>
              <w:t xml:space="preserve"> </w:t>
            </w:r>
            <w:r>
              <w:t>Story</w:t>
            </w:r>
          </w:p>
          <w:p w14:paraId="20D0344C" w14:textId="77777777" w:rsidR="006A5D74" w:rsidRDefault="006A5D74" w:rsidP="00DF7D98">
            <w:pPr>
              <w:pStyle w:val="TableParagraph"/>
              <w:spacing w:before="4"/>
              <w:ind w:left="0" w:firstLine="284"/>
              <w:rPr>
                <w:b/>
                <w:sz w:val="27"/>
              </w:rPr>
            </w:pPr>
          </w:p>
          <w:p w14:paraId="6E730C04" w14:textId="77777777" w:rsidR="006A5D74" w:rsidRDefault="006A5D74" w:rsidP="00DF7D98">
            <w:pPr>
              <w:pStyle w:val="TableParagraph"/>
              <w:ind w:left="0" w:right="728" w:firstLine="284"/>
            </w:pPr>
            <w:r>
              <w:t>#0.5</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EA0EF70" w14:textId="77777777" w:rsidR="006A5D74" w:rsidRDefault="006A5D74" w:rsidP="00DF7D98">
            <w:pPr>
              <w:pStyle w:val="TableParagraph"/>
              <w:spacing w:line="268" w:lineRule="exact"/>
              <w:ind w:left="0" w:firstLine="284"/>
            </w:pPr>
            <w:r>
              <w:t>Priority:</w:t>
            </w:r>
          </w:p>
          <w:p w14:paraId="0F0E6A71" w14:textId="77777777" w:rsidR="006A5D74" w:rsidRDefault="006A5D74" w:rsidP="00DF7D98">
            <w:pPr>
              <w:pStyle w:val="TableParagraph"/>
              <w:spacing w:before="4"/>
              <w:ind w:left="0" w:firstLine="284"/>
              <w:rPr>
                <w:b/>
                <w:sz w:val="27"/>
              </w:rPr>
            </w:pPr>
          </w:p>
          <w:p w14:paraId="371620DB" w14:textId="77777777" w:rsidR="006A5D74" w:rsidRDefault="006A5D74" w:rsidP="00DF7D98">
            <w:pPr>
              <w:pStyle w:val="TableParagraph"/>
              <w:ind w:left="0" w:firstLine="284"/>
            </w:pPr>
            <w:r>
              <w:t>Must</w:t>
            </w:r>
            <w:r>
              <w:rPr>
                <w:spacing w:val="-2"/>
              </w:rPr>
              <w:t xml:space="preserve"> </w:t>
            </w: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F7470D" w14:textId="77777777" w:rsidR="006A5D74" w:rsidRDefault="006A5D74" w:rsidP="00DF7D98">
            <w:pPr>
              <w:pStyle w:val="TableParagraph"/>
              <w:spacing w:line="268" w:lineRule="exact"/>
              <w:ind w:left="0" w:firstLine="284"/>
            </w:pPr>
            <w:r>
              <w:t>Complexity:</w:t>
            </w:r>
          </w:p>
          <w:p w14:paraId="376DA13A" w14:textId="77777777" w:rsidR="006A5D74" w:rsidRDefault="006A5D74" w:rsidP="00DF7D98">
            <w:pPr>
              <w:pStyle w:val="TableParagraph"/>
              <w:spacing w:before="4"/>
              <w:ind w:left="0" w:firstLine="284"/>
              <w:rPr>
                <w:b/>
                <w:sz w:val="27"/>
              </w:rPr>
            </w:pPr>
          </w:p>
          <w:p w14:paraId="03CF104E" w14:textId="77777777" w:rsidR="006A5D74" w:rsidRDefault="006A5D74" w:rsidP="00DF7D98">
            <w:pPr>
              <w:pStyle w:val="TableParagraph"/>
              <w:ind w:left="0" w:firstLine="284"/>
            </w:pPr>
            <w:r>
              <w:t>8</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9B138D5" w14:textId="77777777" w:rsidR="006A5D74" w:rsidRDefault="006A5D74" w:rsidP="00DF7D98">
            <w:pPr>
              <w:pStyle w:val="TableParagraph"/>
              <w:spacing w:line="268" w:lineRule="exact"/>
              <w:ind w:left="0" w:firstLine="284"/>
            </w:pPr>
            <w:r>
              <w:t>Team:</w:t>
            </w:r>
          </w:p>
          <w:p w14:paraId="5EDE1B91" w14:textId="77777777" w:rsidR="006A5D74" w:rsidRDefault="006A5D74" w:rsidP="00DF7D98">
            <w:pPr>
              <w:pStyle w:val="TableParagraph"/>
              <w:spacing w:before="4"/>
              <w:ind w:left="0" w:firstLine="284"/>
              <w:rPr>
                <w:b/>
                <w:sz w:val="27"/>
              </w:rPr>
            </w:pPr>
          </w:p>
          <w:p w14:paraId="09D481DD" w14:textId="77777777" w:rsidR="006A5D74" w:rsidRDefault="006A5D74" w:rsidP="00DF7D98">
            <w:pPr>
              <w:pStyle w:val="TableParagraph"/>
              <w:ind w:left="0" w:right="726" w:firstLine="284"/>
            </w:pPr>
            <w:r>
              <w:t>Dev</w:t>
            </w:r>
          </w:p>
        </w:tc>
      </w:tr>
      <w:tr w:rsidR="006A5D74" w14:paraId="4DD3FEB1" w14:textId="77777777" w:rsidTr="3391F38B">
        <w:trPr>
          <w:trHeight w:val="759"/>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F0A93C" w14:textId="79EF4B01" w:rsidR="006A5D74" w:rsidRDefault="00466B0F" w:rsidP="00DF7D98">
            <w:pPr>
              <w:pStyle w:val="TableParagraph"/>
              <w:ind w:left="0"/>
            </w:pPr>
            <w:r>
              <w:t xml:space="preserve"> </w:t>
            </w:r>
            <w:r w:rsidR="006A5D74">
              <w:t>As a developer</w:t>
            </w:r>
          </w:p>
          <w:p w14:paraId="62992F4C" w14:textId="77777777" w:rsidR="006A5D74" w:rsidRDefault="006A5D74" w:rsidP="00DF7D98">
            <w:pPr>
              <w:pStyle w:val="TableParagraph"/>
              <w:ind w:left="0"/>
            </w:pPr>
          </w:p>
          <w:p w14:paraId="29B861E9" w14:textId="102CBBF8" w:rsidR="006A5D74" w:rsidRDefault="00466B0F" w:rsidP="00DF7D98">
            <w:pPr>
              <w:pStyle w:val="TableParagraph"/>
              <w:ind w:left="0"/>
            </w:pPr>
            <w:r>
              <w:t xml:space="preserve"> </w:t>
            </w:r>
            <w:r w:rsidR="006A5D74">
              <w:t>I want the system infrastructure to be set up so that I can start app web and system development</w:t>
            </w:r>
          </w:p>
          <w:p w14:paraId="2190DF52" w14:textId="77777777" w:rsidR="006A5D74" w:rsidRDefault="006A5D74" w:rsidP="00DF7D98">
            <w:pPr>
              <w:pStyle w:val="TableParagraph"/>
              <w:ind w:left="0" w:firstLine="284"/>
            </w:pPr>
          </w:p>
        </w:tc>
      </w:tr>
      <w:tr w:rsidR="006A5D74" w14:paraId="1CA986CC" w14:textId="77777777" w:rsidTr="3391F38B">
        <w:trPr>
          <w:trHeight w:val="1204"/>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8DEA517" w14:textId="79B4C4F0" w:rsidR="006A5D74" w:rsidRDefault="00466B0F" w:rsidP="00DF7D98">
            <w:pPr>
              <w:pStyle w:val="TableParagraph"/>
              <w:spacing w:line="268" w:lineRule="exact"/>
              <w:ind w:left="0"/>
            </w:pPr>
            <w:r>
              <w:t xml:space="preserve"> </w:t>
            </w:r>
            <w:r w:rsidR="006A5D74">
              <w:t>Acceptance</w:t>
            </w:r>
            <w:r w:rsidR="006A5D74">
              <w:rPr>
                <w:spacing w:val="-4"/>
              </w:rPr>
              <w:t xml:space="preserve"> </w:t>
            </w:r>
            <w:r w:rsidR="006A5D74">
              <w:t>criteria</w:t>
            </w:r>
          </w:p>
          <w:p w14:paraId="7070468F" w14:textId="77777777" w:rsidR="006A5D74" w:rsidRDefault="006A5D74" w:rsidP="00DF7D98">
            <w:pPr>
              <w:pStyle w:val="TableParagraph"/>
              <w:ind w:left="0"/>
            </w:pPr>
          </w:p>
          <w:p w14:paraId="1E4FC8AC" w14:textId="1D5047FE" w:rsidR="006A5D74" w:rsidRDefault="00466B0F" w:rsidP="6F2AE5DE">
            <w:pPr>
              <w:pStyle w:val="TableParagraph"/>
              <w:ind w:left="0"/>
            </w:pPr>
            <w:r w:rsidRPr="3391F38B">
              <w:t xml:space="preserve"> </w:t>
            </w:r>
            <w:r w:rsidR="006A5D74" w:rsidRPr="3391F38B">
              <w:t>Given that the system infrastructure is in place and basic functions are available, actual development can commence.</w:t>
            </w:r>
          </w:p>
          <w:p w14:paraId="75D23789" w14:textId="77777777" w:rsidR="006A5D74" w:rsidRDefault="006A5D74" w:rsidP="00DF7D98">
            <w:pPr>
              <w:pStyle w:val="TableParagraph"/>
              <w:ind w:left="0" w:right="3532"/>
            </w:pPr>
          </w:p>
        </w:tc>
      </w:tr>
    </w:tbl>
    <w:tbl>
      <w:tblPr>
        <w:tblpPr w:leftFromText="180" w:rightFromText="180" w:vertAnchor="text" w:horzAnchor="margin" w:tblpXSpec="center" w:tblpY="269"/>
        <w:tblW w:w="84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560FDD" w14:paraId="2425515F" w14:textId="77777777" w:rsidTr="00DF7D98">
        <w:trPr>
          <w:trHeight w:val="602"/>
        </w:trPr>
        <w:tc>
          <w:tcPr>
            <w:tcW w:w="8438" w:type="dxa"/>
            <w:gridSpan w:val="4"/>
            <w:tcBorders>
              <w:top w:val="single" w:sz="4" w:space="0" w:color="000000"/>
              <w:left w:val="single" w:sz="4" w:space="0" w:color="000000"/>
              <w:bottom w:val="single" w:sz="4" w:space="0" w:color="000000"/>
              <w:right w:val="single" w:sz="4" w:space="0" w:color="000000"/>
            </w:tcBorders>
            <w:hideMark/>
          </w:tcPr>
          <w:p w14:paraId="6D63AE5F" w14:textId="77777777" w:rsidR="00560FDD" w:rsidRDefault="00560FDD" w:rsidP="00DF7D98">
            <w:pPr>
              <w:pStyle w:val="TableParagraph"/>
              <w:spacing w:line="268" w:lineRule="exact"/>
            </w:pPr>
            <w:r>
              <w:t>Epic</w:t>
            </w:r>
            <w:r>
              <w:rPr>
                <w:spacing w:val="-2"/>
              </w:rPr>
              <w:t xml:space="preserve"> </w:t>
            </w:r>
            <w:r>
              <w:t>#1: User</w:t>
            </w:r>
          </w:p>
        </w:tc>
      </w:tr>
      <w:tr w:rsidR="00560FDD" w14:paraId="40BA352F" w14:textId="77777777" w:rsidTr="00DF7D98">
        <w:trPr>
          <w:trHeight w:val="718"/>
        </w:trPr>
        <w:tc>
          <w:tcPr>
            <w:tcW w:w="2110" w:type="dxa"/>
            <w:tcBorders>
              <w:top w:val="single" w:sz="4" w:space="0" w:color="000000"/>
              <w:left w:val="single" w:sz="4" w:space="0" w:color="000000"/>
              <w:bottom w:val="single" w:sz="4" w:space="0" w:color="000000"/>
              <w:right w:val="single" w:sz="4" w:space="0" w:color="000000"/>
            </w:tcBorders>
          </w:tcPr>
          <w:p w14:paraId="46AF81DA" w14:textId="77777777" w:rsidR="00560FDD" w:rsidRDefault="00560FDD" w:rsidP="00DF7D98">
            <w:pPr>
              <w:pStyle w:val="TableParagraph"/>
              <w:spacing w:line="268" w:lineRule="exact"/>
              <w:ind w:left="0" w:firstLine="284"/>
            </w:pPr>
            <w:r>
              <w:t>User</w:t>
            </w:r>
            <w:r>
              <w:rPr>
                <w:spacing w:val="-1"/>
              </w:rPr>
              <w:t xml:space="preserve"> </w:t>
            </w:r>
            <w:r>
              <w:t>Story</w:t>
            </w:r>
          </w:p>
          <w:p w14:paraId="561567F4" w14:textId="77777777" w:rsidR="00560FDD" w:rsidRDefault="00560FDD" w:rsidP="00DF7D98">
            <w:pPr>
              <w:pStyle w:val="TableParagraph"/>
              <w:spacing w:before="4"/>
              <w:ind w:left="0" w:firstLine="284"/>
              <w:rPr>
                <w:b/>
                <w:sz w:val="27"/>
              </w:rPr>
            </w:pPr>
          </w:p>
          <w:p w14:paraId="0E41DABA" w14:textId="77777777" w:rsidR="00560FDD" w:rsidRDefault="00560FDD" w:rsidP="00DF7D98">
            <w:pPr>
              <w:pStyle w:val="TableParagraph"/>
              <w:ind w:left="0" w:right="728" w:firstLine="284"/>
            </w:pPr>
            <w:r>
              <w:t>#1.1</w:t>
            </w:r>
          </w:p>
        </w:tc>
        <w:tc>
          <w:tcPr>
            <w:tcW w:w="2110" w:type="dxa"/>
            <w:tcBorders>
              <w:top w:val="single" w:sz="4" w:space="0" w:color="000000"/>
              <w:left w:val="single" w:sz="4" w:space="0" w:color="000000"/>
              <w:bottom w:val="single" w:sz="4" w:space="0" w:color="000000"/>
              <w:right w:val="single" w:sz="4" w:space="0" w:color="000000"/>
            </w:tcBorders>
          </w:tcPr>
          <w:p w14:paraId="0F70D84E" w14:textId="77777777" w:rsidR="00560FDD" w:rsidRDefault="00560FDD" w:rsidP="00DF7D98">
            <w:pPr>
              <w:pStyle w:val="TableParagraph"/>
              <w:spacing w:line="268" w:lineRule="exact"/>
              <w:ind w:left="0" w:firstLine="284"/>
            </w:pPr>
            <w:r>
              <w:t>Priority:</w:t>
            </w:r>
          </w:p>
          <w:p w14:paraId="7726EDCB" w14:textId="77777777" w:rsidR="00560FDD" w:rsidRDefault="00560FDD" w:rsidP="00DF7D98">
            <w:pPr>
              <w:pStyle w:val="TableParagraph"/>
              <w:spacing w:before="4"/>
              <w:ind w:left="0" w:firstLine="284"/>
              <w:rPr>
                <w:b/>
                <w:sz w:val="27"/>
              </w:rPr>
            </w:pPr>
          </w:p>
          <w:p w14:paraId="2B7D6D33" w14:textId="77777777" w:rsidR="00560FDD" w:rsidRDefault="00560FDD" w:rsidP="00DF7D98">
            <w:pPr>
              <w:pStyle w:val="TableParagraph"/>
              <w:ind w:left="0" w:firstLine="284"/>
            </w:pPr>
            <w:r>
              <w:t>High</w:t>
            </w:r>
          </w:p>
        </w:tc>
        <w:tc>
          <w:tcPr>
            <w:tcW w:w="2108" w:type="dxa"/>
            <w:tcBorders>
              <w:top w:val="single" w:sz="4" w:space="0" w:color="000000"/>
              <w:left w:val="single" w:sz="4" w:space="0" w:color="000000"/>
              <w:bottom w:val="single" w:sz="4" w:space="0" w:color="000000"/>
              <w:right w:val="single" w:sz="4" w:space="0" w:color="000000"/>
            </w:tcBorders>
          </w:tcPr>
          <w:p w14:paraId="05D2F919" w14:textId="77777777" w:rsidR="00560FDD" w:rsidRDefault="00560FDD" w:rsidP="00DF7D98">
            <w:pPr>
              <w:pStyle w:val="TableParagraph"/>
              <w:spacing w:line="268" w:lineRule="exact"/>
              <w:ind w:left="0" w:firstLine="284"/>
            </w:pPr>
            <w:r>
              <w:t>Complexity:</w:t>
            </w:r>
          </w:p>
          <w:p w14:paraId="09AAF712" w14:textId="77777777" w:rsidR="00560FDD" w:rsidRDefault="00560FDD" w:rsidP="00DF7D98">
            <w:pPr>
              <w:pStyle w:val="TableParagraph"/>
              <w:spacing w:before="4"/>
              <w:ind w:left="0" w:firstLine="284"/>
              <w:rPr>
                <w:b/>
                <w:sz w:val="27"/>
              </w:rPr>
            </w:pPr>
          </w:p>
          <w:p w14:paraId="7ED52FD9" w14:textId="77777777" w:rsidR="00560FDD" w:rsidRDefault="00560FDD"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53998E84" w14:textId="77777777" w:rsidR="00560FDD" w:rsidRDefault="00560FDD" w:rsidP="00DF7D98">
            <w:pPr>
              <w:pStyle w:val="TableParagraph"/>
              <w:spacing w:line="268" w:lineRule="exact"/>
              <w:ind w:left="0" w:firstLine="284"/>
            </w:pPr>
            <w:r>
              <w:t>Team:</w:t>
            </w:r>
          </w:p>
          <w:p w14:paraId="44FD535E" w14:textId="77777777" w:rsidR="00560FDD" w:rsidRDefault="00560FDD" w:rsidP="00DF7D98">
            <w:pPr>
              <w:pStyle w:val="TableParagraph"/>
              <w:spacing w:line="268" w:lineRule="exact"/>
              <w:ind w:left="0" w:firstLine="284"/>
            </w:pPr>
          </w:p>
          <w:p w14:paraId="457408D3" w14:textId="77777777" w:rsidR="00560FDD" w:rsidRDefault="00560FDD" w:rsidP="00DF7D98">
            <w:pPr>
              <w:pStyle w:val="TableParagraph"/>
              <w:spacing w:before="4"/>
              <w:ind w:left="0" w:firstLine="284"/>
              <w:rPr>
                <w:b/>
                <w:sz w:val="27"/>
              </w:rPr>
            </w:pPr>
            <w:r>
              <w:t>Dev</w:t>
            </w:r>
          </w:p>
          <w:p w14:paraId="0F837207" w14:textId="77777777" w:rsidR="00560FDD" w:rsidRDefault="00560FDD" w:rsidP="00DF7D98">
            <w:pPr>
              <w:pStyle w:val="TableParagraph"/>
              <w:ind w:left="0" w:right="726" w:firstLine="284"/>
            </w:pPr>
          </w:p>
        </w:tc>
      </w:tr>
      <w:tr w:rsidR="00560FDD" w14:paraId="787B78B1" w14:textId="77777777" w:rsidTr="00DF7D98">
        <w:trPr>
          <w:trHeight w:val="920"/>
        </w:trPr>
        <w:tc>
          <w:tcPr>
            <w:tcW w:w="8438" w:type="dxa"/>
            <w:gridSpan w:val="4"/>
            <w:tcBorders>
              <w:top w:val="single" w:sz="4" w:space="0" w:color="000000"/>
              <w:left w:val="single" w:sz="4" w:space="0" w:color="000000"/>
              <w:bottom w:val="single" w:sz="4" w:space="0" w:color="000000"/>
              <w:right w:val="single" w:sz="4" w:space="0" w:color="000000"/>
            </w:tcBorders>
            <w:hideMark/>
          </w:tcPr>
          <w:p w14:paraId="3ABBDD82" w14:textId="1985811B" w:rsidR="00560FDD" w:rsidRDefault="00466B0F" w:rsidP="004C10B5">
            <w:pPr>
              <w:pStyle w:val="TableParagraph"/>
              <w:spacing w:line="268" w:lineRule="exact"/>
              <w:ind w:left="0"/>
            </w:pPr>
            <w:r>
              <w:t xml:space="preserve"> </w:t>
            </w:r>
            <w:r w:rsidR="00560FDD">
              <w:t>As</w:t>
            </w:r>
            <w:r w:rsidR="00560FDD">
              <w:rPr>
                <w:spacing w:val="-1"/>
              </w:rPr>
              <w:t xml:space="preserve"> </w:t>
            </w:r>
            <w:r w:rsidR="00560FDD">
              <w:t>a</w:t>
            </w:r>
            <w:r w:rsidR="00560FDD">
              <w:rPr>
                <w:spacing w:val="-1"/>
              </w:rPr>
              <w:t xml:space="preserve"> </w:t>
            </w:r>
            <w:r w:rsidR="00560FDD">
              <w:t>user</w:t>
            </w:r>
          </w:p>
          <w:p w14:paraId="44C08477" w14:textId="77777777" w:rsidR="004C10B5" w:rsidRDefault="004C10B5" w:rsidP="004C10B5">
            <w:pPr>
              <w:pStyle w:val="TableParagraph"/>
              <w:spacing w:line="268" w:lineRule="exact"/>
              <w:ind w:left="0"/>
            </w:pPr>
          </w:p>
          <w:p w14:paraId="542DA3E9" w14:textId="245E0FCC" w:rsidR="00560FDD" w:rsidRPr="00302153" w:rsidRDefault="00466B0F" w:rsidP="00DF7D98">
            <w:pPr>
              <w:jc w:val="left"/>
              <w:rPr>
                <w:rFonts w:ascii="Calibri" w:hAnsi="Calibri" w:cs="Calibri"/>
              </w:rPr>
            </w:pPr>
            <w:r>
              <w:rPr>
                <w:rFonts w:ascii="Calibri" w:hAnsi="Calibri" w:cs="Calibri"/>
              </w:rPr>
              <w:t xml:space="preserve"> </w:t>
            </w:r>
            <w:r w:rsidR="00560FDD" w:rsidRPr="00302153">
              <w:rPr>
                <w:rFonts w:ascii="Calibri" w:hAnsi="Calibri" w:cs="Calibri"/>
              </w:rPr>
              <w:t xml:space="preserve">I should be able to upload the </w:t>
            </w:r>
            <w:r w:rsidR="00560FDD">
              <w:rPr>
                <w:rFonts w:ascii="Calibri" w:hAnsi="Calibri" w:cs="Calibri"/>
              </w:rPr>
              <w:t xml:space="preserve">training </w:t>
            </w:r>
            <w:r w:rsidR="00560FDD" w:rsidRPr="00302153">
              <w:rPr>
                <w:rFonts w:ascii="Calibri" w:hAnsi="Calibri" w:cs="Calibri"/>
              </w:rPr>
              <w:t>videos with ease on the application.</w:t>
            </w:r>
          </w:p>
          <w:p w14:paraId="75F5F9C2" w14:textId="77777777" w:rsidR="00560FDD" w:rsidRDefault="00560FDD" w:rsidP="00DF7D98">
            <w:pPr>
              <w:ind w:firstLine="284"/>
              <w:jc w:val="left"/>
            </w:pPr>
          </w:p>
        </w:tc>
      </w:tr>
      <w:tr w:rsidR="00560FDD" w14:paraId="116F8E0D" w14:textId="77777777" w:rsidTr="00DF7D98">
        <w:trPr>
          <w:trHeight w:val="1230"/>
        </w:trPr>
        <w:tc>
          <w:tcPr>
            <w:tcW w:w="8438" w:type="dxa"/>
            <w:gridSpan w:val="4"/>
            <w:tcBorders>
              <w:top w:val="single" w:sz="4" w:space="0" w:color="000000"/>
              <w:left w:val="single" w:sz="4" w:space="0" w:color="000000"/>
              <w:bottom w:val="single" w:sz="4" w:space="0" w:color="000000"/>
              <w:right w:val="single" w:sz="4" w:space="0" w:color="000000"/>
            </w:tcBorders>
          </w:tcPr>
          <w:p w14:paraId="33D209D3" w14:textId="7CBFFA93" w:rsidR="00560FDD" w:rsidRDefault="00466B0F" w:rsidP="00DF7D98">
            <w:pPr>
              <w:pStyle w:val="TableParagraph"/>
              <w:spacing w:line="268" w:lineRule="exact"/>
              <w:ind w:left="0"/>
            </w:pPr>
            <w:r>
              <w:t xml:space="preserve"> </w:t>
            </w:r>
            <w:r w:rsidR="00560FDD">
              <w:t>Acceptance</w:t>
            </w:r>
            <w:r w:rsidR="00560FDD">
              <w:rPr>
                <w:spacing w:val="-4"/>
              </w:rPr>
              <w:t xml:space="preserve"> </w:t>
            </w:r>
            <w:r w:rsidR="00560FDD">
              <w:t>criteria</w:t>
            </w:r>
          </w:p>
          <w:p w14:paraId="1BCFB04E" w14:textId="77777777" w:rsidR="00560FDD" w:rsidRDefault="00560FDD" w:rsidP="00DF7D98">
            <w:pPr>
              <w:pStyle w:val="TableParagraph"/>
              <w:spacing w:before="6"/>
              <w:ind w:left="0" w:firstLine="284"/>
              <w:rPr>
                <w:b/>
                <w:sz w:val="27"/>
              </w:rPr>
            </w:pPr>
          </w:p>
          <w:p w14:paraId="09AB7336" w14:textId="68EE871B" w:rsidR="00560FDD" w:rsidRDefault="00466B0F" w:rsidP="00DF7D98">
            <w:pPr>
              <w:pStyle w:val="TableParagraph"/>
              <w:spacing w:line="265" w:lineRule="exact"/>
              <w:ind w:left="0"/>
            </w:pPr>
            <w:r>
              <w:t xml:space="preserve"> </w:t>
            </w:r>
            <w:r w:rsidR="00560FDD">
              <w:t>Given that the user has successfully logged into the system, he will be able to upload the training videos</w:t>
            </w:r>
          </w:p>
        </w:tc>
      </w:tr>
      <w:tr w:rsidR="00560FDD" w14:paraId="1E21D4B1" w14:textId="77777777" w:rsidTr="00DF7D98">
        <w:trPr>
          <w:trHeight w:val="1206"/>
        </w:trPr>
        <w:tc>
          <w:tcPr>
            <w:tcW w:w="2110" w:type="dxa"/>
            <w:tcBorders>
              <w:top w:val="single" w:sz="4" w:space="0" w:color="000000"/>
              <w:left w:val="single" w:sz="4" w:space="0" w:color="000000"/>
              <w:bottom w:val="single" w:sz="4" w:space="0" w:color="000000"/>
              <w:right w:val="single" w:sz="4" w:space="0" w:color="000000"/>
            </w:tcBorders>
          </w:tcPr>
          <w:p w14:paraId="7FA93B5F" w14:textId="77777777" w:rsidR="00560FDD" w:rsidRDefault="00560FDD" w:rsidP="00DF7D98">
            <w:pPr>
              <w:pStyle w:val="TableParagraph"/>
              <w:spacing w:line="268" w:lineRule="exact"/>
              <w:ind w:left="0" w:firstLine="284"/>
            </w:pPr>
            <w:r>
              <w:t>User</w:t>
            </w:r>
            <w:r>
              <w:rPr>
                <w:spacing w:val="-1"/>
              </w:rPr>
              <w:t xml:space="preserve"> </w:t>
            </w:r>
            <w:r>
              <w:t>Story</w:t>
            </w:r>
          </w:p>
          <w:p w14:paraId="1A57A3A0" w14:textId="77777777" w:rsidR="00560FDD" w:rsidRDefault="00560FDD" w:rsidP="00DF7D98">
            <w:pPr>
              <w:pStyle w:val="TableParagraph"/>
              <w:spacing w:before="6"/>
              <w:ind w:left="0" w:firstLine="284"/>
              <w:rPr>
                <w:b/>
                <w:sz w:val="27"/>
              </w:rPr>
            </w:pPr>
          </w:p>
          <w:p w14:paraId="2F2CEB32" w14:textId="77777777" w:rsidR="00560FDD" w:rsidRDefault="00560FDD" w:rsidP="00DF7D98">
            <w:pPr>
              <w:pStyle w:val="TableParagraph"/>
              <w:ind w:left="0" w:right="728" w:firstLine="284"/>
            </w:pPr>
            <w:r>
              <w:t>#1.2</w:t>
            </w:r>
          </w:p>
        </w:tc>
        <w:tc>
          <w:tcPr>
            <w:tcW w:w="2110" w:type="dxa"/>
            <w:tcBorders>
              <w:top w:val="single" w:sz="4" w:space="0" w:color="000000"/>
              <w:left w:val="single" w:sz="4" w:space="0" w:color="000000"/>
              <w:bottom w:val="single" w:sz="4" w:space="0" w:color="000000"/>
              <w:right w:val="single" w:sz="4" w:space="0" w:color="000000"/>
            </w:tcBorders>
          </w:tcPr>
          <w:p w14:paraId="6947AE3C" w14:textId="77777777" w:rsidR="00560FDD" w:rsidRDefault="00560FDD" w:rsidP="00DF7D98">
            <w:pPr>
              <w:pStyle w:val="TableParagraph"/>
              <w:spacing w:line="268" w:lineRule="exact"/>
              <w:ind w:left="0" w:firstLine="284"/>
            </w:pPr>
            <w:r>
              <w:t>Priority:</w:t>
            </w:r>
          </w:p>
          <w:p w14:paraId="7DF4222A" w14:textId="77777777" w:rsidR="00560FDD" w:rsidRDefault="00560FDD" w:rsidP="00DF7D98">
            <w:pPr>
              <w:pStyle w:val="TableParagraph"/>
              <w:spacing w:before="6"/>
              <w:ind w:left="0" w:firstLine="284"/>
              <w:rPr>
                <w:b/>
                <w:sz w:val="27"/>
              </w:rPr>
            </w:pPr>
          </w:p>
          <w:p w14:paraId="19CF9474" w14:textId="77777777" w:rsidR="00560FDD" w:rsidRDefault="00560FDD"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4B7EEEE5" w14:textId="77777777" w:rsidR="00560FDD" w:rsidRDefault="00560FDD" w:rsidP="00DF7D98">
            <w:pPr>
              <w:pStyle w:val="TableParagraph"/>
              <w:spacing w:line="268" w:lineRule="exact"/>
              <w:ind w:left="0" w:firstLine="284"/>
            </w:pPr>
            <w:r>
              <w:t>Complexity:</w:t>
            </w:r>
          </w:p>
          <w:p w14:paraId="5F9FAF57" w14:textId="77777777" w:rsidR="00560FDD" w:rsidRDefault="00560FDD" w:rsidP="00DF7D98">
            <w:pPr>
              <w:pStyle w:val="TableParagraph"/>
              <w:spacing w:before="6"/>
              <w:ind w:left="0" w:firstLine="284"/>
              <w:rPr>
                <w:b/>
                <w:sz w:val="27"/>
              </w:rPr>
            </w:pPr>
          </w:p>
          <w:p w14:paraId="0C1688E1" w14:textId="77777777" w:rsidR="00560FDD" w:rsidRDefault="00560FDD" w:rsidP="00DF7D98">
            <w:pPr>
              <w:pStyle w:val="TableParagraph"/>
              <w:ind w:left="0" w:firstLine="284"/>
            </w:pPr>
            <w:r>
              <w:t>5</w:t>
            </w:r>
          </w:p>
        </w:tc>
        <w:tc>
          <w:tcPr>
            <w:tcW w:w="2110" w:type="dxa"/>
            <w:tcBorders>
              <w:top w:val="single" w:sz="4" w:space="0" w:color="000000"/>
              <w:left w:val="single" w:sz="4" w:space="0" w:color="000000"/>
              <w:bottom w:val="single" w:sz="4" w:space="0" w:color="000000"/>
              <w:right w:val="single" w:sz="4" w:space="0" w:color="000000"/>
            </w:tcBorders>
          </w:tcPr>
          <w:p w14:paraId="578DE545" w14:textId="77777777" w:rsidR="00560FDD" w:rsidRDefault="00560FDD" w:rsidP="00DF7D98">
            <w:pPr>
              <w:pStyle w:val="TableParagraph"/>
              <w:spacing w:line="268" w:lineRule="exact"/>
              <w:ind w:left="0" w:firstLine="284"/>
            </w:pPr>
            <w:r>
              <w:t>Team:</w:t>
            </w:r>
          </w:p>
          <w:p w14:paraId="79A1777B" w14:textId="77777777" w:rsidR="00560FDD" w:rsidRDefault="00560FDD" w:rsidP="00DF7D98">
            <w:pPr>
              <w:pStyle w:val="TableParagraph"/>
              <w:spacing w:before="6"/>
              <w:ind w:left="0" w:firstLine="284"/>
              <w:rPr>
                <w:b/>
                <w:sz w:val="27"/>
              </w:rPr>
            </w:pPr>
          </w:p>
          <w:p w14:paraId="4271ADB5" w14:textId="77777777" w:rsidR="00560FDD" w:rsidRDefault="00560FDD" w:rsidP="00DF7D98">
            <w:pPr>
              <w:pStyle w:val="TableParagraph"/>
              <w:ind w:left="0" w:right="726" w:firstLine="284"/>
            </w:pPr>
            <w:r>
              <w:t>Dev</w:t>
            </w:r>
          </w:p>
        </w:tc>
      </w:tr>
    </w:tbl>
    <w:p w14:paraId="1921D7A8" w14:textId="77777777" w:rsidR="006A5D74" w:rsidRDefault="006A5D74" w:rsidP="006A5D74"/>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BD7E00" w14:paraId="4E4D9248" w14:textId="77777777" w:rsidTr="3391F38B">
        <w:trPr>
          <w:trHeight w:val="1083"/>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CBF986" w14:textId="564F0F11" w:rsidR="00BD7E00" w:rsidRDefault="00466B0F" w:rsidP="00DF7D98">
            <w:pPr>
              <w:pStyle w:val="TableParagraph"/>
              <w:spacing w:before="1"/>
              <w:ind w:left="0"/>
            </w:pPr>
            <w:r>
              <w:lastRenderedPageBreak/>
              <w:t xml:space="preserve"> </w:t>
            </w:r>
            <w:r w:rsidR="00BD7E00">
              <w:t>As</w:t>
            </w:r>
            <w:r w:rsidR="00BD7E00">
              <w:rPr>
                <w:spacing w:val="-1"/>
              </w:rPr>
              <w:t xml:space="preserve"> </w:t>
            </w:r>
            <w:r w:rsidR="00BD7E00">
              <w:t>a</w:t>
            </w:r>
            <w:r w:rsidR="00BD7E00">
              <w:rPr>
                <w:spacing w:val="-1"/>
              </w:rPr>
              <w:t xml:space="preserve"> </w:t>
            </w:r>
            <w:r w:rsidR="00BD7E00">
              <w:t>user</w:t>
            </w:r>
          </w:p>
          <w:p w14:paraId="633041F3" w14:textId="77777777" w:rsidR="00BD7E00" w:rsidRDefault="00BD7E00" w:rsidP="00DF7D98">
            <w:pPr>
              <w:pStyle w:val="TableParagraph"/>
              <w:spacing w:before="1"/>
              <w:ind w:left="0"/>
            </w:pPr>
          </w:p>
          <w:p w14:paraId="4D5EF0ED" w14:textId="0BA9B7AC" w:rsidR="00BD7E00" w:rsidRDefault="00466B0F" w:rsidP="00DF7D98">
            <w:pPr>
              <w:pStyle w:val="TableParagraph"/>
              <w:spacing w:before="4"/>
              <w:ind w:left="0"/>
            </w:pPr>
            <w:r>
              <w:t xml:space="preserve"> </w:t>
            </w:r>
            <w:r w:rsidR="00BD7E00" w:rsidRPr="00272F39">
              <w:t xml:space="preserve">I should be able to </w:t>
            </w:r>
            <w:r w:rsidR="00BD7E00">
              <w:t>get customer support</w:t>
            </w:r>
          </w:p>
        </w:tc>
      </w:tr>
      <w:tr w:rsidR="00BD7E00" w14:paraId="78318B09" w14:textId="77777777" w:rsidTr="3391F38B">
        <w:trPr>
          <w:trHeight w:val="1250"/>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0F1BA5D" w14:textId="0EFEBAD8" w:rsidR="00BD7E00" w:rsidRDefault="00466B0F" w:rsidP="00DF7D98">
            <w:pPr>
              <w:pStyle w:val="TableParagraph"/>
              <w:spacing w:line="268" w:lineRule="exact"/>
              <w:ind w:left="0"/>
            </w:pPr>
            <w:r>
              <w:t xml:space="preserve"> </w:t>
            </w:r>
            <w:r w:rsidR="00BD7E00">
              <w:t>Acceptance</w:t>
            </w:r>
            <w:r w:rsidR="00BD7E00">
              <w:rPr>
                <w:spacing w:val="-4"/>
              </w:rPr>
              <w:t xml:space="preserve"> </w:t>
            </w:r>
            <w:r w:rsidR="00BD7E00">
              <w:t>criteria</w:t>
            </w:r>
          </w:p>
          <w:p w14:paraId="24872BF9" w14:textId="77777777" w:rsidR="00BD7E00" w:rsidRDefault="00BD7E00" w:rsidP="00DF7D98">
            <w:pPr>
              <w:pStyle w:val="TableParagraph"/>
              <w:spacing w:before="4"/>
              <w:ind w:left="0" w:firstLine="284"/>
              <w:rPr>
                <w:b/>
                <w:sz w:val="27"/>
              </w:rPr>
            </w:pPr>
          </w:p>
          <w:p w14:paraId="70AEAD0C" w14:textId="734FABF1" w:rsidR="00BD7E00" w:rsidRDefault="00466B0F" w:rsidP="00DF7D98">
            <w:pPr>
              <w:pStyle w:val="TableParagraph"/>
              <w:spacing w:line="268" w:lineRule="exact"/>
              <w:ind w:left="0"/>
            </w:pPr>
            <w:r>
              <w:t xml:space="preserve"> </w:t>
            </w:r>
            <w:r w:rsidR="00BD7E00">
              <w:t>Given that the user has logged in and paired the device, customer support is provided</w:t>
            </w:r>
          </w:p>
        </w:tc>
      </w:tr>
      <w:tr w:rsidR="00BD7E00" w14:paraId="2F7D0589" w14:textId="77777777" w:rsidTr="3391F38B">
        <w:trPr>
          <w:trHeight w:val="1204"/>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AFC4D8" w14:textId="77777777" w:rsidR="00BD7E00" w:rsidRDefault="00BD7E00" w:rsidP="00DF7D98">
            <w:pPr>
              <w:pStyle w:val="TableParagraph"/>
              <w:spacing w:line="268" w:lineRule="exact"/>
              <w:ind w:left="0" w:firstLine="284"/>
            </w:pPr>
            <w:r>
              <w:t>User</w:t>
            </w:r>
            <w:r>
              <w:rPr>
                <w:spacing w:val="-1"/>
              </w:rPr>
              <w:t xml:space="preserve"> </w:t>
            </w:r>
            <w:r>
              <w:t>Story</w:t>
            </w:r>
          </w:p>
          <w:p w14:paraId="351F4D97" w14:textId="77777777" w:rsidR="00BD7E00" w:rsidRDefault="00BD7E00" w:rsidP="00DF7D98">
            <w:pPr>
              <w:pStyle w:val="TableParagraph"/>
              <w:spacing w:before="4"/>
              <w:ind w:left="0" w:firstLine="284"/>
              <w:rPr>
                <w:b/>
                <w:sz w:val="27"/>
              </w:rPr>
            </w:pPr>
          </w:p>
          <w:p w14:paraId="0CF05966" w14:textId="77777777" w:rsidR="00BD7E00" w:rsidRDefault="00BD7E00" w:rsidP="00DF7D98">
            <w:pPr>
              <w:pStyle w:val="TableParagraph"/>
              <w:ind w:left="0" w:right="728" w:firstLine="284"/>
            </w:pPr>
            <w:r>
              <w:t>#1.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A252BA" w14:textId="77777777" w:rsidR="00BD7E00" w:rsidRDefault="00BD7E00" w:rsidP="00DF7D98">
            <w:pPr>
              <w:pStyle w:val="TableParagraph"/>
              <w:spacing w:line="268" w:lineRule="exact"/>
              <w:ind w:left="0" w:firstLine="284"/>
            </w:pPr>
            <w:r>
              <w:t>Priority:</w:t>
            </w:r>
          </w:p>
          <w:p w14:paraId="1D4C9E03" w14:textId="77777777" w:rsidR="00BD7E00" w:rsidRDefault="00BD7E00" w:rsidP="00DF7D98">
            <w:pPr>
              <w:pStyle w:val="TableParagraph"/>
              <w:spacing w:before="4"/>
              <w:ind w:left="0" w:firstLine="284"/>
              <w:rPr>
                <w:b/>
                <w:sz w:val="27"/>
              </w:rPr>
            </w:pPr>
          </w:p>
          <w:p w14:paraId="1F56970F"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7EDD63E" w14:textId="77777777" w:rsidR="00BD7E00" w:rsidRDefault="00BD7E00" w:rsidP="00DF7D98">
            <w:pPr>
              <w:pStyle w:val="TableParagraph"/>
              <w:spacing w:line="268" w:lineRule="exact"/>
              <w:ind w:left="0" w:firstLine="284"/>
            </w:pPr>
            <w:r>
              <w:t>Complexity:</w:t>
            </w:r>
          </w:p>
          <w:p w14:paraId="5A40E06A" w14:textId="77777777" w:rsidR="00BD7E00" w:rsidRDefault="00BD7E00" w:rsidP="00DF7D98">
            <w:pPr>
              <w:pStyle w:val="TableParagraph"/>
              <w:spacing w:before="4"/>
              <w:ind w:left="0" w:firstLine="284"/>
              <w:rPr>
                <w:b/>
                <w:sz w:val="27"/>
              </w:rPr>
            </w:pPr>
          </w:p>
          <w:p w14:paraId="05EE1ED3" w14:textId="77777777" w:rsidR="00BD7E00" w:rsidRDefault="00BD7E00" w:rsidP="00DF7D98">
            <w:pPr>
              <w:pStyle w:val="TableParagraph"/>
              <w:ind w:left="0" w:firstLine="284"/>
            </w:pPr>
            <w:r>
              <w:t>13</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B212FBD" w14:textId="77777777" w:rsidR="00BD7E00" w:rsidRDefault="00BD7E00" w:rsidP="00DF7D98">
            <w:pPr>
              <w:pStyle w:val="TableParagraph"/>
              <w:spacing w:line="268" w:lineRule="exact"/>
              <w:ind w:left="0" w:firstLine="284"/>
            </w:pPr>
            <w:r>
              <w:t>Team:</w:t>
            </w:r>
          </w:p>
          <w:p w14:paraId="63312A25" w14:textId="77777777" w:rsidR="00BD7E00" w:rsidRDefault="00BD7E00" w:rsidP="00DF7D98">
            <w:pPr>
              <w:pStyle w:val="TableParagraph"/>
              <w:spacing w:before="4"/>
              <w:ind w:left="0" w:firstLine="284"/>
              <w:rPr>
                <w:b/>
                <w:sz w:val="27"/>
              </w:rPr>
            </w:pPr>
          </w:p>
          <w:p w14:paraId="702AA807" w14:textId="77777777" w:rsidR="00BD7E00" w:rsidRDefault="00BD7E00" w:rsidP="00DF7D98">
            <w:pPr>
              <w:pStyle w:val="TableParagraph"/>
              <w:ind w:left="0" w:right="726" w:firstLine="284"/>
            </w:pPr>
            <w:r>
              <w:t>Dev</w:t>
            </w:r>
          </w:p>
        </w:tc>
      </w:tr>
      <w:tr w:rsidR="00BD7E00" w14:paraId="5F1F5FD2" w14:textId="77777777" w:rsidTr="3391F38B">
        <w:trPr>
          <w:trHeight w:val="920"/>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A4A2F4F" w14:textId="7DE34591" w:rsidR="00BD7E00" w:rsidRDefault="00466B0F" w:rsidP="00DF7D98">
            <w:pPr>
              <w:pStyle w:val="TableParagraph"/>
              <w:ind w:left="0"/>
            </w:pPr>
            <w:r>
              <w:t xml:space="preserve"> </w:t>
            </w:r>
            <w:r w:rsidR="00BD7E00">
              <w:t>As a user</w:t>
            </w:r>
          </w:p>
          <w:p w14:paraId="3B05E209" w14:textId="77777777" w:rsidR="00BD7E00" w:rsidRDefault="00BD7E00" w:rsidP="00DF7D98">
            <w:pPr>
              <w:pStyle w:val="TableParagraph"/>
              <w:ind w:left="0"/>
            </w:pPr>
          </w:p>
          <w:p w14:paraId="6BBD422B" w14:textId="2C11F65C" w:rsidR="00BD7E00" w:rsidRDefault="00466B0F" w:rsidP="00DF7D98">
            <w:pPr>
              <w:pStyle w:val="TableParagraph"/>
              <w:ind w:left="0"/>
            </w:pPr>
            <w:r>
              <w:t xml:space="preserve"> </w:t>
            </w:r>
            <w:r w:rsidR="00BD7E00">
              <w:t>I want to e</w:t>
            </w:r>
            <w:r w:rsidR="00BD7E00" w:rsidRPr="00D806A5">
              <w:t xml:space="preserve">ffortlessly generate billing based on </w:t>
            </w:r>
            <w:r w:rsidR="00BD7E00">
              <w:t xml:space="preserve">the </w:t>
            </w:r>
            <w:r w:rsidR="00BD7E00" w:rsidRPr="00D806A5">
              <w:t>services and tools used</w:t>
            </w:r>
          </w:p>
          <w:p w14:paraId="56A04FB9" w14:textId="77777777" w:rsidR="00BD7E00" w:rsidRDefault="00BD7E00" w:rsidP="00DF7D98">
            <w:pPr>
              <w:pStyle w:val="TableParagraph"/>
              <w:ind w:left="0"/>
            </w:pPr>
          </w:p>
        </w:tc>
      </w:tr>
      <w:tr w:rsidR="00BD7E00" w14:paraId="565285EE" w14:textId="77777777" w:rsidTr="3391F38B">
        <w:trPr>
          <w:trHeight w:val="835"/>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1ABDF8B" w14:textId="4A00A0D1" w:rsidR="00BD7E00" w:rsidRDefault="00466B0F" w:rsidP="00DF7D98">
            <w:pPr>
              <w:pStyle w:val="TableParagraph"/>
              <w:spacing w:line="268" w:lineRule="exact"/>
              <w:ind w:left="0"/>
            </w:pPr>
            <w:r>
              <w:t xml:space="preserve"> </w:t>
            </w:r>
            <w:r w:rsidR="00BD7E00">
              <w:t>Acceptance</w:t>
            </w:r>
            <w:r w:rsidR="00BD7E00">
              <w:rPr>
                <w:spacing w:val="-4"/>
              </w:rPr>
              <w:t xml:space="preserve"> </w:t>
            </w:r>
            <w:r w:rsidR="00BD7E00">
              <w:t>criteria</w:t>
            </w:r>
          </w:p>
          <w:p w14:paraId="49ABB2AF" w14:textId="77777777" w:rsidR="00BD7E00" w:rsidRDefault="00BD7E00" w:rsidP="00DF7D98">
            <w:pPr>
              <w:pStyle w:val="TableParagraph"/>
              <w:spacing w:line="268" w:lineRule="exact"/>
              <w:ind w:left="0"/>
            </w:pPr>
          </w:p>
          <w:p w14:paraId="5AF2BF96" w14:textId="689C33DA" w:rsidR="00BD7E00" w:rsidRDefault="00466B0F" w:rsidP="00DF7D98">
            <w:pPr>
              <w:pStyle w:val="TableParagraph"/>
              <w:spacing w:before="2"/>
              <w:ind w:left="0"/>
            </w:pPr>
            <w:r>
              <w:t xml:space="preserve"> </w:t>
            </w:r>
            <w:r w:rsidR="00BD7E00">
              <w:t>Given that the user has successfully logged into the system, he will be able to generate billing</w:t>
            </w:r>
          </w:p>
          <w:p w14:paraId="2DACB96E" w14:textId="77777777" w:rsidR="00BD7E00" w:rsidRDefault="00BD7E00" w:rsidP="00DF7D98">
            <w:pPr>
              <w:pStyle w:val="TableParagraph"/>
              <w:spacing w:before="2"/>
              <w:ind w:left="0"/>
            </w:pPr>
          </w:p>
        </w:tc>
      </w:tr>
      <w:tr w:rsidR="00BD7E00" w14:paraId="0C675CE8" w14:textId="77777777" w:rsidTr="3391F38B">
        <w:trPr>
          <w:trHeight w:val="1207"/>
          <w:jc w:val="center"/>
        </w:trPr>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E8D48D" w14:textId="77777777" w:rsidR="00BD7E00" w:rsidRDefault="00BD7E00" w:rsidP="00DF7D98">
            <w:pPr>
              <w:pStyle w:val="TableParagraph"/>
              <w:spacing w:line="268" w:lineRule="exact"/>
              <w:ind w:left="0" w:firstLine="284"/>
            </w:pPr>
            <w:r>
              <w:t>User</w:t>
            </w:r>
            <w:r>
              <w:rPr>
                <w:spacing w:val="-1"/>
              </w:rPr>
              <w:t xml:space="preserve"> </w:t>
            </w:r>
            <w:r>
              <w:t>Story</w:t>
            </w:r>
          </w:p>
          <w:p w14:paraId="1D2EFDF1" w14:textId="77777777" w:rsidR="00BD7E00" w:rsidRDefault="00BD7E00" w:rsidP="00DF7D98">
            <w:pPr>
              <w:pStyle w:val="TableParagraph"/>
              <w:spacing w:before="4"/>
              <w:ind w:left="0" w:firstLine="284"/>
              <w:rPr>
                <w:b/>
                <w:sz w:val="27"/>
              </w:rPr>
            </w:pPr>
          </w:p>
          <w:p w14:paraId="2ED0BC6D" w14:textId="77777777" w:rsidR="00BD7E00" w:rsidRDefault="00BD7E00" w:rsidP="00DF7D98">
            <w:pPr>
              <w:pStyle w:val="TableParagraph"/>
              <w:ind w:left="0" w:right="728" w:firstLine="284"/>
            </w:pPr>
            <w:r>
              <w:t>#1.4</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8D96C14" w14:textId="77777777" w:rsidR="00BD7E00" w:rsidRDefault="00BD7E00" w:rsidP="00DF7D98">
            <w:pPr>
              <w:pStyle w:val="TableParagraph"/>
              <w:spacing w:line="268" w:lineRule="exact"/>
              <w:ind w:left="0" w:firstLine="284"/>
            </w:pPr>
            <w:r>
              <w:t>Priority:</w:t>
            </w:r>
          </w:p>
          <w:p w14:paraId="681403DE" w14:textId="77777777" w:rsidR="00BD7E00" w:rsidRDefault="00BD7E00" w:rsidP="00DF7D98">
            <w:pPr>
              <w:pStyle w:val="TableParagraph"/>
              <w:spacing w:before="4"/>
              <w:ind w:left="0" w:firstLine="284"/>
              <w:rPr>
                <w:b/>
                <w:sz w:val="27"/>
              </w:rPr>
            </w:pPr>
          </w:p>
          <w:p w14:paraId="62E55C39"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EB39" w14:textId="77777777" w:rsidR="00BD7E00" w:rsidRDefault="00BD7E00" w:rsidP="00DF7D98">
            <w:pPr>
              <w:pStyle w:val="TableParagraph"/>
              <w:spacing w:line="268" w:lineRule="exact"/>
              <w:ind w:left="0" w:firstLine="284"/>
            </w:pPr>
            <w:r>
              <w:t>Complexity:</w:t>
            </w:r>
          </w:p>
          <w:p w14:paraId="41BFAE7E" w14:textId="77777777" w:rsidR="00BD7E00" w:rsidRDefault="00BD7E00" w:rsidP="00DF7D98">
            <w:pPr>
              <w:pStyle w:val="TableParagraph"/>
              <w:spacing w:before="4"/>
              <w:ind w:left="0" w:firstLine="284"/>
              <w:rPr>
                <w:b/>
                <w:sz w:val="27"/>
              </w:rPr>
            </w:pPr>
          </w:p>
          <w:p w14:paraId="7195E7DE" w14:textId="77777777" w:rsidR="00BD7E00" w:rsidRDefault="00BD7E00" w:rsidP="00DF7D98">
            <w:pPr>
              <w:pStyle w:val="TableParagraph"/>
              <w:ind w:left="0" w:firstLine="284"/>
            </w:pPr>
            <w:r>
              <w:t>8</w:t>
            </w:r>
          </w:p>
        </w:tc>
        <w:tc>
          <w:tcPr>
            <w:tcW w:w="21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EED3686" w14:textId="77777777" w:rsidR="00BD7E00" w:rsidRDefault="00BD7E00" w:rsidP="00DF7D98">
            <w:pPr>
              <w:pStyle w:val="TableParagraph"/>
              <w:spacing w:line="268" w:lineRule="exact"/>
              <w:ind w:left="0" w:firstLine="284"/>
            </w:pPr>
            <w:r>
              <w:t>Team:</w:t>
            </w:r>
          </w:p>
          <w:p w14:paraId="0D51645C" w14:textId="77777777" w:rsidR="00BD7E00" w:rsidRDefault="00BD7E00" w:rsidP="00DF7D98">
            <w:pPr>
              <w:pStyle w:val="TableParagraph"/>
              <w:spacing w:before="4"/>
              <w:ind w:left="0" w:firstLine="284"/>
              <w:rPr>
                <w:b/>
                <w:sz w:val="27"/>
              </w:rPr>
            </w:pPr>
          </w:p>
          <w:p w14:paraId="0683E150" w14:textId="77777777" w:rsidR="00BD7E00" w:rsidRDefault="00BD7E00" w:rsidP="00DF7D98">
            <w:pPr>
              <w:pStyle w:val="TableParagraph"/>
              <w:ind w:left="0" w:right="726" w:firstLine="284"/>
            </w:pPr>
            <w:r>
              <w:t>Dev</w:t>
            </w:r>
          </w:p>
        </w:tc>
      </w:tr>
      <w:tr w:rsidR="00BD7E00" w14:paraId="70F21A6C" w14:textId="77777777" w:rsidTr="3391F38B">
        <w:trPr>
          <w:trHeight w:val="906"/>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63F583" w14:textId="10807D49" w:rsidR="00BD7E00" w:rsidRDefault="00466B0F" w:rsidP="00DF7D98">
            <w:pPr>
              <w:pStyle w:val="TableParagraph"/>
              <w:spacing w:line="268" w:lineRule="exact"/>
              <w:ind w:left="0"/>
            </w:pPr>
            <w:r>
              <w:t xml:space="preserve"> </w:t>
            </w:r>
            <w:r w:rsidR="00BD7E00">
              <w:t>As a user</w:t>
            </w:r>
          </w:p>
          <w:p w14:paraId="39CE9C80" w14:textId="77777777" w:rsidR="00BD7E00" w:rsidRDefault="00BD7E00" w:rsidP="00DF7D98">
            <w:pPr>
              <w:pStyle w:val="TableParagraph"/>
              <w:tabs>
                <w:tab w:val="left" w:pos="3310"/>
              </w:tabs>
              <w:spacing w:line="268" w:lineRule="exact"/>
              <w:ind w:left="0" w:firstLine="284"/>
            </w:pPr>
            <w:r>
              <w:tab/>
            </w:r>
          </w:p>
          <w:p w14:paraId="4656A25B" w14:textId="5CCABC69" w:rsidR="00BD7E00" w:rsidRDefault="00466B0F" w:rsidP="6F2AE5DE">
            <w:pPr>
              <w:pStyle w:val="TableParagraph"/>
              <w:ind w:left="0"/>
            </w:pPr>
            <w:r w:rsidRPr="3391F38B">
              <w:t xml:space="preserve"> </w:t>
            </w:r>
            <w:r w:rsidR="008E085A" w:rsidRPr="3391F38B">
              <w:t>I need to monitor and maintain the spare parts inventory to avoid repair delays.</w:t>
            </w:r>
          </w:p>
          <w:p w14:paraId="049F5E52" w14:textId="77777777" w:rsidR="00BD7E00" w:rsidRDefault="00BD7E00" w:rsidP="00DF7D98">
            <w:pPr>
              <w:pStyle w:val="TableParagraph"/>
              <w:ind w:left="0"/>
            </w:pPr>
          </w:p>
        </w:tc>
      </w:tr>
      <w:tr w:rsidR="00BD7E00" w14:paraId="1E902FAD" w14:textId="77777777" w:rsidTr="3391F38B">
        <w:trPr>
          <w:trHeight w:val="1204"/>
          <w:jc w:val="center"/>
        </w:trPr>
        <w:tc>
          <w:tcPr>
            <w:tcW w:w="843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2EC88A3" w14:textId="035170D1" w:rsidR="00BD7E00" w:rsidRDefault="00466B0F" w:rsidP="00DF7D98">
            <w:pPr>
              <w:pStyle w:val="TableParagraph"/>
              <w:spacing w:line="268" w:lineRule="exact"/>
              <w:ind w:left="0"/>
            </w:pPr>
            <w:r>
              <w:t xml:space="preserve"> </w:t>
            </w:r>
            <w:r w:rsidR="00BD7E00">
              <w:t>Acceptance criteria</w:t>
            </w:r>
          </w:p>
          <w:p w14:paraId="1742A22B" w14:textId="77777777" w:rsidR="00BD7E00" w:rsidRDefault="00BD7E00" w:rsidP="00DF7D98">
            <w:pPr>
              <w:pStyle w:val="TableParagraph"/>
              <w:spacing w:line="268" w:lineRule="exact"/>
              <w:ind w:left="0" w:firstLine="284"/>
            </w:pPr>
          </w:p>
          <w:p w14:paraId="72541400" w14:textId="1F1D13E8" w:rsidR="00BD7E00" w:rsidRDefault="00466B0F" w:rsidP="6F2AE5DE">
            <w:pPr>
              <w:pStyle w:val="TableParagraph"/>
              <w:spacing w:line="268" w:lineRule="exact"/>
              <w:ind w:left="0"/>
            </w:pPr>
            <w:r w:rsidRPr="3391F38B">
              <w:t xml:space="preserve"> </w:t>
            </w:r>
            <w:r w:rsidR="008E085A" w:rsidRPr="3391F38B">
              <w:t>Given that the user has successfully logged into the system, he will be able to monitor and maintain the spare parts</w:t>
            </w:r>
          </w:p>
        </w:tc>
      </w:tr>
    </w:tbl>
    <w:p w14:paraId="13B9714E" w14:textId="77777777" w:rsidR="00BD7E00" w:rsidRDefault="00BD7E00" w:rsidP="006A5D74"/>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BD7E00" w14:paraId="74D7A0AE"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1F4D6106" w14:textId="77777777" w:rsidR="00BD7E00" w:rsidRDefault="00BD7E00" w:rsidP="00DF7D98">
            <w:pPr>
              <w:pStyle w:val="TableParagraph"/>
              <w:spacing w:line="268" w:lineRule="exact"/>
              <w:ind w:left="0" w:firstLine="284"/>
            </w:pPr>
            <w:r>
              <w:t>User</w:t>
            </w:r>
            <w:r>
              <w:rPr>
                <w:spacing w:val="-1"/>
              </w:rPr>
              <w:t xml:space="preserve"> </w:t>
            </w:r>
            <w:r>
              <w:t>Story</w:t>
            </w:r>
          </w:p>
          <w:p w14:paraId="768FE4BD" w14:textId="77777777" w:rsidR="00BD7E00" w:rsidRDefault="00BD7E00" w:rsidP="00DF7D98">
            <w:pPr>
              <w:pStyle w:val="TableParagraph"/>
              <w:spacing w:before="4"/>
              <w:ind w:left="0" w:firstLine="284"/>
              <w:rPr>
                <w:b/>
                <w:sz w:val="27"/>
              </w:rPr>
            </w:pPr>
          </w:p>
          <w:p w14:paraId="09472465" w14:textId="77777777" w:rsidR="00BD7E00" w:rsidRDefault="00BD7E00" w:rsidP="00DF7D98">
            <w:pPr>
              <w:pStyle w:val="TableParagraph"/>
              <w:ind w:left="0" w:right="728" w:firstLine="284"/>
            </w:pPr>
            <w:r>
              <w:t>#1.5</w:t>
            </w:r>
          </w:p>
        </w:tc>
        <w:tc>
          <w:tcPr>
            <w:tcW w:w="2110" w:type="dxa"/>
            <w:tcBorders>
              <w:top w:val="single" w:sz="4" w:space="0" w:color="000000"/>
              <w:left w:val="single" w:sz="4" w:space="0" w:color="000000"/>
              <w:bottom w:val="single" w:sz="4" w:space="0" w:color="000000"/>
              <w:right w:val="single" w:sz="4" w:space="0" w:color="000000"/>
            </w:tcBorders>
          </w:tcPr>
          <w:p w14:paraId="094BE261" w14:textId="77777777" w:rsidR="00BD7E00" w:rsidRDefault="00BD7E00" w:rsidP="00DF7D98">
            <w:pPr>
              <w:pStyle w:val="TableParagraph"/>
              <w:spacing w:line="268" w:lineRule="exact"/>
              <w:ind w:left="0" w:firstLine="284"/>
            </w:pPr>
            <w:r>
              <w:t>Priority:</w:t>
            </w:r>
          </w:p>
          <w:p w14:paraId="3F3852BE" w14:textId="77777777" w:rsidR="00BD7E00" w:rsidRDefault="00BD7E00" w:rsidP="00DF7D98">
            <w:pPr>
              <w:pStyle w:val="TableParagraph"/>
              <w:spacing w:before="4"/>
              <w:ind w:left="0" w:firstLine="284"/>
              <w:rPr>
                <w:b/>
                <w:sz w:val="27"/>
              </w:rPr>
            </w:pPr>
          </w:p>
          <w:p w14:paraId="6ECB2301"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020AD15B" w14:textId="77777777" w:rsidR="00BD7E00" w:rsidRDefault="00BD7E00" w:rsidP="00DF7D98">
            <w:pPr>
              <w:pStyle w:val="TableParagraph"/>
              <w:spacing w:line="268" w:lineRule="exact"/>
              <w:ind w:left="0" w:firstLine="284"/>
            </w:pPr>
            <w:r>
              <w:t>Complexity:</w:t>
            </w:r>
          </w:p>
          <w:p w14:paraId="740E4A6D" w14:textId="77777777" w:rsidR="00BD7E00" w:rsidRDefault="00BD7E00" w:rsidP="00DF7D98">
            <w:pPr>
              <w:pStyle w:val="TableParagraph"/>
              <w:spacing w:before="4"/>
              <w:ind w:left="0" w:firstLine="284"/>
              <w:rPr>
                <w:b/>
                <w:sz w:val="27"/>
              </w:rPr>
            </w:pPr>
          </w:p>
          <w:p w14:paraId="634A248B" w14:textId="77777777" w:rsidR="00BD7E00" w:rsidRDefault="00BD7E00" w:rsidP="00DF7D98">
            <w:pPr>
              <w:pStyle w:val="TableParagraph"/>
              <w:ind w:left="0" w:firstLine="284"/>
            </w:pPr>
            <w:r>
              <w:t>1</w:t>
            </w:r>
          </w:p>
        </w:tc>
        <w:tc>
          <w:tcPr>
            <w:tcW w:w="2110" w:type="dxa"/>
            <w:tcBorders>
              <w:top w:val="single" w:sz="4" w:space="0" w:color="000000"/>
              <w:left w:val="single" w:sz="4" w:space="0" w:color="000000"/>
              <w:bottom w:val="single" w:sz="4" w:space="0" w:color="000000"/>
              <w:right w:val="single" w:sz="4" w:space="0" w:color="000000"/>
            </w:tcBorders>
          </w:tcPr>
          <w:p w14:paraId="2E68DD76" w14:textId="77777777" w:rsidR="00BD7E00" w:rsidRDefault="00BD7E00" w:rsidP="00DF7D98">
            <w:pPr>
              <w:pStyle w:val="TableParagraph"/>
              <w:spacing w:line="268" w:lineRule="exact"/>
              <w:ind w:left="0" w:firstLine="284"/>
            </w:pPr>
            <w:r>
              <w:t>Team:</w:t>
            </w:r>
          </w:p>
          <w:p w14:paraId="0804C01A" w14:textId="77777777" w:rsidR="00BD7E00" w:rsidRDefault="00BD7E00" w:rsidP="00DF7D98">
            <w:pPr>
              <w:pStyle w:val="TableParagraph"/>
              <w:spacing w:before="4"/>
              <w:ind w:left="0" w:firstLine="284"/>
              <w:rPr>
                <w:b/>
                <w:sz w:val="27"/>
              </w:rPr>
            </w:pPr>
          </w:p>
          <w:p w14:paraId="394A5CD1" w14:textId="77777777" w:rsidR="00BD7E00" w:rsidRDefault="00BD7E00" w:rsidP="00DF7D98">
            <w:pPr>
              <w:pStyle w:val="TableParagraph"/>
              <w:ind w:left="0" w:right="726" w:firstLine="284"/>
            </w:pPr>
            <w:r>
              <w:t>Dev</w:t>
            </w:r>
          </w:p>
        </w:tc>
      </w:tr>
      <w:tr w:rsidR="00BD7E00" w14:paraId="064A444A"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01DA2D5" w14:textId="29CB5C19" w:rsidR="00BD7E00" w:rsidRDefault="00BD7E00"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As a use</w:t>
            </w:r>
            <w:r>
              <w:rPr>
                <w:rFonts w:ascii="Calibri" w:hAnsi="Calibri" w:cs="Calibri"/>
              </w:rPr>
              <w:t>r</w:t>
            </w:r>
          </w:p>
          <w:p w14:paraId="5BFC7A6D" w14:textId="77777777" w:rsidR="00BD7E00" w:rsidRPr="00302153" w:rsidRDefault="00BD7E00"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Pr="00302153">
              <w:t>I want to be able to log in to the system using my registered email address and password.</w:t>
            </w:r>
          </w:p>
          <w:p w14:paraId="7274CF86" w14:textId="77777777" w:rsidR="00BD7E00" w:rsidRPr="00801E63" w:rsidRDefault="00BD7E00"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p>
        </w:tc>
      </w:tr>
      <w:tr w:rsidR="00BD7E00" w14:paraId="0848DAC6"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A2A810E" w14:textId="138C1B55" w:rsidR="00BD7E00" w:rsidRDefault="00466B0F" w:rsidP="00DF7D98">
            <w:pPr>
              <w:pStyle w:val="TableParagraph"/>
              <w:spacing w:line="268" w:lineRule="exact"/>
              <w:ind w:left="0"/>
            </w:pPr>
            <w:r>
              <w:lastRenderedPageBreak/>
              <w:t xml:space="preserve"> </w:t>
            </w:r>
            <w:r w:rsidR="00BD7E00">
              <w:t>Acceptance</w:t>
            </w:r>
            <w:r w:rsidR="00BD7E00">
              <w:rPr>
                <w:spacing w:val="-4"/>
              </w:rPr>
              <w:t xml:space="preserve"> </w:t>
            </w:r>
            <w:r w:rsidR="00BD7E00">
              <w:t>criteria</w:t>
            </w:r>
          </w:p>
          <w:p w14:paraId="7BA5DC6F" w14:textId="77777777" w:rsidR="00BD7E00" w:rsidRDefault="00BD7E00" w:rsidP="00DF7D98">
            <w:pPr>
              <w:pStyle w:val="TableParagraph"/>
              <w:spacing w:line="268" w:lineRule="exact"/>
              <w:ind w:left="0"/>
            </w:pPr>
          </w:p>
          <w:p w14:paraId="2506932D" w14:textId="6009E348" w:rsidR="00BD7E00" w:rsidRDefault="00466B0F" w:rsidP="00DF7D98">
            <w:pPr>
              <w:pStyle w:val="TableParagraph"/>
              <w:spacing w:line="268" w:lineRule="exact"/>
              <w:ind w:left="0"/>
            </w:pPr>
            <w:r>
              <w:t xml:space="preserve"> </w:t>
            </w:r>
            <w:r w:rsidR="00BD7E00">
              <w:t>Given that the user is registered, he should be able to login to the system</w:t>
            </w:r>
          </w:p>
        </w:tc>
      </w:tr>
    </w:tbl>
    <w:p w14:paraId="0E0D6AF7" w14:textId="77777777" w:rsidR="00BD7E00" w:rsidRDefault="00BD7E00" w:rsidP="006A5D74"/>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BD7E00" w14:paraId="39C7522F"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3CE417F6" w14:textId="77777777" w:rsidR="00BD7E00" w:rsidRDefault="00BD7E00" w:rsidP="00DF7D98">
            <w:pPr>
              <w:pStyle w:val="TableParagraph"/>
              <w:spacing w:line="268" w:lineRule="exact"/>
              <w:ind w:left="0" w:firstLine="284"/>
            </w:pPr>
            <w:r>
              <w:t>User</w:t>
            </w:r>
            <w:r>
              <w:rPr>
                <w:spacing w:val="-1"/>
              </w:rPr>
              <w:t xml:space="preserve"> </w:t>
            </w:r>
            <w:r>
              <w:t>Story</w:t>
            </w:r>
          </w:p>
          <w:p w14:paraId="15781AD3" w14:textId="77777777" w:rsidR="00BD7E00" w:rsidRDefault="00BD7E00" w:rsidP="00DF7D98">
            <w:pPr>
              <w:pStyle w:val="TableParagraph"/>
              <w:spacing w:before="4"/>
              <w:ind w:left="0" w:firstLine="284"/>
              <w:rPr>
                <w:b/>
                <w:sz w:val="27"/>
              </w:rPr>
            </w:pPr>
          </w:p>
          <w:p w14:paraId="3BA9DE0E" w14:textId="77777777" w:rsidR="00BD7E00" w:rsidRDefault="00BD7E00" w:rsidP="00DF7D98">
            <w:pPr>
              <w:pStyle w:val="TableParagraph"/>
              <w:ind w:left="0" w:right="728" w:firstLine="284"/>
            </w:pPr>
            <w:r>
              <w:t>#1.6</w:t>
            </w:r>
          </w:p>
        </w:tc>
        <w:tc>
          <w:tcPr>
            <w:tcW w:w="2110" w:type="dxa"/>
            <w:tcBorders>
              <w:top w:val="single" w:sz="4" w:space="0" w:color="000000"/>
              <w:left w:val="single" w:sz="4" w:space="0" w:color="000000"/>
              <w:bottom w:val="single" w:sz="4" w:space="0" w:color="000000"/>
              <w:right w:val="single" w:sz="4" w:space="0" w:color="000000"/>
            </w:tcBorders>
          </w:tcPr>
          <w:p w14:paraId="7EB88AE9" w14:textId="77777777" w:rsidR="00BD7E00" w:rsidRDefault="00BD7E00" w:rsidP="00DF7D98">
            <w:pPr>
              <w:pStyle w:val="TableParagraph"/>
              <w:spacing w:line="268" w:lineRule="exact"/>
              <w:ind w:left="0" w:firstLine="284"/>
            </w:pPr>
            <w:r>
              <w:t>Priority:</w:t>
            </w:r>
          </w:p>
          <w:p w14:paraId="08B605F5" w14:textId="77777777" w:rsidR="00BD7E00" w:rsidRDefault="00BD7E00" w:rsidP="00DF7D98">
            <w:pPr>
              <w:pStyle w:val="TableParagraph"/>
              <w:spacing w:before="4"/>
              <w:ind w:left="0" w:firstLine="284"/>
              <w:rPr>
                <w:b/>
                <w:sz w:val="27"/>
              </w:rPr>
            </w:pPr>
          </w:p>
          <w:p w14:paraId="4A0F3E7A"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45DCAA2F" w14:textId="77777777" w:rsidR="00BD7E00" w:rsidRDefault="00BD7E00" w:rsidP="00DF7D98">
            <w:pPr>
              <w:pStyle w:val="TableParagraph"/>
              <w:spacing w:line="268" w:lineRule="exact"/>
              <w:ind w:left="0" w:firstLine="284"/>
            </w:pPr>
            <w:r>
              <w:t>Complexity:</w:t>
            </w:r>
          </w:p>
          <w:p w14:paraId="3D799B13" w14:textId="77777777" w:rsidR="00BD7E00" w:rsidRDefault="00BD7E00" w:rsidP="00DF7D98">
            <w:pPr>
              <w:pStyle w:val="TableParagraph"/>
              <w:spacing w:before="4"/>
              <w:ind w:left="0" w:firstLine="284"/>
              <w:rPr>
                <w:b/>
                <w:sz w:val="27"/>
              </w:rPr>
            </w:pPr>
          </w:p>
          <w:p w14:paraId="7D3F051C" w14:textId="77777777" w:rsidR="00BD7E00" w:rsidRDefault="00BD7E00" w:rsidP="00DF7D98">
            <w:pPr>
              <w:pStyle w:val="TableParagraph"/>
              <w:ind w:left="0" w:firstLine="284"/>
            </w:pPr>
            <w:r>
              <w:t>1</w:t>
            </w:r>
          </w:p>
        </w:tc>
        <w:tc>
          <w:tcPr>
            <w:tcW w:w="2110" w:type="dxa"/>
            <w:tcBorders>
              <w:top w:val="single" w:sz="4" w:space="0" w:color="000000"/>
              <w:left w:val="single" w:sz="4" w:space="0" w:color="000000"/>
              <w:bottom w:val="single" w:sz="4" w:space="0" w:color="000000"/>
              <w:right w:val="single" w:sz="4" w:space="0" w:color="000000"/>
            </w:tcBorders>
          </w:tcPr>
          <w:p w14:paraId="75B401DF" w14:textId="77777777" w:rsidR="00BD7E00" w:rsidRDefault="00BD7E00" w:rsidP="00DF7D98">
            <w:pPr>
              <w:pStyle w:val="TableParagraph"/>
              <w:spacing w:line="268" w:lineRule="exact"/>
              <w:ind w:left="0" w:firstLine="284"/>
            </w:pPr>
            <w:r>
              <w:t>Team:</w:t>
            </w:r>
          </w:p>
          <w:p w14:paraId="15B8CE36" w14:textId="77777777" w:rsidR="00BD7E00" w:rsidRDefault="00BD7E00" w:rsidP="00DF7D98">
            <w:pPr>
              <w:pStyle w:val="TableParagraph"/>
              <w:spacing w:before="4"/>
              <w:ind w:left="0" w:firstLine="284"/>
              <w:rPr>
                <w:b/>
                <w:sz w:val="27"/>
              </w:rPr>
            </w:pPr>
          </w:p>
          <w:p w14:paraId="6DCBAD61" w14:textId="77777777" w:rsidR="00BD7E00" w:rsidRDefault="00BD7E00" w:rsidP="00DF7D98">
            <w:pPr>
              <w:pStyle w:val="TableParagraph"/>
              <w:ind w:left="0" w:right="726" w:firstLine="284"/>
            </w:pPr>
            <w:r>
              <w:t>Dev</w:t>
            </w:r>
          </w:p>
        </w:tc>
      </w:tr>
      <w:tr w:rsidR="00BD7E00" w14:paraId="0F9E0BA9"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2EA896F0" w14:textId="50C89AB3" w:rsidR="00BD7E00"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00BD7E00" w:rsidRPr="00302153">
              <w:t>As a user</w:t>
            </w:r>
          </w:p>
          <w:p w14:paraId="14B34211" w14:textId="77777777" w:rsidR="00BD7E00" w:rsidRDefault="00BD7E00"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p>
          <w:p w14:paraId="0B99354A" w14:textId="01F00998" w:rsidR="00BD7E00" w:rsidRPr="00302153"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00BD7E00" w:rsidRPr="00302153">
              <w:t>I want to be able to register for an account with my email address and password.</w:t>
            </w:r>
          </w:p>
        </w:tc>
      </w:tr>
      <w:tr w:rsidR="00BD7E00" w14:paraId="4AF0F648"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3D321994" w14:textId="070CBFA5" w:rsidR="00BD7E00" w:rsidRDefault="00466B0F" w:rsidP="00DF7D98">
            <w:pPr>
              <w:pStyle w:val="TableParagraph"/>
              <w:spacing w:line="268" w:lineRule="exact"/>
              <w:ind w:left="0"/>
            </w:pPr>
            <w:r>
              <w:t xml:space="preserve"> </w:t>
            </w:r>
            <w:r w:rsidR="00BD7E00">
              <w:t>Acceptance</w:t>
            </w:r>
            <w:r w:rsidR="00BD7E00" w:rsidRPr="00801E63">
              <w:t xml:space="preserve"> </w:t>
            </w:r>
            <w:r w:rsidR="00BD7E00">
              <w:t>criteria</w:t>
            </w:r>
          </w:p>
          <w:p w14:paraId="460C0BAC" w14:textId="77777777" w:rsidR="00BD7E00" w:rsidRPr="00801E63" w:rsidRDefault="00BD7E00" w:rsidP="00DF7D98">
            <w:pPr>
              <w:pStyle w:val="TableParagraph"/>
              <w:spacing w:before="4"/>
              <w:ind w:left="0"/>
            </w:pPr>
          </w:p>
          <w:p w14:paraId="57289535" w14:textId="6F7646D5" w:rsidR="00BD7E00" w:rsidRDefault="00466B0F" w:rsidP="00DF7D98">
            <w:pPr>
              <w:pStyle w:val="TableParagraph"/>
              <w:spacing w:line="268" w:lineRule="exact"/>
              <w:ind w:left="0"/>
            </w:pPr>
            <w:r>
              <w:t xml:space="preserve"> </w:t>
            </w:r>
            <w:r w:rsidR="00BD7E00">
              <w:t>Given that the user has a device and has accepted the services, registration could be done</w:t>
            </w:r>
          </w:p>
        </w:tc>
      </w:tr>
    </w:tbl>
    <w:p w14:paraId="71429801" w14:textId="77777777" w:rsidR="00BD7E00" w:rsidRDefault="00BD7E00" w:rsidP="006A5D74"/>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BD7E00" w14:paraId="0963C795"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238E9C5C" w14:textId="77777777" w:rsidR="00BD7E00" w:rsidRDefault="00BD7E00" w:rsidP="00DF7D98">
            <w:pPr>
              <w:pStyle w:val="TableParagraph"/>
              <w:spacing w:line="268" w:lineRule="exact"/>
              <w:ind w:left="0" w:firstLine="284"/>
            </w:pPr>
            <w:r>
              <w:t>User</w:t>
            </w:r>
            <w:r>
              <w:rPr>
                <w:spacing w:val="-1"/>
              </w:rPr>
              <w:t xml:space="preserve"> </w:t>
            </w:r>
            <w:r>
              <w:t>Story</w:t>
            </w:r>
          </w:p>
          <w:p w14:paraId="31113975" w14:textId="77777777" w:rsidR="00BD7E00" w:rsidRDefault="00BD7E00" w:rsidP="00DF7D98">
            <w:pPr>
              <w:pStyle w:val="TableParagraph"/>
              <w:spacing w:before="4"/>
              <w:ind w:left="0" w:firstLine="284"/>
              <w:rPr>
                <w:b/>
                <w:sz w:val="27"/>
              </w:rPr>
            </w:pPr>
          </w:p>
          <w:p w14:paraId="7CD614A4" w14:textId="77777777" w:rsidR="00BD7E00" w:rsidRDefault="00BD7E00" w:rsidP="00DF7D98">
            <w:pPr>
              <w:pStyle w:val="TableParagraph"/>
              <w:ind w:left="0" w:right="728" w:firstLine="284"/>
            </w:pPr>
            <w:r>
              <w:t>#1.7</w:t>
            </w:r>
          </w:p>
        </w:tc>
        <w:tc>
          <w:tcPr>
            <w:tcW w:w="2110" w:type="dxa"/>
            <w:tcBorders>
              <w:top w:val="single" w:sz="4" w:space="0" w:color="000000"/>
              <w:left w:val="single" w:sz="4" w:space="0" w:color="000000"/>
              <w:bottom w:val="single" w:sz="4" w:space="0" w:color="000000"/>
              <w:right w:val="single" w:sz="4" w:space="0" w:color="000000"/>
            </w:tcBorders>
          </w:tcPr>
          <w:p w14:paraId="3BE2E14C" w14:textId="77777777" w:rsidR="00BD7E00" w:rsidRDefault="00BD7E00" w:rsidP="00DF7D98">
            <w:pPr>
              <w:pStyle w:val="TableParagraph"/>
              <w:spacing w:line="268" w:lineRule="exact"/>
              <w:ind w:left="0" w:firstLine="284"/>
            </w:pPr>
            <w:r>
              <w:t>Priority:</w:t>
            </w:r>
          </w:p>
          <w:p w14:paraId="09E9F50F" w14:textId="77777777" w:rsidR="00BD7E00" w:rsidRDefault="00BD7E00" w:rsidP="00DF7D98">
            <w:pPr>
              <w:pStyle w:val="TableParagraph"/>
              <w:spacing w:before="4"/>
              <w:ind w:left="0" w:firstLine="284"/>
              <w:rPr>
                <w:b/>
                <w:sz w:val="27"/>
              </w:rPr>
            </w:pPr>
          </w:p>
          <w:p w14:paraId="6F6AE8C2"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73705009" w14:textId="77777777" w:rsidR="00BD7E00" w:rsidRDefault="00BD7E00" w:rsidP="00DF7D98">
            <w:pPr>
              <w:pStyle w:val="TableParagraph"/>
              <w:spacing w:line="268" w:lineRule="exact"/>
              <w:ind w:left="0" w:firstLine="284"/>
            </w:pPr>
            <w:r>
              <w:t>Complexity:</w:t>
            </w:r>
          </w:p>
          <w:p w14:paraId="36BB6953" w14:textId="77777777" w:rsidR="00BD7E00" w:rsidRDefault="00BD7E00" w:rsidP="00DF7D98">
            <w:pPr>
              <w:pStyle w:val="TableParagraph"/>
              <w:spacing w:before="4"/>
              <w:ind w:left="0" w:firstLine="284"/>
              <w:rPr>
                <w:b/>
                <w:sz w:val="27"/>
              </w:rPr>
            </w:pPr>
          </w:p>
          <w:p w14:paraId="4EC458F6" w14:textId="77777777" w:rsidR="00BD7E00" w:rsidRDefault="00BD7E00" w:rsidP="00DF7D98">
            <w:pPr>
              <w:pStyle w:val="TableParagraph"/>
              <w:ind w:left="0" w:firstLine="284"/>
            </w:pPr>
            <w:r>
              <w:t>1</w:t>
            </w:r>
          </w:p>
        </w:tc>
        <w:tc>
          <w:tcPr>
            <w:tcW w:w="2110" w:type="dxa"/>
            <w:tcBorders>
              <w:top w:val="single" w:sz="4" w:space="0" w:color="000000"/>
              <w:left w:val="single" w:sz="4" w:space="0" w:color="000000"/>
              <w:bottom w:val="single" w:sz="4" w:space="0" w:color="000000"/>
              <w:right w:val="single" w:sz="4" w:space="0" w:color="000000"/>
            </w:tcBorders>
          </w:tcPr>
          <w:p w14:paraId="5D95BDF7" w14:textId="77777777" w:rsidR="00BD7E00" w:rsidRDefault="00BD7E00" w:rsidP="00DF7D98">
            <w:pPr>
              <w:pStyle w:val="TableParagraph"/>
              <w:spacing w:line="268" w:lineRule="exact"/>
              <w:ind w:left="0" w:firstLine="284"/>
            </w:pPr>
            <w:r>
              <w:t>Team:</w:t>
            </w:r>
          </w:p>
          <w:p w14:paraId="54A59C73" w14:textId="77777777" w:rsidR="00BD7E00" w:rsidRDefault="00BD7E00" w:rsidP="00DF7D98">
            <w:pPr>
              <w:pStyle w:val="TableParagraph"/>
              <w:spacing w:before="4"/>
              <w:ind w:left="0" w:firstLine="284"/>
              <w:rPr>
                <w:b/>
                <w:sz w:val="27"/>
              </w:rPr>
            </w:pPr>
          </w:p>
          <w:p w14:paraId="706FBAF2" w14:textId="77777777" w:rsidR="00BD7E00" w:rsidRDefault="00BD7E00" w:rsidP="00DF7D98">
            <w:pPr>
              <w:pStyle w:val="TableParagraph"/>
              <w:ind w:left="0" w:right="726" w:firstLine="284"/>
            </w:pPr>
            <w:r>
              <w:t>Dev</w:t>
            </w:r>
          </w:p>
        </w:tc>
      </w:tr>
      <w:tr w:rsidR="00BD7E00" w14:paraId="2F8D5A4D"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53EC67BC" w14:textId="7B4A069B" w:rsidR="00BD7E00"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00BD7E00" w:rsidRPr="00302153">
              <w:t>As a user</w:t>
            </w:r>
          </w:p>
          <w:p w14:paraId="2F547183" w14:textId="77777777" w:rsidR="00BD7E00" w:rsidRDefault="00BD7E00"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p>
          <w:p w14:paraId="55937CBD" w14:textId="2DEA8C00" w:rsidR="00BD7E00" w:rsidRPr="00302153"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00BD7E00" w:rsidRPr="00302153">
              <w:t>I want to be able to r</w:t>
            </w:r>
            <w:r w:rsidR="00BD7E00">
              <w:t>eset my password.</w:t>
            </w:r>
          </w:p>
          <w:p w14:paraId="162549CF" w14:textId="77777777" w:rsidR="00BD7E00" w:rsidRPr="00302153" w:rsidRDefault="00BD7E00"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p>
        </w:tc>
      </w:tr>
      <w:tr w:rsidR="00BD7E00" w14:paraId="6E95A2E4"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5CCDF61E" w14:textId="14ADC283" w:rsidR="00BD7E00" w:rsidRDefault="00466B0F" w:rsidP="00DF7D98">
            <w:pPr>
              <w:pStyle w:val="TableParagraph"/>
              <w:spacing w:line="268" w:lineRule="exact"/>
              <w:ind w:left="0"/>
            </w:pPr>
            <w:r>
              <w:t xml:space="preserve"> </w:t>
            </w:r>
            <w:r w:rsidR="00BD7E00">
              <w:t>Acceptance criteria</w:t>
            </w:r>
          </w:p>
          <w:p w14:paraId="6467B4F0" w14:textId="77777777" w:rsidR="00BD7E00" w:rsidRDefault="00BD7E00" w:rsidP="00DF7D98">
            <w:pPr>
              <w:pStyle w:val="TableParagraph"/>
              <w:spacing w:line="268" w:lineRule="exact"/>
              <w:ind w:left="0"/>
            </w:pPr>
          </w:p>
          <w:p w14:paraId="7995456F" w14:textId="00D90B65" w:rsidR="00BD7E00" w:rsidRDefault="00466B0F" w:rsidP="00DF7D98">
            <w:pPr>
              <w:pStyle w:val="TableParagraph"/>
              <w:spacing w:line="268" w:lineRule="exact"/>
              <w:ind w:left="0"/>
            </w:pPr>
            <w:r>
              <w:t xml:space="preserve"> </w:t>
            </w:r>
            <w:r w:rsidR="00BD7E00">
              <w:t>Given that the user has successfully registered to the system, he will be able to reset the password</w:t>
            </w:r>
          </w:p>
        </w:tc>
      </w:tr>
      <w:tr w:rsidR="00BD7E00" w14:paraId="6060130C"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7D96F07F" w14:textId="77777777" w:rsidR="00BD7E00" w:rsidRDefault="00BD7E00" w:rsidP="00DF7D98">
            <w:pPr>
              <w:pStyle w:val="TableParagraph"/>
              <w:spacing w:line="268" w:lineRule="exact"/>
              <w:ind w:left="0" w:firstLine="284"/>
            </w:pPr>
            <w:r>
              <w:t>User</w:t>
            </w:r>
            <w:r>
              <w:rPr>
                <w:spacing w:val="-1"/>
              </w:rPr>
              <w:t xml:space="preserve"> </w:t>
            </w:r>
            <w:r>
              <w:t>Story</w:t>
            </w:r>
          </w:p>
          <w:p w14:paraId="22953917" w14:textId="77777777" w:rsidR="00BD7E00" w:rsidRDefault="00BD7E00" w:rsidP="00DF7D98">
            <w:pPr>
              <w:pStyle w:val="TableParagraph"/>
              <w:spacing w:before="4"/>
              <w:ind w:left="0" w:firstLine="284"/>
              <w:rPr>
                <w:b/>
                <w:sz w:val="27"/>
              </w:rPr>
            </w:pPr>
          </w:p>
          <w:p w14:paraId="51BBF20F" w14:textId="77777777" w:rsidR="00BD7E00" w:rsidRDefault="00BD7E00" w:rsidP="00DF7D98">
            <w:pPr>
              <w:pStyle w:val="TableParagraph"/>
              <w:ind w:left="0" w:right="728" w:firstLine="284"/>
            </w:pPr>
            <w:r>
              <w:t>#1.8</w:t>
            </w:r>
          </w:p>
        </w:tc>
        <w:tc>
          <w:tcPr>
            <w:tcW w:w="2110" w:type="dxa"/>
            <w:tcBorders>
              <w:top w:val="single" w:sz="4" w:space="0" w:color="000000"/>
              <w:left w:val="single" w:sz="4" w:space="0" w:color="000000"/>
              <w:bottom w:val="single" w:sz="4" w:space="0" w:color="000000"/>
              <w:right w:val="single" w:sz="4" w:space="0" w:color="000000"/>
            </w:tcBorders>
          </w:tcPr>
          <w:p w14:paraId="324206F6" w14:textId="77777777" w:rsidR="00BD7E00" w:rsidRDefault="00BD7E00" w:rsidP="00DF7D98">
            <w:pPr>
              <w:pStyle w:val="TableParagraph"/>
              <w:spacing w:line="268" w:lineRule="exact"/>
              <w:ind w:left="0" w:firstLine="284"/>
            </w:pPr>
            <w:r>
              <w:t>Priority:</w:t>
            </w:r>
          </w:p>
          <w:p w14:paraId="2A11D938" w14:textId="77777777" w:rsidR="00BD7E00" w:rsidRDefault="00BD7E00" w:rsidP="00DF7D98">
            <w:pPr>
              <w:pStyle w:val="TableParagraph"/>
              <w:spacing w:before="4"/>
              <w:ind w:left="0" w:firstLine="284"/>
              <w:rPr>
                <w:b/>
                <w:sz w:val="27"/>
              </w:rPr>
            </w:pPr>
          </w:p>
          <w:p w14:paraId="09C7089F" w14:textId="77777777" w:rsidR="00BD7E00" w:rsidRDefault="00BD7E0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33A275FB" w14:textId="77777777" w:rsidR="00BD7E00" w:rsidRDefault="00BD7E00" w:rsidP="00DF7D98">
            <w:pPr>
              <w:pStyle w:val="TableParagraph"/>
              <w:spacing w:line="268" w:lineRule="exact"/>
              <w:ind w:left="0" w:firstLine="284"/>
            </w:pPr>
            <w:r>
              <w:t>Complexity:</w:t>
            </w:r>
          </w:p>
          <w:p w14:paraId="7A94FD30" w14:textId="77777777" w:rsidR="00BD7E00" w:rsidRDefault="00BD7E00" w:rsidP="00DF7D98">
            <w:pPr>
              <w:pStyle w:val="TableParagraph"/>
              <w:spacing w:before="4"/>
              <w:ind w:left="0" w:firstLine="284"/>
              <w:rPr>
                <w:b/>
                <w:sz w:val="27"/>
              </w:rPr>
            </w:pPr>
          </w:p>
          <w:p w14:paraId="40C226EE" w14:textId="77777777" w:rsidR="00BD7E00" w:rsidRDefault="00BD7E00"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735C421D" w14:textId="77777777" w:rsidR="00BD7E00" w:rsidRDefault="00BD7E00" w:rsidP="00DF7D98">
            <w:pPr>
              <w:pStyle w:val="TableParagraph"/>
              <w:spacing w:line="268" w:lineRule="exact"/>
              <w:ind w:left="0" w:firstLine="284"/>
            </w:pPr>
            <w:r>
              <w:t>Team:</w:t>
            </w:r>
          </w:p>
          <w:p w14:paraId="35614194" w14:textId="77777777" w:rsidR="00BD7E00" w:rsidRDefault="00BD7E00" w:rsidP="00DF7D98">
            <w:pPr>
              <w:pStyle w:val="TableParagraph"/>
              <w:spacing w:before="4"/>
              <w:ind w:left="0" w:firstLine="284"/>
              <w:rPr>
                <w:b/>
                <w:sz w:val="27"/>
              </w:rPr>
            </w:pPr>
          </w:p>
          <w:p w14:paraId="6F1DAC18" w14:textId="77777777" w:rsidR="00BD7E00" w:rsidRDefault="00BD7E00" w:rsidP="00DF7D98">
            <w:pPr>
              <w:pStyle w:val="TableParagraph"/>
              <w:ind w:left="0" w:right="726" w:firstLine="284"/>
            </w:pPr>
            <w:r>
              <w:t>Dev</w:t>
            </w:r>
          </w:p>
        </w:tc>
      </w:tr>
      <w:tr w:rsidR="00BD7E00" w14:paraId="0B93EF8E"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0C796CA" w14:textId="05A2B5AF" w:rsidR="00BD7E00"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lastRenderedPageBreak/>
              <w:t xml:space="preserve"> </w:t>
            </w:r>
            <w:r w:rsidR="00BD7E00" w:rsidRPr="00302153">
              <w:t xml:space="preserve">As a </w:t>
            </w:r>
            <w:r w:rsidR="00BD7E00">
              <w:t>developer</w:t>
            </w:r>
          </w:p>
          <w:p w14:paraId="63F09EA5" w14:textId="77777777" w:rsidR="00BD7E00" w:rsidRDefault="00BD7E00"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p>
          <w:p w14:paraId="210302ED" w14:textId="0D366A71" w:rsidR="00BD7E00" w:rsidRPr="00302153" w:rsidRDefault="00466B0F" w:rsidP="00DF7D98">
            <w:pPr>
              <w:pStyle w:val="TableParagraph"/>
              <w:pBdr>
                <w:top w:val="single" w:sz="2" w:space="0" w:color="E3E3E3"/>
                <w:left w:val="single" w:sz="2" w:space="5" w:color="E3E3E3"/>
                <w:bottom w:val="single" w:sz="2" w:space="0" w:color="E3E3E3"/>
                <w:right w:val="single" w:sz="2" w:space="0" w:color="E3E3E3"/>
              </w:pBdr>
              <w:spacing w:line="268" w:lineRule="exact"/>
              <w:ind w:left="0"/>
            </w:pPr>
            <w:r>
              <w:t xml:space="preserve"> </w:t>
            </w:r>
            <w:r w:rsidR="00BD7E00">
              <w:t>I should be able to test the entire application</w:t>
            </w:r>
          </w:p>
        </w:tc>
      </w:tr>
      <w:tr w:rsidR="00BD7E00" w14:paraId="1CDB7FA0"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2096953F" w14:textId="5527D6E8" w:rsidR="00BD7E00" w:rsidRPr="001342BC" w:rsidRDefault="00466B0F"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BD7E00" w:rsidRPr="001342BC">
              <w:rPr>
                <w:rFonts w:ascii="Calibri" w:hAnsi="Calibri" w:cs="Calibri"/>
              </w:rPr>
              <w:t xml:space="preserve">Acceptance </w:t>
            </w:r>
            <w:r w:rsidR="00BD7E00">
              <w:rPr>
                <w:rFonts w:ascii="Calibri" w:hAnsi="Calibri" w:cs="Calibri"/>
              </w:rPr>
              <w:t>c</w:t>
            </w:r>
            <w:r w:rsidR="00BD7E00" w:rsidRPr="001342BC">
              <w:rPr>
                <w:rFonts w:ascii="Calibri" w:hAnsi="Calibri" w:cs="Calibri"/>
              </w:rPr>
              <w:t>riteria</w:t>
            </w:r>
          </w:p>
          <w:p w14:paraId="2B37F5C0" w14:textId="7820EBBF" w:rsidR="00BD7E00" w:rsidRPr="001342BC" w:rsidRDefault="00466B0F" w:rsidP="00BD7E00">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BD7E00">
              <w:rPr>
                <w:rFonts w:ascii="Calibri" w:hAnsi="Calibri" w:cs="Calibri"/>
              </w:rPr>
              <w:t>Given that the application is successfully developed, testing would be done for all possible scenarios.</w:t>
            </w:r>
          </w:p>
        </w:tc>
      </w:tr>
    </w:tbl>
    <w:p w14:paraId="41E1CF13" w14:textId="5DC62571" w:rsidR="00161AD4" w:rsidRDefault="00161AD4" w:rsidP="00161AD4">
      <w:pPr>
        <w:pStyle w:val="Heading2"/>
        <w:numPr>
          <w:ilvl w:val="0"/>
          <w:numId w:val="29"/>
        </w:numPr>
      </w:pPr>
      <w:bookmarkStart w:id="109" w:name="_Toc165841083"/>
      <w:r w:rsidRPr="00C557EC">
        <w:t>Epics – AR-Application</w:t>
      </w:r>
      <w:bookmarkEnd w:id="10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044790" w14:paraId="3A587F1F" w14:textId="77777777" w:rsidTr="00DF7D98">
        <w:trPr>
          <w:trHeight w:val="602"/>
          <w:jc w:val="center"/>
        </w:trPr>
        <w:tc>
          <w:tcPr>
            <w:tcW w:w="8438" w:type="dxa"/>
            <w:gridSpan w:val="4"/>
            <w:tcBorders>
              <w:top w:val="single" w:sz="4" w:space="0" w:color="000000"/>
              <w:left w:val="single" w:sz="4" w:space="0" w:color="000000"/>
              <w:bottom w:val="single" w:sz="4" w:space="0" w:color="000000"/>
              <w:right w:val="single" w:sz="4" w:space="0" w:color="000000"/>
            </w:tcBorders>
            <w:hideMark/>
          </w:tcPr>
          <w:p w14:paraId="0620FB61" w14:textId="77777777" w:rsidR="00044790" w:rsidRDefault="00044790" w:rsidP="00DF7D98">
            <w:pPr>
              <w:pStyle w:val="TableParagraph"/>
              <w:spacing w:line="268" w:lineRule="exact"/>
              <w:ind w:left="0" w:firstLine="284"/>
            </w:pPr>
            <w:r>
              <w:t>Epic</w:t>
            </w:r>
            <w:r>
              <w:rPr>
                <w:spacing w:val="-2"/>
              </w:rPr>
              <w:t xml:space="preserve"> </w:t>
            </w:r>
            <w:r>
              <w:t>#0: Environment</w:t>
            </w:r>
          </w:p>
        </w:tc>
      </w:tr>
      <w:tr w:rsidR="00044790" w14:paraId="68D5E275"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70119BA8" w14:textId="77777777" w:rsidR="00044790" w:rsidRDefault="00044790" w:rsidP="00DF7D98">
            <w:pPr>
              <w:pStyle w:val="TableParagraph"/>
              <w:spacing w:line="268" w:lineRule="exact"/>
              <w:ind w:left="0" w:firstLine="284"/>
            </w:pPr>
            <w:r>
              <w:t>User</w:t>
            </w:r>
            <w:r>
              <w:rPr>
                <w:spacing w:val="-1"/>
              </w:rPr>
              <w:t xml:space="preserve"> </w:t>
            </w:r>
            <w:r>
              <w:t>Story</w:t>
            </w:r>
          </w:p>
          <w:p w14:paraId="6E8D5C3D" w14:textId="77777777" w:rsidR="00044790" w:rsidRDefault="00044790" w:rsidP="00DF7D98">
            <w:pPr>
              <w:pStyle w:val="TableParagraph"/>
              <w:spacing w:before="4"/>
              <w:ind w:left="0" w:firstLine="284"/>
              <w:rPr>
                <w:b/>
                <w:sz w:val="27"/>
              </w:rPr>
            </w:pPr>
          </w:p>
          <w:p w14:paraId="401872B1" w14:textId="77777777" w:rsidR="00044790" w:rsidRDefault="00044790" w:rsidP="00DF7D98">
            <w:pPr>
              <w:pStyle w:val="TableParagraph"/>
              <w:ind w:left="0" w:right="728" w:firstLine="284"/>
            </w:pPr>
            <w:r>
              <w:t>#0.1</w:t>
            </w:r>
          </w:p>
        </w:tc>
        <w:tc>
          <w:tcPr>
            <w:tcW w:w="2110" w:type="dxa"/>
            <w:tcBorders>
              <w:top w:val="single" w:sz="4" w:space="0" w:color="000000"/>
              <w:left w:val="single" w:sz="4" w:space="0" w:color="000000"/>
              <w:bottom w:val="single" w:sz="4" w:space="0" w:color="000000"/>
              <w:right w:val="single" w:sz="4" w:space="0" w:color="000000"/>
            </w:tcBorders>
          </w:tcPr>
          <w:p w14:paraId="04F4C4C0" w14:textId="77777777" w:rsidR="00044790" w:rsidRDefault="00044790" w:rsidP="00DF7D98">
            <w:pPr>
              <w:pStyle w:val="TableParagraph"/>
              <w:spacing w:line="268" w:lineRule="exact"/>
              <w:ind w:left="0" w:firstLine="284"/>
            </w:pPr>
            <w:r>
              <w:t>Priority:</w:t>
            </w:r>
          </w:p>
          <w:p w14:paraId="3D2CA210" w14:textId="77777777" w:rsidR="00044790" w:rsidRDefault="00044790" w:rsidP="00DF7D98">
            <w:pPr>
              <w:pStyle w:val="TableParagraph"/>
              <w:spacing w:before="4"/>
              <w:ind w:left="0" w:firstLine="284"/>
              <w:rPr>
                <w:b/>
                <w:sz w:val="27"/>
              </w:rPr>
            </w:pPr>
          </w:p>
          <w:p w14:paraId="74520F02" w14:textId="77777777" w:rsidR="00044790" w:rsidRDefault="00044790" w:rsidP="00DF7D98">
            <w:pPr>
              <w:pStyle w:val="TableParagraph"/>
              <w:ind w:left="0" w:firstLine="284"/>
            </w:pPr>
            <w:r>
              <w:t>High</w:t>
            </w:r>
          </w:p>
        </w:tc>
        <w:tc>
          <w:tcPr>
            <w:tcW w:w="2108" w:type="dxa"/>
            <w:tcBorders>
              <w:top w:val="single" w:sz="4" w:space="0" w:color="000000"/>
              <w:left w:val="single" w:sz="4" w:space="0" w:color="000000"/>
              <w:bottom w:val="single" w:sz="4" w:space="0" w:color="000000"/>
              <w:right w:val="single" w:sz="4" w:space="0" w:color="000000"/>
            </w:tcBorders>
          </w:tcPr>
          <w:p w14:paraId="0B16BFB5" w14:textId="77777777" w:rsidR="00044790" w:rsidRDefault="00044790" w:rsidP="00DF7D98">
            <w:pPr>
              <w:pStyle w:val="TableParagraph"/>
              <w:spacing w:line="268" w:lineRule="exact"/>
              <w:ind w:left="0" w:firstLine="284"/>
            </w:pPr>
            <w:r>
              <w:t>Complexity:</w:t>
            </w:r>
          </w:p>
          <w:p w14:paraId="02C53F86" w14:textId="77777777" w:rsidR="00044790" w:rsidRDefault="00044790" w:rsidP="00DF7D98">
            <w:pPr>
              <w:pStyle w:val="TableParagraph"/>
              <w:spacing w:before="4"/>
              <w:ind w:left="0" w:firstLine="284"/>
              <w:rPr>
                <w:b/>
                <w:sz w:val="27"/>
              </w:rPr>
            </w:pPr>
          </w:p>
          <w:p w14:paraId="6422B711" w14:textId="77777777" w:rsidR="00044790" w:rsidRDefault="00044790"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22D5FAA5" w14:textId="77777777" w:rsidR="00044790" w:rsidRDefault="00044790" w:rsidP="00DF7D98">
            <w:pPr>
              <w:pStyle w:val="TableParagraph"/>
              <w:spacing w:line="268" w:lineRule="exact"/>
              <w:ind w:left="0" w:firstLine="284"/>
            </w:pPr>
            <w:r>
              <w:t>Team:</w:t>
            </w:r>
          </w:p>
          <w:p w14:paraId="05FD52E7" w14:textId="77777777" w:rsidR="00044790" w:rsidRDefault="00044790" w:rsidP="00DF7D98">
            <w:pPr>
              <w:pStyle w:val="TableParagraph"/>
              <w:spacing w:before="4"/>
              <w:ind w:left="0" w:firstLine="284"/>
              <w:rPr>
                <w:b/>
                <w:sz w:val="27"/>
              </w:rPr>
            </w:pPr>
          </w:p>
          <w:p w14:paraId="62621BEB" w14:textId="77777777" w:rsidR="00044790" w:rsidRDefault="00044790" w:rsidP="00DF7D98">
            <w:pPr>
              <w:pStyle w:val="TableParagraph"/>
              <w:ind w:left="0" w:right="726" w:firstLine="284"/>
            </w:pPr>
            <w:r>
              <w:t>Dev</w:t>
            </w:r>
          </w:p>
        </w:tc>
      </w:tr>
      <w:tr w:rsidR="00044790" w14:paraId="00FA7016" w14:textId="77777777" w:rsidTr="00DF7D98">
        <w:trPr>
          <w:trHeight w:val="1199"/>
          <w:jc w:val="center"/>
        </w:trPr>
        <w:tc>
          <w:tcPr>
            <w:tcW w:w="8438" w:type="dxa"/>
            <w:gridSpan w:val="4"/>
            <w:tcBorders>
              <w:top w:val="single" w:sz="4" w:space="0" w:color="000000"/>
              <w:left w:val="single" w:sz="4" w:space="0" w:color="000000"/>
              <w:bottom w:val="single" w:sz="4" w:space="0" w:color="000000"/>
              <w:right w:val="single" w:sz="4" w:space="0" w:color="000000"/>
            </w:tcBorders>
            <w:hideMark/>
          </w:tcPr>
          <w:p w14:paraId="4ED3DDFE" w14:textId="2A404D01" w:rsidR="00044790" w:rsidRPr="00485FCE" w:rsidRDefault="00466B0F" w:rsidP="00DF7D98">
            <w:pPr>
              <w:shd w:val="clear" w:color="auto" w:fill="FFFFFF"/>
              <w:jc w:val="left"/>
              <w:rPr>
                <w:rFonts w:ascii="Calibri" w:hAnsi="Calibri" w:cs="Calibri"/>
              </w:rPr>
            </w:pPr>
            <w:r>
              <w:rPr>
                <w:rFonts w:ascii="Calibri" w:hAnsi="Calibri" w:cs="Calibri"/>
              </w:rPr>
              <w:t xml:space="preserve"> </w:t>
            </w:r>
            <w:r w:rsidR="00044790" w:rsidRPr="00485FCE">
              <w:rPr>
                <w:rFonts w:ascii="Calibri" w:hAnsi="Calibri" w:cs="Calibri"/>
              </w:rPr>
              <w:t>As a developer</w:t>
            </w:r>
          </w:p>
          <w:p w14:paraId="30F832D0" w14:textId="0EE0AFA3" w:rsidR="00044790" w:rsidRPr="00485FCE" w:rsidRDefault="00466B0F" w:rsidP="00DF7D98">
            <w:pPr>
              <w:shd w:val="clear" w:color="auto" w:fill="FFFFFF"/>
              <w:jc w:val="left"/>
              <w:rPr>
                <w:rFonts w:ascii="Calibri" w:hAnsi="Calibri" w:cs="Calibri"/>
              </w:rPr>
            </w:pPr>
            <w:r>
              <w:rPr>
                <w:rFonts w:ascii="Calibri" w:hAnsi="Calibri" w:cs="Calibri"/>
              </w:rPr>
              <w:t xml:space="preserve"> </w:t>
            </w:r>
            <w:r w:rsidR="00044790" w:rsidRPr="00485FCE">
              <w:rPr>
                <w:rFonts w:ascii="Calibri" w:hAnsi="Calibri" w:cs="Calibri"/>
              </w:rPr>
              <w:t>I want the initial design to be completed.</w:t>
            </w:r>
          </w:p>
          <w:p w14:paraId="3CC231BA" w14:textId="77777777" w:rsidR="00044790" w:rsidRPr="00485FCE" w:rsidRDefault="00044790" w:rsidP="00DF7D98">
            <w:pPr>
              <w:shd w:val="clear" w:color="auto" w:fill="FFFFFF"/>
              <w:jc w:val="left"/>
              <w:rPr>
                <w:rFonts w:ascii="Calibri" w:hAnsi="Calibri" w:cs="Calibri"/>
              </w:rPr>
            </w:pPr>
          </w:p>
        </w:tc>
      </w:tr>
      <w:tr w:rsidR="00044790" w14:paraId="1C8C1C6D" w14:textId="77777777" w:rsidTr="00DF7D98">
        <w:trPr>
          <w:trHeight w:val="451"/>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072356E7" w14:textId="1557E1A3" w:rsidR="00044790" w:rsidRPr="00485FCE" w:rsidRDefault="00466B0F" w:rsidP="00DF7D98">
            <w:pPr>
              <w:shd w:val="clear" w:color="auto" w:fill="FFFFFF"/>
              <w:jc w:val="left"/>
              <w:rPr>
                <w:rFonts w:ascii="Calibri" w:hAnsi="Calibri" w:cs="Calibri"/>
              </w:rPr>
            </w:pPr>
            <w:r>
              <w:rPr>
                <w:rFonts w:ascii="Calibri" w:hAnsi="Calibri" w:cs="Calibri"/>
              </w:rPr>
              <w:t xml:space="preserve"> </w:t>
            </w:r>
            <w:r w:rsidR="00044790" w:rsidRPr="00485FCE">
              <w:rPr>
                <w:rFonts w:ascii="Calibri" w:hAnsi="Calibri" w:cs="Calibri"/>
              </w:rPr>
              <w:t>Acceptance Criteria</w:t>
            </w:r>
          </w:p>
          <w:p w14:paraId="5D0ED19B" w14:textId="78B20F23" w:rsidR="00044790" w:rsidRPr="00485FCE" w:rsidRDefault="00466B0F" w:rsidP="00DF7D98">
            <w:pPr>
              <w:shd w:val="clear" w:color="auto" w:fill="FFFFFF"/>
              <w:jc w:val="left"/>
              <w:rPr>
                <w:rFonts w:ascii="Calibri" w:hAnsi="Calibri" w:cs="Calibri"/>
              </w:rPr>
            </w:pPr>
            <w:r>
              <w:rPr>
                <w:rFonts w:ascii="Calibri" w:hAnsi="Calibri" w:cs="Calibri"/>
              </w:rPr>
              <w:t xml:space="preserve"> </w:t>
            </w:r>
            <w:r w:rsidR="00044790" w:rsidRPr="00485FCE">
              <w:rPr>
                <w:rFonts w:ascii="Calibri" w:hAnsi="Calibri" w:cs="Calibri"/>
              </w:rPr>
              <w:t>Given that the high-level architecture and design of the system are defined, the initial design is completed.</w:t>
            </w:r>
          </w:p>
        </w:tc>
      </w:tr>
      <w:tr w:rsidR="00044790" w14:paraId="1B49B948" w14:textId="77777777" w:rsidTr="00DF7D98">
        <w:trPr>
          <w:trHeight w:val="1206"/>
          <w:jc w:val="center"/>
        </w:trPr>
        <w:tc>
          <w:tcPr>
            <w:tcW w:w="2110" w:type="dxa"/>
            <w:tcBorders>
              <w:top w:val="single" w:sz="4" w:space="0" w:color="000000"/>
              <w:left w:val="single" w:sz="4" w:space="0" w:color="000000"/>
              <w:bottom w:val="single" w:sz="4" w:space="0" w:color="000000"/>
              <w:right w:val="single" w:sz="4" w:space="0" w:color="000000"/>
            </w:tcBorders>
          </w:tcPr>
          <w:p w14:paraId="462B3167" w14:textId="77777777" w:rsidR="00044790" w:rsidRDefault="00044790" w:rsidP="00DF7D98">
            <w:pPr>
              <w:pStyle w:val="TableParagraph"/>
              <w:spacing w:line="268" w:lineRule="exact"/>
              <w:ind w:left="0" w:firstLine="284"/>
            </w:pPr>
            <w:r>
              <w:t>User</w:t>
            </w:r>
            <w:r>
              <w:rPr>
                <w:spacing w:val="-1"/>
              </w:rPr>
              <w:t xml:space="preserve"> </w:t>
            </w:r>
            <w:r>
              <w:t>Story</w:t>
            </w:r>
          </w:p>
          <w:p w14:paraId="021311EA" w14:textId="77777777" w:rsidR="00044790" w:rsidRDefault="00044790" w:rsidP="00DF7D98">
            <w:pPr>
              <w:pStyle w:val="TableParagraph"/>
              <w:spacing w:before="6"/>
              <w:ind w:left="0" w:firstLine="284"/>
              <w:rPr>
                <w:b/>
                <w:sz w:val="27"/>
              </w:rPr>
            </w:pPr>
          </w:p>
          <w:p w14:paraId="30A2FB27" w14:textId="77777777" w:rsidR="00044790" w:rsidRDefault="00044790" w:rsidP="00DF7D98">
            <w:pPr>
              <w:pStyle w:val="TableParagraph"/>
              <w:ind w:left="0" w:right="728" w:firstLine="284"/>
            </w:pPr>
            <w:r>
              <w:t>#0.2</w:t>
            </w:r>
          </w:p>
        </w:tc>
        <w:tc>
          <w:tcPr>
            <w:tcW w:w="2110" w:type="dxa"/>
            <w:tcBorders>
              <w:top w:val="single" w:sz="4" w:space="0" w:color="000000"/>
              <w:left w:val="single" w:sz="4" w:space="0" w:color="000000"/>
              <w:bottom w:val="single" w:sz="4" w:space="0" w:color="000000"/>
              <w:right w:val="single" w:sz="4" w:space="0" w:color="000000"/>
            </w:tcBorders>
          </w:tcPr>
          <w:p w14:paraId="7789C309" w14:textId="77777777" w:rsidR="00044790" w:rsidRDefault="00044790" w:rsidP="00DF7D98">
            <w:pPr>
              <w:pStyle w:val="TableParagraph"/>
              <w:spacing w:line="268" w:lineRule="exact"/>
              <w:ind w:left="0" w:firstLine="284"/>
            </w:pPr>
            <w:r>
              <w:t>Priority:</w:t>
            </w:r>
          </w:p>
          <w:p w14:paraId="7B0C2621" w14:textId="77777777" w:rsidR="00044790" w:rsidRDefault="00044790" w:rsidP="00DF7D98">
            <w:pPr>
              <w:pStyle w:val="TableParagraph"/>
              <w:spacing w:before="6"/>
              <w:ind w:left="0" w:firstLine="284"/>
              <w:rPr>
                <w:b/>
                <w:sz w:val="27"/>
              </w:rPr>
            </w:pPr>
          </w:p>
          <w:p w14:paraId="1C1FB58E" w14:textId="77777777" w:rsidR="00044790" w:rsidRDefault="00044790" w:rsidP="00DF7D98">
            <w:pPr>
              <w:pStyle w:val="TableParagraph"/>
              <w:ind w:left="0" w:firstLine="284"/>
            </w:pPr>
            <w:r>
              <w:t>High</w:t>
            </w:r>
          </w:p>
        </w:tc>
        <w:tc>
          <w:tcPr>
            <w:tcW w:w="2108" w:type="dxa"/>
            <w:tcBorders>
              <w:top w:val="single" w:sz="4" w:space="0" w:color="000000"/>
              <w:left w:val="single" w:sz="4" w:space="0" w:color="000000"/>
              <w:bottom w:val="single" w:sz="4" w:space="0" w:color="000000"/>
              <w:right w:val="single" w:sz="4" w:space="0" w:color="000000"/>
            </w:tcBorders>
          </w:tcPr>
          <w:p w14:paraId="0784BBEA" w14:textId="77777777" w:rsidR="00044790" w:rsidRDefault="00044790" w:rsidP="00DF7D98">
            <w:pPr>
              <w:pStyle w:val="TableParagraph"/>
              <w:spacing w:line="268" w:lineRule="exact"/>
              <w:ind w:left="0" w:firstLine="284"/>
            </w:pPr>
            <w:r>
              <w:t>Complexity:</w:t>
            </w:r>
          </w:p>
          <w:p w14:paraId="0A29C3BF" w14:textId="77777777" w:rsidR="00044790" w:rsidRDefault="00044790" w:rsidP="00DF7D98">
            <w:pPr>
              <w:pStyle w:val="TableParagraph"/>
              <w:spacing w:before="6"/>
              <w:ind w:left="0" w:firstLine="284"/>
              <w:rPr>
                <w:b/>
                <w:sz w:val="27"/>
              </w:rPr>
            </w:pPr>
          </w:p>
          <w:p w14:paraId="7F4731A7" w14:textId="77777777" w:rsidR="00044790" w:rsidRDefault="00044790" w:rsidP="00DF7D98">
            <w:pPr>
              <w:pStyle w:val="TableParagraph"/>
              <w:ind w:left="0" w:firstLine="284"/>
            </w:pPr>
            <w:r>
              <w:t>3</w:t>
            </w:r>
          </w:p>
        </w:tc>
        <w:tc>
          <w:tcPr>
            <w:tcW w:w="2110" w:type="dxa"/>
            <w:tcBorders>
              <w:top w:val="single" w:sz="4" w:space="0" w:color="000000"/>
              <w:left w:val="single" w:sz="4" w:space="0" w:color="000000"/>
              <w:bottom w:val="single" w:sz="4" w:space="0" w:color="000000"/>
              <w:right w:val="single" w:sz="4" w:space="0" w:color="000000"/>
            </w:tcBorders>
          </w:tcPr>
          <w:p w14:paraId="6948C781" w14:textId="77777777" w:rsidR="00044790" w:rsidRDefault="00044790" w:rsidP="00DF7D98">
            <w:pPr>
              <w:pStyle w:val="TableParagraph"/>
              <w:spacing w:line="268" w:lineRule="exact"/>
              <w:ind w:left="0" w:firstLine="284"/>
            </w:pPr>
            <w:r>
              <w:t>Team:</w:t>
            </w:r>
          </w:p>
          <w:p w14:paraId="281A992D" w14:textId="77777777" w:rsidR="00044790" w:rsidRDefault="00044790" w:rsidP="00DF7D98">
            <w:pPr>
              <w:pStyle w:val="TableParagraph"/>
              <w:spacing w:before="6"/>
              <w:ind w:left="0" w:firstLine="284"/>
              <w:rPr>
                <w:b/>
                <w:sz w:val="27"/>
              </w:rPr>
            </w:pPr>
          </w:p>
          <w:p w14:paraId="1F7309BF" w14:textId="77777777" w:rsidR="00044790" w:rsidRDefault="00044790" w:rsidP="00DF7D98">
            <w:pPr>
              <w:pStyle w:val="TableParagraph"/>
              <w:ind w:left="0" w:right="726" w:firstLine="284"/>
            </w:pPr>
            <w:r>
              <w:t>Dev</w:t>
            </w:r>
          </w:p>
        </w:tc>
      </w:tr>
    </w:tbl>
    <w:p w14:paraId="1D8ED30E" w14:textId="77777777" w:rsidR="00044790" w:rsidRDefault="00044790" w:rsidP="00044790"/>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044790" w14:paraId="052C33CE" w14:textId="77777777" w:rsidTr="00DF7D98">
        <w:trPr>
          <w:trHeight w:val="1093"/>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48CEF09" w14:textId="1BE1F9A7" w:rsidR="00044790" w:rsidRPr="00BC65DD" w:rsidRDefault="00466B0F" w:rsidP="00DF7D98">
            <w:pPr>
              <w:shd w:val="clear" w:color="auto" w:fill="FFFFFF"/>
              <w:jc w:val="left"/>
              <w:rPr>
                <w:rFonts w:ascii="Calibri" w:hAnsi="Calibri" w:cs="Calibri"/>
              </w:rPr>
            </w:pPr>
            <w:r>
              <w:rPr>
                <w:rFonts w:ascii="Calibri" w:hAnsi="Calibri" w:cs="Calibri"/>
              </w:rPr>
              <w:t xml:space="preserve"> </w:t>
            </w:r>
            <w:r w:rsidR="00044790" w:rsidRPr="00BC65DD">
              <w:rPr>
                <w:rFonts w:ascii="Calibri" w:hAnsi="Calibri" w:cs="Calibri"/>
              </w:rPr>
              <w:t>As a developer</w:t>
            </w:r>
          </w:p>
          <w:p w14:paraId="7DBADFE4" w14:textId="29D58343" w:rsidR="00044790" w:rsidRPr="00BC65DD" w:rsidRDefault="00466B0F" w:rsidP="00DF7D98">
            <w:pPr>
              <w:shd w:val="clear" w:color="auto" w:fill="FFFFFF"/>
              <w:jc w:val="left"/>
              <w:rPr>
                <w:rFonts w:ascii="Calibri" w:hAnsi="Calibri" w:cs="Calibri"/>
              </w:rPr>
            </w:pPr>
            <w:r>
              <w:rPr>
                <w:rFonts w:ascii="Calibri" w:hAnsi="Calibri" w:cs="Calibri"/>
              </w:rPr>
              <w:t xml:space="preserve"> </w:t>
            </w:r>
            <w:r w:rsidR="00044790" w:rsidRPr="00BC65DD">
              <w:rPr>
                <w:rFonts w:ascii="Calibri" w:hAnsi="Calibri" w:cs="Calibri"/>
              </w:rPr>
              <w:t>I need to define the roles</w:t>
            </w:r>
          </w:p>
        </w:tc>
      </w:tr>
      <w:tr w:rsidR="00044790" w14:paraId="31429235" w14:textId="77777777" w:rsidTr="00DF7D98">
        <w:trPr>
          <w:trHeight w:val="1247"/>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3EDA95C5" w14:textId="61D96F26" w:rsidR="00044790" w:rsidRDefault="00466B0F" w:rsidP="00044790">
            <w:pPr>
              <w:shd w:val="clear" w:color="auto" w:fill="FFFFFF"/>
              <w:spacing w:line="240" w:lineRule="auto"/>
              <w:jc w:val="left"/>
              <w:rPr>
                <w:rFonts w:ascii="Calibri" w:hAnsi="Calibri" w:cs="Calibri"/>
              </w:rPr>
            </w:pPr>
            <w:r>
              <w:rPr>
                <w:rFonts w:ascii="Calibri" w:hAnsi="Calibri" w:cs="Calibri"/>
              </w:rPr>
              <w:lastRenderedPageBreak/>
              <w:t xml:space="preserve"> </w:t>
            </w:r>
            <w:r w:rsidR="00044790" w:rsidRPr="00BC65DD">
              <w:rPr>
                <w:rFonts w:ascii="Calibri" w:hAnsi="Calibri" w:cs="Calibri"/>
              </w:rPr>
              <w:t xml:space="preserve">Acceptance </w:t>
            </w:r>
            <w:r w:rsidR="00044790">
              <w:rPr>
                <w:rFonts w:ascii="Calibri" w:hAnsi="Calibri" w:cs="Calibri"/>
              </w:rPr>
              <w:t>c</w:t>
            </w:r>
            <w:r w:rsidR="00044790" w:rsidRPr="00BC65DD">
              <w:rPr>
                <w:rFonts w:ascii="Calibri" w:hAnsi="Calibri" w:cs="Calibri"/>
              </w:rPr>
              <w:t>riteria</w:t>
            </w:r>
          </w:p>
          <w:p w14:paraId="234BE2A5" w14:textId="3443166C" w:rsidR="00044790" w:rsidRPr="00BC65DD" w:rsidRDefault="00466B0F" w:rsidP="00044790">
            <w:pPr>
              <w:shd w:val="clear" w:color="auto" w:fill="FFFFFF"/>
              <w:spacing w:line="240" w:lineRule="auto"/>
              <w:jc w:val="left"/>
              <w:rPr>
                <w:rFonts w:ascii="Calibri" w:hAnsi="Calibri" w:cs="Calibri"/>
              </w:rPr>
            </w:pPr>
            <w:r>
              <w:rPr>
                <w:rFonts w:ascii="Calibri" w:hAnsi="Calibri" w:cs="Calibri"/>
              </w:rPr>
              <w:t xml:space="preserve"> </w:t>
            </w:r>
            <w:r w:rsidR="00044790" w:rsidRPr="00BC65DD">
              <w:rPr>
                <w:rFonts w:ascii="Calibri" w:hAnsi="Calibri" w:cs="Calibri"/>
              </w:rPr>
              <w:t>Once we bring together the necessary team members, roles can be defined as per the    expertise of each team members</w:t>
            </w:r>
          </w:p>
        </w:tc>
      </w:tr>
      <w:tr w:rsidR="00044790" w14:paraId="688C7A2E" w14:textId="77777777" w:rsidTr="00DF7D98">
        <w:trPr>
          <w:trHeight w:val="1204"/>
          <w:jc w:val="center"/>
        </w:trPr>
        <w:tc>
          <w:tcPr>
            <w:tcW w:w="2110" w:type="dxa"/>
            <w:tcBorders>
              <w:top w:val="single" w:sz="4" w:space="0" w:color="000000"/>
              <w:left w:val="single" w:sz="4" w:space="0" w:color="000000"/>
              <w:bottom w:val="single" w:sz="4" w:space="0" w:color="000000"/>
              <w:right w:val="single" w:sz="4" w:space="0" w:color="000000"/>
            </w:tcBorders>
          </w:tcPr>
          <w:p w14:paraId="61EFD2EB" w14:textId="77777777" w:rsidR="00044790" w:rsidRDefault="00044790" w:rsidP="00DF7D98">
            <w:pPr>
              <w:pStyle w:val="TableParagraph"/>
              <w:spacing w:line="268" w:lineRule="exact"/>
              <w:ind w:left="0" w:firstLine="284"/>
            </w:pPr>
            <w:r>
              <w:t>User</w:t>
            </w:r>
            <w:r>
              <w:rPr>
                <w:spacing w:val="-1"/>
              </w:rPr>
              <w:t xml:space="preserve"> </w:t>
            </w:r>
            <w:r>
              <w:t>Story</w:t>
            </w:r>
          </w:p>
          <w:p w14:paraId="487B6F24" w14:textId="77777777" w:rsidR="00044790" w:rsidRDefault="00044790" w:rsidP="00DF7D98">
            <w:pPr>
              <w:pStyle w:val="TableParagraph"/>
              <w:spacing w:before="4"/>
              <w:ind w:left="0" w:firstLine="284"/>
              <w:rPr>
                <w:b/>
                <w:sz w:val="27"/>
              </w:rPr>
            </w:pPr>
          </w:p>
          <w:p w14:paraId="426395E3" w14:textId="77777777" w:rsidR="00044790" w:rsidRDefault="00044790" w:rsidP="00DF7D98">
            <w:pPr>
              <w:pStyle w:val="TableParagraph"/>
              <w:ind w:left="0" w:right="728" w:firstLine="284"/>
            </w:pPr>
            <w:r>
              <w:t>#0.3</w:t>
            </w:r>
          </w:p>
        </w:tc>
        <w:tc>
          <w:tcPr>
            <w:tcW w:w="2110" w:type="dxa"/>
            <w:tcBorders>
              <w:top w:val="single" w:sz="4" w:space="0" w:color="000000"/>
              <w:left w:val="single" w:sz="4" w:space="0" w:color="000000"/>
              <w:bottom w:val="single" w:sz="4" w:space="0" w:color="000000"/>
              <w:right w:val="single" w:sz="4" w:space="0" w:color="000000"/>
            </w:tcBorders>
          </w:tcPr>
          <w:p w14:paraId="017A0F31" w14:textId="77777777" w:rsidR="00044790" w:rsidRDefault="00044790" w:rsidP="00DF7D98">
            <w:pPr>
              <w:pStyle w:val="TableParagraph"/>
              <w:spacing w:line="268" w:lineRule="exact"/>
              <w:ind w:left="0" w:firstLine="284"/>
            </w:pPr>
            <w:r>
              <w:t>Priority:</w:t>
            </w:r>
          </w:p>
          <w:p w14:paraId="42A58997" w14:textId="77777777" w:rsidR="00044790" w:rsidRDefault="00044790" w:rsidP="00DF7D98">
            <w:pPr>
              <w:pStyle w:val="TableParagraph"/>
              <w:spacing w:before="4"/>
              <w:ind w:left="0" w:firstLine="284"/>
              <w:rPr>
                <w:b/>
                <w:sz w:val="27"/>
              </w:rPr>
            </w:pPr>
          </w:p>
          <w:p w14:paraId="639C47F0" w14:textId="77777777" w:rsidR="00044790" w:rsidRDefault="0004479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7D809E92" w14:textId="77777777" w:rsidR="00044790" w:rsidRDefault="00044790" w:rsidP="00DF7D98">
            <w:pPr>
              <w:pStyle w:val="TableParagraph"/>
              <w:spacing w:line="268" w:lineRule="exact"/>
              <w:ind w:left="0" w:firstLine="284"/>
            </w:pPr>
            <w:r>
              <w:t>Complexity:</w:t>
            </w:r>
          </w:p>
          <w:p w14:paraId="4A5045D1" w14:textId="77777777" w:rsidR="00044790" w:rsidRDefault="00044790" w:rsidP="00DF7D98">
            <w:pPr>
              <w:pStyle w:val="TableParagraph"/>
              <w:spacing w:before="4"/>
              <w:ind w:left="0" w:firstLine="284"/>
              <w:rPr>
                <w:b/>
                <w:sz w:val="27"/>
              </w:rPr>
            </w:pPr>
          </w:p>
          <w:p w14:paraId="049349A8" w14:textId="77777777" w:rsidR="00044790" w:rsidRDefault="00044790" w:rsidP="00DF7D98">
            <w:pPr>
              <w:pStyle w:val="TableParagraph"/>
              <w:ind w:left="0" w:firstLine="284"/>
            </w:pPr>
            <w:r>
              <w:t>3</w:t>
            </w:r>
          </w:p>
        </w:tc>
        <w:tc>
          <w:tcPr>
            <w:tcW w:w="2110" w:type="dxa"/>
            <w:tcBorders>
              <w:top w:val="single" w:sz="4" w:space="0" w:color="000000"/>
              <w:left w:val="single" w:sz="4" w:space="0" w:color="000000"/>
              <w:bottom w:val="single" w:sz="4" w:space="0" w:color="000000"/>
              <w:right w:val="single" w:sz="4" w:space="0" w:color="000000"/>
            </w:tcBorders>
          </w:tcPr>
          <w:p w14:paraId="217D66A2" w14:textId="77777777" w:rsidR="00044790" w:rsidRDefault="00044790" w:rsidP="00DF7D98">
            <w:pPr>
              <w:pStyle w:val="TableParagraph"/>
              <w:spacing w:line="268" w:lineRule="exact"/>
              <w:ind w:left="0" w:firstLine="284"/>
            </w:pPr>
            <w:r>
              <w:t>Team:</w:t>
            </w:r>
          </w:p>
          <w:p w14:paraId="62D71BF5" w14:textId="77777777" w:rsidR="00044790" w:rsidRDefault="00044790" w:rsidP="00DF7D98">
            <w:pPr>
              <w:pStyle w:val="TableParagraph"/>
              <w:spacing w:before="4"/>
              <w:ind w:left="0" w:firstLine="284"/>
              <w:rPr>
                <w:b/>
                <w:sz w:val="27"/>
              </w:rPr>
            </w:pPr>
          </w:p>
          <w:p w14:paraId="71586E4D" w14:textId="77777777" w:rsidR="00044790" w:rsidRDefault="00044790" w:rsidP="00DF7D98">
            <w:pPr>
              <w:pStyle w:val="TableParagraph"/>
              <w:ind w:left="0" w:right="726" w:firstLine="284"/>
            </w:pPr>
            <w:r>
              <w:t>Dev</w:t>
            </w:r>
          </w:p>
        </w:tc>
      </w:tr>
      <w:tr w:rsidR="00044790" w14:paraId="47C9D0DC" w14:textId="77777777" w:rsidTr="00DF7D98">
        <w:trPr>
          <w:trHeight w:val="1192"/>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335B31D3" w14:textId="4C919211" w:rsidR="00044790" w:rsidRPr="00CB7AE0" w:rsidRDefault="00466B0F" w:rsidP="00DF7D98">
            <w:pPr>
              <w:shd w:val="clear" w:color="auto" w:fill="FFFFFF"/>
              <w:jc w:val="left"/>
              <w:rPr>
                <w:rFonts w:ascii="Calibri" w:hAnsi="Calibri" w:cs="Calibri"/>
              </w:rPr>
            </w:pPr>
            <w:r>
              <w:rPr>
                <w:rFonts w:ascii="Calibri" w:hAnsi="Calibri" w:cs="Calibri"/>
              </w:rPr>
              <w:t xml:space="preserve"> </w:t>
            </w:r>
            <w:r w:rsidR="00044790" w:rsidRPr="00CB7AE0">
              <w:rPr>
                <w:rFonts w:ascii="Calibri" w:hAnsi="Calibri" w:cs="Calibri"/>
              </w:rPr>
              <w:t xml:space="preserve">As a </w:t>
            </w:r>
            <w:r w:rsidR="00044790">
              <w:rPr>
                <w:rFonts w:ascii="Calibri" w:hAnsi="Calibri" w:cs="Calibri"/>
              </w:rPr>
              <w:t>d</w:t>
            </w:r>
            <w:r w:rsidR="00044790" w:rsidRPr="00CB7AE0">
              <w:rPr>
                <w:rFonts w:ascii="Calibri" w:hAnsi="Calibri" w:cs="Calibri"/>
              </w:rPr>
              <w:t>eveloper</w:t>
            </w:r>
          </w:p>
          <w:p w14:paraId="4C933E4C" w14:textId="31A2DA84" w:rsidR="00044790" w:rsidRPr="00CB7AE0" w:rsidRDefault="00466B0F" w:rsidP="00DF7D98">
            <w:pPr>
              <w:shd w:val="clear" w:color="auto" w:fill="FFFFFF"/>
              <w:jc w:val="left"/>
              <w:rPr>
                <w:rFonts w:ascii="Calibri" w:hAnsi="Calibri" w:cs="Calibri"/>
              </w:rPr>
            </w:pPr>
            <w:r>
              <w:rPr>
                <w:rFonts w:ascii="Calibri" w:hAnsi="Calibri" w:cs="Calibri"/>
              </w:rPr>
              <w:t xml:space="preserve"> </w:t>
            </w:r>
            <w:r w:rsidR="00044790" w:rsidRPr="00CB7AE0">
              <w:rPr>
                <w:rFonts w:ascii="Calibri" w:hAnsi="Calibri" w:cs="Calibri"/>
              </w:rPr>
              <w:t>I want to do initial planning</w:t>
            </w:r>
          </w:p>
        </w:tc>
      </w:tr>
      <w:tr w:rsidR="00044790" w14:paraId="7C06BBA2" w14:textId="77777777" w:rsidTr="00DF7D98">
        <w:trPr>
          <w:trHeight w:val="1537"/>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5593F398" w14:textId="7627C2EE" w:rsidR="00044790" w:rsidRPr="00CB7AE0" w:rsidRDefault="00466B0F" w:rsidP="00DF7D98">
            <w:pPr>
              <w:shd w:val="clear" w:color="auto" w:fill="FFFFFF"/>
              <w:jc w:val="left"/>
              <w:rPr>
                <w:rFonts w:ascii="Calibri" w:hAnsi="Calibri" w:cs="Calibri"/>
              </w:rPr>
            </w:pPr>
            <w:r>
              <w:rPr>
                <w:rFonts w:ascii="Calibri" w:hAnsi="Calibri" w:cs="Calibri"/>
              </w:rPr>
              <w:t xml:space="preserve"> </w:t>
            </w:r>
            <w:r w:rsidR="00044790" w:rsidRPr="00CB7AE0">
              <w:rPr>
                <w:rFonts w:ascii="Calibri" w:hAnsi="Calibri" w:cs="Calibri"/>
              </w:rPr>
              <w:t xml:space="preserve">Acceptance </w:t>
            </w:r>
            <w:r w:rsidR="00044790">
              <w:rPr>
                <w:rFonts w:ascii="Calibri" w:hAnsi="Calibri" w:cs="Calibri"/>
              </w:rPr>
              <w:t>c</w:t>
            </w:r>
            <w:r w:rsidR="00044790" w:rsidRPr="00CB7AE0">
              <w:rPr>
                <w:rFonts w:ascii="Calibri" w:hAnsi="Calibri" w:cs="Calibri"/>
              </w:rPr>
              <w:t>riteria</w:t>
            </w:r>
          </w:p>
          <w:p w14:paraId="27F4F925" w14:textId="2A4E8E12" w:rsidR="00044790" w:rsidRPr="00CB7AE0" w:rsidRDefault="00466B0F" w:rsidP="00DF7D98">
            <w:pPr>
              <w:shd w:val="clear" w:color="auto" w:fill="FFFFFF"/>
              <w:jc w:val="left"/>
              <w:rPr>
                <w:rFonts w:ascii="Calibri" w:hAnsi="Calibri" w:cs="Calibri"/>
              </w:rPr>
            </w:pPr>
            <w:r>
              <w:rPr>
                <w:rFonts w:ascii="Calibri" w:hAnsi="Calibri" w:cs="Calibri"/>
              </w:rPr>
              <w:t xml:space="preserve"> </w:t>
            </w:r>
            <w:r w:rsidR="00044790" w:rsidRPr="00CB7AE0">
              <w:rPr>
                <w:rFonts w:ascii="Calibri" w:hAnsi="Calibri" w:cs="Calibri"/>
              </w:rPr>
              <w:t>Given that the requirements are known, High-level planning for the upcoming sprints, including defining the project scope, setting goals, and identifying potential risks is done</w:t>
            </w:r>
          </w:p>
        </w:tc>
      </w:tr>
      <w:tr w:rsidR="00044790" w14:paraId="3DA811EC"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295922B9" w14:textId="77777777" w:rsidR="00044790" w:rsidRDefault="00044790" w:rsidP="00DF7D98">
            <w:pPr>
              <w:pStyle w:val="TableParagraph"/>
              <w:spacing w:line="268" w:lineRule="exact"/>
              <w:ind w:left="0" w:firstLine="284"/>
            </w:pPr>
            <w:r>
              <w:t>User</w:t>
            </w:r>
            <w:r>
              <w:rPr>
                <w:spacing w:val="-1"/>
              </w:rPr>
              <w:t xml:space="preserve"> </w:t>
            </w:r>
            <w:r>
              <w:t>Story</w:t>
            </w:r>
          </w:p>
          <w:p w14:paraId="5B95EA33" w14:textId="77777777" w:rsidR="00044790" w:rsidRDefault="00044790" w:rsidP="00DF7D98">
            <w:pPr>
              <w:pStyle w:val="TableParagraph"/>
              <w:spacing w:before="4"/>
              <w:ind w:left="0" w:firstLine="284"/>
              <w:rPr>
                <w:b/>
                <w:sz w:val="27"/>
              </w:rPr>
            </w:pPr>
          </w:p>
          <w:p w14:paraId="21467BF3" w14:textId="77777777" w:rsidR="00044790" w:rsidRDefault="00044790" w:rsidP="00DF7D98">
            <w:pPr>
              <w:pStyle w:val="TableParagraph"/>
              <w:ind w:left="0" w:right="728" w:firstLine="284"/>
            </w:pPr>
            <w:r>
              <w:t>#0.4</w:t>
            </w:r>
          </w:p>
        </w:tc>
        <w:tc>
          <w:tcPr>
            <w:tcW w:w="2110" w:type="dxa"/>
            <w:tcBorders>
              <w:top w:val="single" w:sz="4" w:space="0" w:color="000000"/>
              <w:left w:val="single" w:sz="4" w:space="0" w:color="000000"/>
              <w:bottom w:val="single" w:sz="4" w:space="0" w:color="000000"/>
              <w:right w:val="single" w:sz="4" w:space="0" w:color="000000"/>
            </w:tcBorders>
          </w:tcPr>
          <w:p w14:paraId="280DCF74" w14:textId="77777777" w:rsidR="00044790" w:rsidRDefault="00044790" w:rsidP="00DF7D98">
            <w:pPr>
              <w:pStyle w:val="TableParagraph"/>
              <w:spacing w:line="268" w:lineRule="exact"/>
              <w:ind w:left="0" w:firstLine="284"/>
            </w:pPr>
            <w:r>
              <w:t>Priority:</w:t>
            </w:r>
          </w:p>
          <w:p w14:paraId="34DC5521" w14:textId="77777777" w:rsidR="00044790" w:rsidRDefault="00044790" w:rsidP="00DF7D98">
            <w:pPr>
              <w:pStyle w:val="TableParagraph"/>
              <w:spacing w:before="4"/>
              <w:ind w:left="0" w:firstLine="284"/>
              <w:rPr>
                <w:b/>
                <w:sz w:val="27"/>
              </w:rPr>
            </w:pPr>
          </w:p>
          <w:p w14:paraId="03BAB17A" w14:textId="77777777" w:rsidR="00044790" w:rsidRDefault="0004479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C374AAC" w14:textId="77777777" w:rsidR="00044790" w:rsidRDefault="00044790" w:rsidP="00DF7D98">
            <w:pPr>
              <w:pStyle w:val="TableParagraph"/>
              <w:spacing w:line="268" w:lineRule="exact"/>
              <w:ind w:left="0" w:firstLine="284"/>
            </w:pPr>
            <w:r>
              <w:t>Complexity:</w:t>
            </w:r>
          </w:p>
          <w:p w14:paraId="6038688C" w14:textId="77777777" w:rsidR="00044790" w:rsidRDefault="00044790" w:rsidP="00DF7D98">
            <w:pPr>
              <w:pStyle w:val="TableParagraph"/>
              <w:spacing w:before="4"/>
              <w:ind w:left="0" w:firstLine="284"/>
              <w:rPr>
                <w:b/>
                <w:sz w:val="27"/>
              </w:rPr>
            </w:pPr>
          </w:p>
          <w:p w14:paraId="6F0FA84F" w14:textId="77777777" w:rsidR="00044790" w:rsidRDefault="00044790" w:rsidP="00DF7D98">
            <w:pPr>
              <w:pStyle w:val="TableParagraph"/>
              <w:ind w:left="0" w:firstLine="284"/>
            </w:pPr>
            <w:r>
              <w:t>5</w:t>
            </w:r>
          </w:p>
        </w:tc>
        <w:tc>
          <w:tcPr>
            <w:tcW w:w="2110" w:type="dxa"/>
            <w:tcBorders>
              <w:top w:val="single" w:sz="4" w:space="0" w:color="000000"/>
              <w:left w:val="single" w:sz="4" w:space="0" w:color="000000"/>
              <w:bottom w:val="single" w:sz="4" w:space="0" w:color="000000"/>
              <w:right w:val="single" w:sz="4" w:space="0" w:color="000000"/>
            </w:tcBorders>
          </w:tcPr>
          <w:p w14:paraId="46B8DCA7" w14:textId="77777777" w:rsidR="00044790" w:rsidRDefault="00044790" w:rsidP="00DF7D98">
            <w:pPr>
              <w:pStyle w:val="TableParagraph"/>
              <w:spacing w:line="268" w:lineRule="exact"/>
              <w:ind w:left="0" w:firstLine="284"/>
            </w:pPr>
            <w:r>
              <w:t>Team:</w:t>
            </w:r>
          </w:p>
          <w:p w14:paraId="3CF5D98C" w14:textId="77777777" w:rsidR="00044790" w:rsidRDefault="00044790" w:rsidP="00DF7D98">
            <w:pPr>
              <w:pStyle w:val="TableParagraph"/>
              <w:spacing w:before="4"/>
              <w:ind w:left="0" w:firstLine="284"/>
              <w:rPr>
                <w:b/>
                <w:sz w:val="27"/>
              </w:rPr>
            </w:pPr>
          </w:p>
          <w:p w14:paraId="3EA79265" w14:textId="77777777" w:rsidR="00044790" w:rsidRDefault="00044790" w:rsidP="00DF7D98">
            <w:pPr>
              <w:pStyle w:val="TableParagraph"/>
              <w:ind w:left="0" w:right="726" w:firstLine="284"/>
            </w:pPr>
            <w:r>
              <w:t>Dev</w:t>
            </w:r>
          </w:p>
        </w:tc>
      </w:tr>
      <w:tr w:rsidR="00044790" w14:paraId="3A240495" w14:textId="77777777" w:rsidTr="00DF7D98">
        <w:trPr>
          <w:trHeight w:val="759"/>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4CDAF509" w14:textId="1BB72A17"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As a developer</w:t>
            </w:r>
          </w:p>
          <w:p w14:paraId="55A51BB0" w14:textId="7C843037"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I need sufficient information about the user's requirements before I can begin developing</w:t>
            </w:r>
          </w:p>
        </w:tc>
      </w:tr>
      <w:tr w:rsidR="00044790" w14:paraId="4F0D968C"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6AC323E" w14:textId="1FB8AFD4"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 xml:space="preserve">Acceptance </w:t>
            </w:r>
            <w:r w:rsidR="00044790">
              <w:rPr>
                <w:rFonts w:ascii="Calibri" w:hAnsi="Calibri" w:cs="Calibri"/>
              </w:rPr>
              <w:t>c</w:t>
            </w:r>
            <w:r w:rsidR="00044790" w:rsidRPr="0010101E">
              <w:rPr>
                <w:rFonts w:ascii="Calibri" w:hAnsi="Calibri" w:cs="Calibri"/>
              </w:rPr>
              <w:t>riteria</w:t>
            </w:r>
          </w:p>
          <w:p w14:paraId="48786D80" w14:textId="2E3CA199"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Given that the requirements are gathered and aligned with the customer, development can commence.</w:t>
            </w:r>
          </w:p>
        </w:tc>
      </w:tr>
      <w:tr w:rsidR="00044790" w14:paraId="1938D7FF"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57556AE6" w14:textId="77777777" w:rsidR="00044790" w:rsidRDefault="00044790" w:rsidP="00DF7D98">
            <w:pPr>
              <w:pStyle w:val="TableParagraph"/>
              <w:spacing w:line="268" w:lineRule="exact"/>
              <w:ind w:left="0" w:firstLine="284"/>
            </w:pPr>
            <w:r>
              <w:t>User</w:t>
            </w:r>
            <w:r>
              <w:rPr>
                <w:spacing w:val="-1"/>
              </w:rPr>
              <w:t xml:space="preserve"> </w:t>
            </w:r>
            <w:r>
              <w:t>Story</w:t>
            </w:r>
          </w:p>
          <w:p w14:paraId="02F2E4EE" w14:textId="77777777" w:rsidR="00044790" w:rsidRDefault="00044790" w:rsidP="00DF7D98">
            <w:pPr>
              <w:pStyle w:val="TableParagraph"/>
              <w:spacing w:before="4"/>
              <w:ind w:left="0" w:firstLine="284"/>
              <w:rPr>
                <w:b/>
                <w:sz w:val="27"/>
              </w:rPr>
            </w:pPr>
          </w:p>
          <w:p w14:paraId="3B453D1A" w14:textId="77777777" w:rsidR="00044790" w:rsidRDefault="00044790" w:rsidP="00DF7D98">
            <w:pPr>
              <w:pStyle w:val="TableParagraph"/>
              <w:ind w:left="0" w:right="728" w:firstLine="284"/>
            </w:pPr>
            <w:r>
              <w:t>#0.5</w:t>
            </w:r>
          </w:p>
        </w:tc>
        <w:tc>
          <w:tcPr>
            <w:tcW w:w="2110" w:type="dxa"/>
            <w:tcBorders>
              <w:top w:val="single" w:sz="4" w:space="0" w:color="000000"/>
              <w:left w:val="single" w:sz="4" w:space="0" w:color="000000"/>
              <w:bottom w:val="single" w:sz="4" w:space="0" w:color="000000"/>
              <w:right w:val="single" w:sz="4" w:space="0" w:color="000000"/>
            </w:tcBorders>
          </w:tcPr>
          <w:p w14:paraId="6A45E297" w14:textId="77777777" w:rsidR="00044790" w:rsidRDefault="00044790" w:rsidP="00DF7D98">
            <w:pPr>
              <w:pStyle w:val="TableParagraph"/>
              <w:spacing w:line="268" w:lineRule="exact"/>
              <w:ind w:left="0" w:firstLine="284"/>
            </w:pPr>
            <w:r>
              <w:t>Priority:</w:t>
            </w:r>
          </w:p>
          <w:p w14:paraId="1612AB07" w14:textId="77777777" w:rsidR="00044790" w:rsidRDefault="00044790" w:rsidP="00DF7D98">
            <w:pPr>
              <w:pStyle w:val="TableParagraph"/>
              <w:spacing w:before="4"/>
              <w:ind w:left="0" w:firstLine="284"/>
              <w:rPr>
                <w:b/>
                <w:sz w:val="27"/>
              </w:rPr>
            </w:pPr>
          </w:p>
          <w:p w14:paraId="6537DBCB" w14:textId="77777777" w:rsidR="00044790" w:rsidRDefault="0004479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AF7FA0D" w14:textId="77777777" w:rsidR="00044790" w:rsidRDefault="00044790" w:rsidP="00DF7D98">
            <w:pPr>
              <w:pStyle w:val="TableParagraph"/>
              <w:spacing w:line="268" w:lineRule="exact"/>
              <w:ind w:left="0" w:firstLine="284"/>
            </w:pPr>
            <w:r>
              <w:t>Complexity:</w:t>
            </w:r>
          </w:p>
          <w:p w14:paraId="06408F81" w14:textId="77777777" w:rsidR="00044790" w:rsidRDefault="00044790" w:rsidP="00DF7D98">
            <w:pPr>
              <w:pStyle w:val="TableParagraph"/>
              <w:spacing w:before="4"/>
              <w:ind w:left="0" w:firstLine="284"/>
              <w:rPr>
                <w:b/>
                <w:sz w:val="27"/>
              </w:rPr>
            </w:pPr>
          </w:p>
          <w:p w14:paraId="75CE05FA" w14:textId="77777777" w:rsidR="00044790" w:rsidRDefault="00044790" w:rsidP="00DF7D98">
            <w:pPr>
              <w:pStyle w:val="TableParagraph"/>
              <w:ind w:left="0" w:firstLine="284"/>
            </w:pPr>
            <w:r>
              <w:t>8</w:t>
            </w:r>
          </w:p>
        </w:tc>
        <w:tc>
          <w:tcPr>
            <w:tcW w:w="2110" w:type="dxa"/>
            <w:tcBorders>
              <w:top w:val="single" w:sz="4" w:space="0" w:color="000000"/>
              <w:left w:val="single" w:sz="4" w:space="0" w:color="000000"/>
              <w:bottom w:val="single" w:sz="4" w:space="0" w:color="000000"/>
              <w:right w:val="single" w:sz="4" w:space="0" w:color="000000"/>
            </w:tcBorders>
          </w:tcPr>
          <w:p w14:paraId="7BC837E9" w14:textId="77777777" w:rsidR="00044790" w:rsidRDefault="00044790" w:rsidP="00DF7D98">
            <w:pPr>
              <w:pStyle w:val="TableParagraph"/>
              <w:spacing w:line="268" w:lineRule="exact"/>
              <w:ind w:left="0" w:firstLine="284"/>
            </w:pPr>
            <w:r>
              <w:t>Team:</w:t>
            </w:r>
          </w:p>
          <w:p w14:paraId="4B15DBA8" w14:textId="77777777" w:rsidR="00044790" w:rsidRDefault="00044790" w:rsidP="00DF7D98">
            <w:pPr>
              <w:pStyle w:val="TableParagraph"/>
              <w:spacing w:before="4"/>
              <w:ind w:left="0" w:firstLine="284"/>
              <w:rPr>
                <w:b/>
                <w:sz w:val="27"/>
              </w:rPr>
            </w:pPr>
          </w:p>
          <w:p w14:paraId="2098992B" w14:textId="77777777" w:rsidR="00044790" w:rsidRDefault="00044790" w:rsidP="00DF7D98">
            <w:pPr>
              <w:pStyle w:val="TableParagraph"/>
              <w:ind w:left="0" w:right="726" w:firstLine="284"/>
            </w:pPr>
            <w:r>
              <w:t>Dev</w:t>
            </w:r>
          </w:p>
        </w:tc>
      </w:tr>
      <w:tr w:rsidR="00044790" w14:paraId="0CEAE1D3" w14:textId="77777777" w:rsidTr="00DF7D98">
        <w:trPr>
          <w:trHeight w:val="759"/>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34C30F27" w14:textId="621BA854"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As a developer</w:t>
            </w:r>
          </w:p>
          <w:p w14:paraId="583866FE" w14:textId="4C0154E3"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I want the system infrastructure to be set up so that I can start app web and system development</w:t>
            </w:r>
          </w:p>
          <w:p w14:paraId="06D3F857" w14:textId="77777777" w:rsidR="00044790" w:rsidRPr="0010101E" w:rsidRDefault="00044790" w:rsidP="00DF7D98">
            <w:pPr>
              <w:shd w:val="clear" w:color="auto" w:fill="FFFFFF"/>
              <w:jc w:val="left"/>
              <w:rPr>
                <w:rFonts w:ascii="Calibri" w:hAnsi="Calibri" w:cs="Calibri"/>
              </w:rPr>
            </w:pPr>
          </w:p>
        </w:tc>
      </w:tr>
      <w:tr w:rsidR="00044790" w14:paraId="0472D349"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77F3ACC6" w14:textId="6A201235" w:rsidR="00044790" w:rsidRPr="0010101E" w:rsidRDefault="00466B0F" w:rsidP="00DF7D98">
            <w:pPr>
              <w:shd w:val="clear" w:color="auto" w:fill="FFFFFF"/>
              <w:jc w:val="left"/>
              <w:rPr>
                <w:rFonts w:ascii="Calibri" w:hAnsi="Calibri" w:cs="Calibri"/>
              </w:rPr>
            </w:pPr>
            <w:r>
              <w:rPr>
                <w:rFonts w:ascii="Calibri" w:hAnsi="Calibri" w:cs="Calibri"/>
              </w:rPr>
              <w:lastRenderedPageBreak/>
              <w:t xml:space="preserve"> </w:t>
            </w:r>
            <w:r w:rsidR="00044790" w:rsidRPr="0010101E">
              <w:rPr>
                <w:rFonts w:ascii="Calibri" w:hAnsi="Calibri" w:cs="Calibri"/>
              </w:rPr>
              <w:t xml:space="preserve">Acceptance </w:t>
            </w:r>
            <w:r w:rsidR="00044790">
              <w:rPr>
                <w:rFonts w:ascii="Calibri" w:hAnsi="Calibri" w:cs="Calibri"/>
              </w:rPr>
              <w:t>c</w:t>
            </w:r>
            <w:r w:rsidR="00044790" w:rsidRPr="0010101E">
              <w:rPr>
                <w:rFonts w:ascii="Calibri" w:hAnsi="Calibri" w:cs="Calibri"/>
              </w:rPr>
              <w:t>riteria</w:t>
            </w:r>
          </w:p>
          <w:p w14:paraId="33B6BCB9" w14:textId="24C3EC96" w:rsidR="00044790" w:rsidRPr="0010101E" w:rsidRDefault="00466B0F" w:rsidP="00DF7D98">
            <w:pPr>
              <w:shd w:val="clear" w:color="auto" w:fill="FFFFFF"/>
              <w:jc w:val="left"/>
              <w:rPr>
                <w:rFonts w:ascii="Calibri" w:hAnsi="Calibri" w:cs="Calibri"/>
              </w:rPr>
            </w:pPr>
            <w:r>
              <w:rPr>
                <w:rFonts w:ascii="Calibri" w:hAnsi="Calibri" w:cs="Calibri"/>
              </w:rPr>
              <w:t xml:space="preserve"> </w:t>
            </w:r>
            <w:r w:rsidR="00044790" w:rsidRPr="0010101E">
              <w:rPr>
                <w:rFonts w:ascii="Calibri" w:hAnsi="Calibri" w:cs="Calibri"/>
              </w:rPr>
              <w:t>Given that the system infrastructure is in place and basic functions are available, actual development can commence.</w:t>
            </w:r>
          </w:p>
        </w:tc>
      </w:tr>
    </w:tbl>
    <w:p w14:paraId="1D45DAA0" w14:textId="77777777" w:rsidR="00044790" w:rsidRDefault="00044790" w:rsidP="00044790"/>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044790" w14:paraId="2070B1C6" w14:textId="77777777" w:rsidTr="00DF7D98">
        <w:trPr>
          <w:trHeight w:val="602"/>
          <w:jc w:val="center"/>
        </w:trPr>
        <w:tc>
          <w:tcPr>
            <w:tcW w:w="8438" w:type="dxa"/>
            <w:gridSpan w:val="4"/>
            <w:tcBorders>
              <w:top w:val="single" w:sz="4" w:space="0" w:color="000000"/>
              <w:left w:val="single" w:sz="4" w:space="0" w:color="000000"/>
              <w:bottom w:val="single" w:sz="4" w:space="0" w:color="000000"/>
              <w:right w:val="single" w:sz="4" w:space="0" w:color="000000"/>
            </w:tcBorders>
            <w:hideMark/>
          </w:tcPr>
          <w:p w14:paraId="4C0CC1B9" w14:textId="66B4AC25" w:rsidR="00044790" w:rsidRDefault="00044790" w:rsidP="00DF7D98">
            <w:pPr>
              <w:pStyle w:val="TableParagraph"/>
              <w:spacing w:line="268" w:lineRule="exact"/>
              <w:ind w:left="0" w:firstLine="284"/>
            </w:pPr>
            <w:r>
              <w:t>Epic</w:t>
            </w:r>
            <w:r>
              <w:rPr>
                <w:spacing w:val="-2"/>
              </w:rPr>
              <w:t xml:space="preserve"> </w:t>
            </w:r>
            <w:r>
              <w:t xml:space="preserve">#1: User </w:t>
            </w:r>
          </w:p>
        </w:tc>
      </w:tr>
      <w:tr w:rsidR="00044790" w14:paraId="177A8280" w14:textId="77777777" w:rsidTr="00DF7D98">
        <w:trPr>
          <w:trHeight w:val="718"/>
          <w:jc w:val="center"/>
        </w:trPr>
        <w:tc>
          <w:tcPr>
            <w:tcW w:w="2110" w:type="dxa"/>
            <w:tcBorders>
              <w:top w:val="single" w:sz="4" w:space="0" w:color="000000"/>
              <w:left w:val="single" w:sz="4" w:space="0" w:color="000000"/>
              <w:bottom w:val="single" w:sz="4" w:space="0" w:color="000000"/>
              <w:right w:val="single" w:sz="4" w:space="0" w:color="000000"/>
            </w:tcBorders>
          </w:tcPr>
          <w:p w14:paraId="1E60AB0F" w14:textId="77777777" w:rsidR="00044790" w:rsidRDefault="00044790" w:rsidP="00DF7D98">
            <w:pPr>
              <w:pStyle w:val="TableParagraph"/>
              <w:spacing w:line="268" w:lineRule="exact"/>
              <w:ind w:left="0" w:firstLine="284"/>
            </w:pPr>
            <w:r>
              <w:t>User</w:t>
            </w:r>
            <w:r>
              <w:rPr>
                <w:spacing w:val="-1"/>
              </w:rPr>
              <w:t xml:space="preserve"> </w:t>
            </w:r>
            <w:r>
              <w:t>Story</w:t>
            </w:r>
          </w:p>
          <w:p w14:paraId="7D8F25C7" w14:textId="77777777" w:rsidR="00044790" w:rsidRDefault="00044790" w:rsidP="00DF7D98">
            <w:pPr>
              <w:pStyle w:val="TableParagraph"/>
              <w:spacing w:before="4"/>
              <w:ind w:left="0" w:firstLine="284"/>
              <w:rPr>
                <w:b/>
                <w:sz w:val="27"/>
              </w:rPr>
            </w:pPr>
          </w:p>
          <w:p w14:paraId="77A9407F" w14:textId="77777777" w:rsidR="00044790" w:rsidRDefault="00044790" w:rsidP="00DF7D98">
            <w:pPr>
              <w:pStyle w:val="TableParagraph"/>
              <w:ind w:left="0" w:right="728" w:firstLine="284"/>
            </w:pPr>
            <w:r>
              <w:t>#1.1</w:t>
            </w:r>
          </w:p>
        </w:tc>
        <w:tc>
          <w:tcPr>
            <w:tcW w:w="2110" w:type="dxa"/>
            <w:tcBorders>
              <w:top w:val="single" w:sz="4" w:space="0" w:color="000000"/>
              <w:left w:val="single" w:sz="4" w:space="0" w:color="000000"/>
              <w:bottom w:val="single" w:sz="4" w:space="0" w:color="000000"/>
              <w:right w:val="single" w:sz="4" w:space="0" w:color="000000"/>
            </w:tcBorders>
          </w:tcPr>
          <w:p w14:paraId="331C360F" w14:textId="77777777" w:rsidR="00044790" w:rsidRDefault="00044790" w:rsidP="00DF7D98">
            <w:pPr>
              <w:pStyle w:val="TableParagraph"/>
              <w:spacing w:line="268" w:lineRule="exact"/>
              <w:ind w:left="0" w:firstLine="284"/>
            </w:pPr>
            <w:r>
              <w:t>Priority:</w:t>
            </w:r>
          </w:p>
          <w:p w14:paraId="5C52A2E8" w14:textId="77777777" w:rsidR="00044790" w:rsidRDefault="00044790" w:rsidP="00DF7D98">
            <w:pPr>
              <w:pStyle w:val="TableParagraph"/>
              <w:spacing w:before="4"/>
              <w:ind w:left="0" w:firstLine="284"/>
              <w:rPr>
                <w:b/>
                <w:sz w:val="27"/>
              </w:rPr>
            </w:pPr>
          </w:p>
          <w:p w14:paraId="694086BB" w14:textId="77777777" w:rsidR="00044790" w:rsidRDefault="00044790" w:rsidP="00DF7D98">
            <w:pPr>
              <w:pStyle w:val="TableParagraph"/>
              <w:ind w:left="0" w:firstLine="284"/>
            </w:pPr>
            <w:r>
              <w:t>High</w:t>
            </w:r>
          </w:p>
        </w:tc>
        <w:tc>
          <w:tcPr>
            <w:tcW w:w="2108" w:type="dxa"/>
            <w:tcBorders>
              <w:top w:val="single" w:sz="4" w:space="0" w:color="000000"/>
              <w:left w:val="single" w:sz="4" w:space="0" w:color="000000"/>
              <w:bottom w:val="single" w:sz="4" w:space="0" w:color="000000"/>
              <w:right w:val="single" w:sz="4" w:space="0" w:color="000000"/>
            </w:tcBorders>
          </w:tcPr>
          <w:p w14:paraId="6B7D95B6" w14:textId="77777777" w:rsidR="00044790" w:rsidRDefault="00044790" w:rsidP="00DF7D98">
            <w:pPr>
              <w:pStyle w:val="TableParagraph"/>
              <w:spacing w:line="268" w:lineRule="exact"/>
              <w:ind w:left="0" w:firstLine="284"/>
            </w:pPr>
            <w:r>
              <w:t>Complexity:</w:t>
            </w:r>
          </w:p>
          <w:p w14:paraId="4BE568E5" w14:textId="77777777" w:rsidR="00044790" w:rsidRDefault="00044790" w:rsidP="00DF7D98">
            <w:pPr>
              <w:pStyle w:val="TableParagraph"/>
              <w:spacing w:before="4"/>
              <w:ind w:left="0" w:firstLine="284"/>
              <w:rPr>
                <w:b/>
                <w:sz w:val="27"/>
              </w:rPr>
            </w:pPr>
          </w:p>
          <w:p w14:paraId="3AF5E3BF" w14:textId="77777777" w:rsidR="00044790" w:rsidRDefault="00044790"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062EE5F7" w14:textId="77777777" w:rsidR="00044790" w:rsidRDefault="00044790" w:rsidP="00DF7D98">
            <w:pPr>
              <w:pStyle w:val="TableParagraph"/>
              <w:spacing w:line="268" w:lineRule="exact"/>
              <w:ind w:left="0" w:firstLine="284"/>
            </w:pPr>
            <w:r>
              <w:t>Team:</w:t>
            </w:r>
          </w:p>
          <w:p w14:paraId="5038E476" w14:textId="77777777" w:rsidR="00044790" w:rsidRDefault="00044790" w:rsidP="00DF7D98">
            <w:pPr>
              <w:pStyle w:val="TableParagraph"/>
              <w:spacing w:line="268" w:lineRule="exact"/>
              <w:ind w:left="0" w:firstLine="284"/>
            </w:pPr>
          </w:p>
          <w:p w14:paraId="31A15165" w14:textId="77777777" w:rsidR="00044790" w:rsidRDefault="00044790" w:rsidP="00DF7D98">
            <w:pPr>
              <w:pStyle w:val="TableParagraph"/>
              <w:spacing w:before="4"/>
              <w:ind w:left="0" w:firstLine="284"/>
              <w:rPr>
                <w:b/>
                <w:sz w:val="27"/>
              </w:rPr>
            </w:pPr>
            <w:r>
              <w:t>Dev</w:t>
            </w:r>
          </w:p>
          <w:p w14:paraId="14BC50F5" w14:textId="77777777" w:rsidR="00044790" w:rsidRDefault="00044790" w:rsidP="00DF7D98">
            <w:pPr>
              <w:pStyle w:val="TableParagraph"/>
              <w:ind w:left="0" w:right="726" w:firstLine="284"/>
            </w:pPr>
          </w:p>
        </w:tc>
      </w:tr>
      <w:tr w:rsidR="00044790" w14:paraId="4909A3DD" w14:textId="77777777" w:rsidTr="00DF7D98">
        <w:trPr>
          <w:trHeight w:val="920"/>
          <w:jc w:val="center"/>
        </w:trPr>
        <w:tc>
          <w:tcPr>
            <w:tcW w:w="8438" w:type="dxa"/>
            <w:gridSpan w:val="4"/>
            <w:tcBorders>
              <w:top w:val="single" w:sz="4" w:space="0" w:color="000000"/>
              <w:left w:val="single" w:sz="4" w:space="0" w:color="000000"/>
              <w:bottom w:val="single" w:sz="4" w:space="0" w:color="000000"/>
              <w:right w:val="single" w:sz="4" w:space="0" w:color="000000"/>
            </w:tcBorders>
            <w:hideMark/>
          </w:tcPr>
          <w:p w14:paraId="119EC8C1" w14:textId="47F65328" w:rsidR="00044790" w:rsidRPr="00A15F54" w:rsidRDefault="00466B0F" w:rsidP="00DF7D98">
            <w:pPr>
              <w:shd w:val="clear" w:color="auto" w:fill="FFFFFF"/>
              <w:jc w:val="left"/>
              <w:rPr>
                <w:rFonts w:ascii="Calibri" w:hAnsi="Calibri" w:cs="Calibri"/>
              </w:rPr>
            </w:pPr>
            <w:r>
              <w:rPr>
                <w:rFonts w:ascii="Calibri" w:hAnsi="Calibri" w:cs="Calibri"/>
              </w:rPr>
              <w:t xml:space="preserve"> </w:t>
            </w:r>
            <w:r w:rsidR="00044790" w:rsidRPr="00A15F54">
              <w:rPr>
                <w:rFonts w:ascii="Calibri" w:hAnsi="Calibri" w:cs="Calibri"/>
              </w:rPr>
              <w:t xml:space="preserve">As a </w:t>
            </w:r>
            <w:r w:rsidR="00044790">
              <w:rPr>
                <w:rFonts w:ascii="Calibri" w:hAnsi="Calibri" w:cs="Calibri"/>
              </w:rPr>
              <w:t>u</w:t>
            </w:r>
            <w:r w:rsidR="00044790" w:rsidRPr="00A15F54">
              <w:rPr>
                <w:rFonts w:ascii="Calibri" w:hAnsi="Calibri" w:cs="Calibri"/>
              </w:rPr>
              <w:t>ser</w:t>
            </w:r>
          </w:p>
          <w:p w14:paraId="13883DB4" w14:textId="6D0EAEF3" w:rsidR="00044790" w:rsidRPr="00302153" w:rsidRDefault="00466B0F" w:rsidP="00DF7D98">
            <w:pPr>
              <w:shd w:val="clear" w:color="auto" w:fill="FFFFFF"/>
              <w:jc w:val="left"/>
              <w:rPr>
                <w:rFonts w:ascii="Calibri" w:hAnsi="Calibri" w:cs="Calibri"/>
              </w:rPr>
            </w:pPr>
            <w:r>
              <w:rPr>
                <w:rFonts w:ascii="Calibri" w:hAnsi="Calibri" w:cs="Calibri"/>
              </w:rPr>
              <w:t xml:space="preserve"> </w:t>
            </w:r>
            <w:r w:rsidR="00044790" w:rsidRPr="00302153">
              <w:rPr>
                <w:rFonts w:ascii="Calibri" w:hAnsi="Calibri" w:cs="Calibri"/>
              </w:rPr>
              <w:t>I should be able to upload the videos with ease on the application</w:t>
            </w:r>
          </w:p>
          <w:p w14:paraId="6CB3CE99" w14:textId="77777777" w:rsidR="00044790" w:rsidRPr="00A15F54" w:rsidRDefault="00044790" w:rsidP="00DF7D98">
            <w:pPr>
              <w:shd w:val="clear" w:color="auto" w:fill="FFFFFF"/>
              <w:jc w:val="left"/>
              <w:rPr>
                <w:rFonts w:ascii="Calibri" w:hAnsi="Calibri" w:cs="Calibri"/>
              </w:rPr>
            </w:pPr>
          </w:p>
        </w:tc>
      </w:tr>
      <w:tr w:rsidR="00044790" w14:paraId="6058F1CE" w14:textId="77777777" w:rsidTr="00DF7D98">
        <w:trPr>
          <w:trHeight w:val="1230"/>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2D85523" w14:textId="4B2C9571" w:rsidR="00044790" w:rsidRPr="00A15F54" w:rsidRDefault="00466B0F" w:rsidP="00DF7D98">
            <w:pPr>
              <w:shd w:val="clear" w:color="auto" w:fill="FFFFFF"/>
              <w:jc w:val="left"/>
              <w:rPr>
                <w:rFonts w:ascii="Calibri" w:hAnsi="Calibri" w:cs="Calibri"/>
              </w:rPr>
            </w:pPr>
            <w:r>
              <w:rPr>
                <w:rFonts w:ascii="Calibri" w:hAnsi="Calibri" w:cs="Calibri"/>
              </w:rPr>
              <w:t xml:space="preserve"> </w:t>
            </w:r>
            <w:r w:rsidR="00044790" w:rsidRPr="00A15F54">
              <w:rPr>
                <w:rFonts w:ascii="Calibri" w:hAnsi="Calibri" w:cs="Calibri"/>
              </w:rPr>
              <w:t xml:space="preserve">Acceptance </w:t>
            </w:r>
            <w:r w:rsidR="00044790">
              <w:rPr>
                <w:rFonts w:ascii="Calibri" w:hAnsi="Calibri" w:cs="Calibri"/>
              </w:rPr>
              <w:t>c</w:t>
            </w:r>
            <w:r w:rsidR="00044790" w:rsidRPr="00A15F54">
              <w:rPr>
                <w:rFonts w:ascii="Calibri" w:hAnsi="Calibri" w:cs="Calibri"/>
              </w:rPr>
              <w:t>riteria</w:t>
            </w:r>
          </w:p>
          <w:p w14:paraId="20470A0A" w14:textId="572328C4" w:rsidR="00044790" w:rsidRPr="00A15F54" w:rsidRDefault="00466B0F" w:rsidP="00DF7D98">
            <w:pPr>
              <w:shd w:val="clear" w:color="auto" w:fill="FFFFFF"/>
              <w:jc w:val="left"/>
              <w:rPr>
                <w:rFonts w:ascii="Calibri" w:hAnsi="Calibri" w:cs="Calibri"/>
              </w:rPr>
            </w:pPr>
            <w:r>
              <w:rPr>
                <w:rFonts w:ascii="Calibri" w:hAnsi="Calibri" w:cs="Calibri"/>
              </w:rPr>
              <w:t xml:space="preserve"> </w:t>
            </w:r>
            <w:r w:rsidR="00044790" w:rsidRPr="00A15F54">
              <w:rPr>
                <w:rFonts w:ascii="Calibri" w:hAnsi="Calibri" w:cs="Calibri"/>
              </w:rPr>
              <w:t>Given that the user has successfully logged into the system, he will be able to upload the videos</w:t>
            </w:r>
          </w:p>
        </w:tc>
      </w:tr>
      <w:tr w:rsidR="00044790" w14:paraId="1C32949B" w14:textId="77777777" w:rsidTr="00DF7D98">
        <w:trPr>
          <w:trHeight w:val="1206"/>
          <w:jc w:val="center"/>
        </w:trPr>
        <w:tc>
          <w:tcPr>
            <w:tcW w:w="2110" w:type="dxa"/>
            <w:tcBorders>
              <w:top w:val="single" w:sz="4" w:space="0" w:color="000000"/>
              <w:left w:val="single" w:sz="4" w:space="0" w:color="000000"/>
              <w:bottom w:val="single" w:sz="4" w:space="0" w:color="000000"/>
              <w:right w:val="single" w:sz="4" w:space="0" w:color="000000"/>
            </w:tcBorders>
          </w:tcPr>
          <w:p w14:paraId="4F415350" w14:textId="77777777" w:rsidR="00044790" w:rsidRDefault="00044790" w:rsidP="00DF7D98">
            <w:pPr>
              <w:pStyle w:val="TableParagraph"/>
              <w:spacing w:line="268" w:lineRule="exact"/>
              <w:ind w:left="0" w:firstLine="284"/>
            </w:pPr>
            <w:r>
              <w:t>User</w:t>
            </w:r>
            <w:r>
              <w:rPr>
                <w:spacing w:val="-1"/>
              </w:rPr>
              <w:t xml:space="preserve"> </w:t>
            </w:r>
            <w:r>
              <w:t>Story</w:t>
            </w:r>
          </w:p>
          <w:p w14:paraId="1825F7FC" w14:textId="77777777" w:rsidR="00044790" w:rsidRDefault="00044790" w:rsidP="00DF7D98">
            <w:pPr>
              <w:pStyle w:val="TableParagraph"/>
              <w:spacing w:before="6"/>
              <w:ind w:left="0" w:firstLine="284"/>
              <w:rPr>
                <w:b/>
                <w:sz w:val="27"/>
              </w:rPr>
            </w:pPr>
          </w:p>
          <w:p w14:paraId="03A742D0" w14:textId="77777777" w:rsidR="00044790" w:rsidRDefault="00044790" w:rsidP="00DF7D98">
            <w:pPr>
              <w:pStyle w:val="TableParagraph"/>
              <w:ind w:left="0" w:right="728" w:firstLine="284"/>
            </w:pPr>
            <w:r>
              <w:t>#1.2</w:t>
            </w:r>
          </w:p>
        </w:tc>
        <w:tc>
          <w:tcPr>
            <w:tcW w:w="2110" w:type="dxa"/>
            <w:tcBorders>
              <w:top w:val="single" w:sz="4" w:space="0" w:color="000000"/>
              <w:left w:val="single" w:sz="4" w:space="0" w:color="000000"/>
              <w:bottom w:val="single" w:sz="4" w:space="0" w:color="000000"/>
              <w:right w:val="single" w:sz="4" w:space="0" w:color="000000"/>
            </w:tcBorders>
          </w:tcPr>
          <w:p w14:paraId="42BAC4E2" w14:textId="77777777" w:rsidR="00044790" w:rsidRDefault="00044790" w:rsidP="00DF7D98">
            <w:pPr>
              <w:pStyle w:val="TableParagraph"/>
              <w:spacing w:line="268" w:lineRule="exact"/>
              <w:ind w:left="0" w:firstLine="284"/>
            </w:pPr>
            <w:r>
              <w:t>Priority:</w:t>
            </w:r>
          </w:p>
          <w:p w14:paraId="121FE919" w14:textId="77777777" w:rsidR="00044790" w:rsidRDefault="00044790" w:rsidP="00DF7D98">
            <w:pPr>
              <w:pStyle w:val="TableParagraph"/>
              <w:spacing w:before="6"/>
              <w:ind w:left="0" w:firstLine="284"/>
              <w:rPr>
                <w:b/>
                <w:sz w:val="27"/>
              </w:rPr>
            </w:pPr>
          </w:p>
          <w:p w14:paraId="6D3E1322" w14:textId="77777777" w:rsidR="00044790" w:rsidRDefault="00044790"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01710241" w14:textId="77777777" w:rsidR="00044790" w:rsidRDefault="00044790" w:rsidP="00DF7D98">
            <w:pPr>
              <w:pStyle w:val="TableParagraph"/>
              <w:spacing w:line="268" w:lineRule="exact"/>
              <w:ind w:left="0" w:firstLine="284"/>
            </w:pPr>
            <w:r>
              <w:t>Complexity:</w:t>
            </w:r>
          </w:p>
          <w:p w14:paraId="677037AD" w14:textId="77777777" w:rsidR="00044790" w:rsidRDefault="00044790" w:rsidP="00DF7D98">
            <w:pPr>
              <w:pStyle w:val="TableParagraph"/>
              <w:spacing w:before="6"/>
              <w:ind w:left="0" w:firstLine="284"/>
              <w:rPr>
                <w:b/>
                <w:sz w:val="27"/>
              </w:rPr>
            </w:pPr>
          </w:p>
          <w:p w14:paraId="5714CD4D" w14:textId="77777777" w:rsidR="00044790" w:rsidRDefault="00044790" w:rsidP="00DF7D98">
            <w:pPr>
              <w:pStyle w:val="TableParagraph"/>
              <w:ind w:left="0" w:firstLine="284"/>
            </w:pPr>
            <w:r>
              <w:t>5</w:t>
            </w:r>
          </w:p>
        </w:tc>
        <w:tc>
          <w:tcPr>
            <w:tcW w:w="2110" w:type="dxa"/>
            <w:tcBorders>
              <w:top w:val="single" w:sz="4" w:space="0" w:color="000000"/>
              <w:left w:val="single" w:sz="4" w:space="0" w:color="000000"/>
              <w:bottom w:val="single" w:sz="4" w:space="0" w:color="000000"/>
              <w:right w:val="single" w:sz="4" w:space="0" w:color="000000"/>
            </w:tcBorders>
          </w:tcPr>
          <w:p w14:paraId="5414E607" w14:textId="77777777" w:rsidR="00044790" w:rsidRDefault="00044790" w:rsidP="00DF7D98">
            <w:pPr>
              <w:pStyle w:val="TableParagraph"/>
              <w:spacing w:line="268" w:lineRule="exact"/>
              <w:ind w:left="0" w:firstLine="284"/>
            </w:pPr>
            <w:r>
              <w:t>Team:</w:t>
            </w:r>
          </w:p>
          <w:p w14:paraId="40C97954" w14:textId="77777777" w:rsidR="00044790" w:rsidRDefault="00044790" w:rsidP="00DF7D98">
            <w:pPr>
              <w:pStyle w:val="TableParagraph"/>
              <w:spacing w:before="6"/>
              <w:ind w:left="0" w:firstLine="284"/>
              <w:rPr>
                <w:b/>
                <w:sz w:val="27"/>
              </w:rPr>
            </w:pPr>
          </w:p>
          <w:p w14:paraId="0C405CBE" w14:textId="77777777" w:rsidR="00044790" w:rsidRDefault="00044790" w:rsidP="00DF7D98">
            <w:pPr>
              <w:pStyle w:val="TableParagraph"/>
              <w:ind w:left="0" w:right="726" w:firstLine="284"/>
            </w:pPr>
            <w:r>
              <w:t>Dev</w:t>
            </w:r>
          </w:p>
        </w:tc>
      </w:tr>
    </w:tbl>
    <w:p w14:paraId="1B31A414" w14:textId="77777777" w:rsidR="00044790" w:rsidRDefault="00044790" w:rsidP="00044790"/>
    <w:tbl>
      <w:tblPr>
        <w:tblpPr w:leftFromText="141" w:rightFromText="141" w:vertAnchor="text" w:horzAnchor="margin" w:tblpXSpec="center" w:tblpY="456"/>
        <w:tblW w:w="84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4C10B5" w14:paraId="1BFE7582" w14:textId="77777777" w:rsidTr="00DF7D98">
        <w:trPr>
          <w:trHeight w:val="1083"/>
        </w:trPr>
        <w:tc>
          <w:tcPr>
            <w:tcW w:w="8438" w:type="dxa"/>
            <w:gridSpan w:val="4"/>
            <w:tcBorders>
              <w:top w:val="single" w:sz="4" w:space="0" w:color="000000"/>
              <w:left w:val="single" w:sz="4" w:space="0" w:color="000000"/>
              <w:bottom w:val="single" w:sz="4" w:space="0" w:color="000000"/>
              <w:right w:val="single" w:sz="4" w:space="0" w:color="000000"/>
            </w:tcBorders>
          </w:tcPr>
          <w:p w14:paraId="0E6428E8" w14:textId="5F088456"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As a user</w:t>
            </w:r>
          </w:p>
          <w:p w14:paraId="3381F771" w14:textId="1B8EAB41"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I should be able to get customer support</w:t>
            </w:r>
          </w:p>
        </w:tc>
      </w:tr>
      <w:tr w:rsidR="004C10B5" w14:paraId="380D30FE" w14:textId="77777777" w:rsidTr="00DF7D98">
        <w:trPr>
          <w:trHeight w:val="1250"/>
        </w:trPr>
        <w:tc>
          <w:tcPr>
            <w:tcW w:w="8438" w:type="dxa"/>
            <w:gridSpan w:val="4"/>
            <w:tcBorders>
              <w:top w:val="single" w:sz="4" w:space="0" w:color="000000"/>
              <w:left w:val="single" w:sz="4" w:space="0" w:color="000000"/>
              <w:bottom w:val="single" w:sz="4" w:space="0" w:color="000000"/>
              <w:right w:val="single" w:sz="4" w:space="0" w:color="000000"/>
            </w:tcBorders>
          </w:tcPr>
          <w:p w14:paraId="5E5603E1" w14:textId="76A838F6"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Acceptance Criteria</w:t>
            </w:r>
          </w:p>
          <w:p w14:paraId="24DFC820" w14:textId="0D799DD6"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Given that the user has a logged in and paired the device, customer support is provided</w:t>
            </w:r>
          </w:p>
        </w:tc>
      </w:tr>
      <w:tr w:rsidR="004C10B5" w14:paraId="5B466F14" w14:textId="77777777" w:rsidTr="00DF7D98">
        <w:trPr>
          <w:trHeight w:val="1204"/>
        </w:trPr>
        <w:tc>
          <w:tcPr>
            <w:tcW w:w="2110" w:type="dxa"/>
            <w:tcBorders>
              <w:top w:val="single" w:sz="4" w:space="0" w:color="000000"/>
              <w:left w:val="single" w:sz="4" w:space="0" w:color="000000"/>
              <w:bottom w:val="single" w:sz="4" w:space="0" w:color="000000"/>
              <w:right w:val="single" w:sz="4" w:space="0" w:color="000000"/>
            </w:tcBorders>
          </w:tcPr>
          <w:p w14:paraId="6D1D510B" w14:textId="77777777" w:rsidR="004C10B5" w:rsidRDefault="004C10B5" w:rsidP="00DF7D98">
            <w:pPr>
              <w:pStyle w:val="TableParagraph"/>
              <w:spacing w:line="268" w:lineRule="exact"/>
              <w:ind w:left="0" w:firstLine="284"/>
            </w:pPr>
            <w:r>
              <w:lastRenderedPageBreak/>
              <w:t>User</w:t>
            </w:r>
            <w:r>
              <w:rPr>
                <w:spacing w:val="-1"/>
              </w:rPr>
              <w:t xml:space="preserve"> </w:t>
            </w:r>
            <w:r>
              <w:t>Story</w:t>
            </w:r>
          </w:p>
          <w:p w14:paraId="18BB0BDC" w14:textId="77777777" w:rsidR="004C10B5" w:rsidRDefault="004C10B5" w:rsidP="00DF7D98">
            <w:pPr>
              <w:pStyle w:val="TableParagraph"/>
              <w:spacing w:before="4"/>
              <w:ind w:left="0" w:firstLine="284"/>
              <w:rPr>
                <w:b/>
                <w:sz w:val="27"/>
              </w:rPr>
            </w:pPr>
          </w:p>
          <w:p w14:paraId="5AC2A9F2" w14:textId="77777777" w:rsidR="004C10B5" w:rsidRDefault="004C10B5" w:rsidP="00DF7D98">
            <w:pPr>
              <w:pStyle w:val="TableParagraph"/>
              <w:ind w:left="0" w:right="728"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78FE9D80" w14:textId="77777777" w:rsidR="004C10B5" w:rsidRDefault="004C10B5" w:rsidP="00DF7D98">
            <w:pPr>
              <w:pStyle w:val="TableParagraph"/>
              <w:spacing w:line="268" w:lineRule="exact"/>
              <w:ind w:left="0" w:firstLine="284"/>
            </w:pPr>
            <w:r>
              <w:t>Priority:</w:t>
            </w:r>
          </w:p>
          <w:p w14:paraId="5AED299D" w14:textId="77777777" w:rsidR="004C10B5" w:rsidRDefault="004C10B5" w:rsidP="00DF7D98">
            <w:pPr>
              <w:pStyle w:val="TableParagraph"/>
              <w:spacing w:before="4"/>
              <w:ind w:left="0" w:firstLine="284"/>
              <w:rPr>
                <w:b/>
                <w:sz w:val="27"/>
              </w:rPr>
            </w:pPr>
          </w:p>
          <w:p w14:paraId="57625E73" w14:textId="77777777" w:rsidR="004C10B5" w:rsidRDefault="004C10B5"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73CE49A0" w14:textId="77777777" w:rsidR="004C10B5" w:rsidRDefault="004C10B5" w:rsidP="00DF7D98">
            <w:pPr>
              <w:pStyle w:val="TableParagraph"/>
              <w:spacing w:line="268" w:lineRule="exact"/>
              <w:ind w:left="0" w:firstLine="284"/>
            </w:pPr>
            <w:r>
              <w:t>Complexity:</w:t>
            </w:r>
          </w:p>
          <w:p w14:paraId="4BEB75E3" w14:textId="77777777" w:rsidR="004C10B5" w:rsidRDefault="004C10B5" w:rsidP="00DF7D98">
            <w:pPr>
              <w:pStyle w:val="TableParagraph"/>
              <w:spacing w:before="4"/>
              <w:ind w:left="0" w:firstLine="284"/>
              <w:rPr>
                <w:b/>
                <w:sz w:val="27"/>
              </w:rPr>
            </w:pPr>
          </w:p>
          <w:p w14:paraId="23165B8F" w14:textId="77777777" w:rsidR="004C10B5" w:rsidRDefault="004C10B5"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2BC34B7A" w14:textId="77777777" w:rsidR="004C10B5" w:rsidRDefault="004C10B5" w:rsidP="00DF7D98">
            <w:pPr>
              <w:pStyle w:val="TableParagraph"/>
              <w:spacing w:line="268" w:lineRule="exact"/>
              <w:ind w:left="0" w:firstLine="284"/>
            </w:pPr>
            <w:r>
              <w:t>Team:</w:t>
            </w:r>
          </w:p>
          <w:p w14:paraId="7E334894" w14:textId="77777777" w:rsidR="004C10B5" w:rsidRDefault="004C10B5" w:rsidP="00DF7D98">
            <w:pPr>
              <w:pStyle w:val="TableParagraph"/>
              <w:spacing w:before="4"/>
              <w:ind w:left="0" w:firstLine="284"/>
              <w:rPr>
                <w:b/>
                <w:sz w:val="27"/>
              </w:rPr>
            </w:pPr>
          </w:p>
          <w:p w14:paraId="10745DFD" w14:textId="77777777" w:rsidR="004C10B5" w:rsidRDefault="004C10B5" w:rsidP="00DF7D98">
            <w:pPr>
              <w:pStyle w:val="TableParagraph"/>
              <w:ind w:left="0" w:right="726" w:firstLine="284"/>
            </w:pPr>
            <w:r>
              <w:t>Dev</w:t>
            </w:r>
          </w:p>
        </w:tc>
      </w:tr>
      <w:tr w:rsidR="004C10B5" w14:paraId="1959C3CF" w14:textId="77777777" w:rsidTr="00DF7D98">
        <w:trPr>
          <w:trHeight w:val="920"/>
        </w:trPr>
        <w:tc>
          <w:tcPr>
            <w:tcW w:w="8438" w:type="dxa"/>
            <w:gridSpan w:val="4"/>
            <w:tcBorders>
              <w:top w:val="single" w:sz="4" w:space="0" w:color="000000"/>
              <w:left w:val="single" w:sz="4" w:space="0" w:color="000000"/>
              <w:bottom w:val="single" w:sz="4" w:space="0" w:color="000000"/>
              <w:right w:val="single" w:sz="4" w:space="0" w:color="000000"/>
            </w:tcBorders>
          </w:tcPr>
          <w:p w14:paraId="447702EC" w14:textId="4A082729"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As a user</w:t>
            </w:r>
          </w:p>
          <w:p w14:paraId="3EC15153" w14:textId="56D71032"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I want to effortlessly generate billing based on the services and tools used</w:t>
            </w:r>
          </w:p>
        </w:tc>
      </w:tr>
      <w:tr w:rsidR="004C10B5" w14:paraId="72BF9727" w14:textId="77777777" w:rsidTr="00DF7D98">
        <w:trPr>
          <w:trHeight w:val="835"/>
        </w:trPr>
        <w:tc>
          <w:tcPr>
            <w:tcW w:w="8438" w:type="dxa"/>
            <w:gridSpan w:val="4"/>
            <w:tcBorders>
              <w:top w:val="single" w:sz="4" w:space="0" w:color="000000"/>
              <w:left w:val="single" w:sz="4" w:space="0" w:color="000000"/>
              <w:bottom w:val="single" w:sz="4" w:space="0" w:color="000000"/>
              <w:right w:val="single" w:sz="4" w:space="0" w:color="000000"/>
            </w:tcBorders>
          </w:tcPr>
          <w:p w14:paraId="1FE97B9C" w14:textId="4F0A3D5E"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 xml:space="preserve">Acceptance </w:t>
            </w:r>
            <w:r w:rsidR="004C10B5">
              <w:rPr>
                <w:rFonts w:ascii="Calibri" w:hAnsi="Calibri" w:cs="Calibri"/>
              </w:rPr>
              <w:t>c</w:t>
            </w:r>
            <w:r w:rsidR="004C10B5" w:rsidRPr="00C4247B">
              <w:rPr>
                <w:rFonts w:ascii="Calibri" w:hAnsi="Calibri" w:cs="Calibri"/>
              </w:rPr>
              <w:t>riteria</w:t>
            </w:r>
          </w:p>
          <w:p w14:paraId="0762C22B" w14:textId="3499AF42"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Given that the user has successfully logged into the system, he will be able to generate billing</w:t>
            </w:r>
          </w:p>
        </w:tc>
      </w:tr>
      <w:tr w:rsidR="004C10B5" w14:paraId="2D84FEFC" w14:textId="77777777" w:rsidTr="00DF7D98">
        <w:trPr>
          <w:trHeight w:val="1207"/>
        </w:trPr>
        <w:tc>
          <w:tcPr>
            <w:tcW w:w="2110" w:type="dxa"/>
            <w:tcBorders>
              <w:top w:val="single" w:sz="4" w:space="0" w:color="000000"/>
              <w:left w:val="single" w:sz="4" w:space="0" w:color="000000"/>
              <w:bottom w:val="single" w:sz="4" w:space="0" w:color="000000"/>
              <w:right w:val="single" w:sz="4" w:space="0" w:color="000000"/>
            </w:tcBorders>
          </w:tcPr>
          <w:p w14:paraId="3B16A177" w14:textId="77777777" w:rsidR="004C10B5" w:rsidRDefault="004C10B5" w:rsidP="00DF7D98">
            <w:pPr>
              <w:pStyle w:val="TableParagraph"/>
              <w:spacing w:line="268" w:lineRule="exact"/>
              <w:ind w:left="0" w:firstLine="284"/>
            </w:pPr>
            <w:r>
              <w:t>User</w:t>
            </w:r>
            <w:r>
              <w:rPr>
                <w:spacing w:val="-1"/>
              </w:rPr>
              <w:t xml:space="preserve"> </w:t>
            </w:r>
            <w:r>
              <w:t>Story</w:t>
            </w:r>
          </w:p>
          <w:p w14:paraId="6E3D1417" w14:textId="77777777" w:rsidR="004C10B5" w:rsidRDefault="004C10B5" w:rsidP="00DF7D98">
            <w:pPr>
              <w:pStyle w:val="TableParagraph"/>
              <w:spacing w:before="4"/>
              <w:ind w:left="0" w:firstLine="284"/>
              <w:rPr>
                <w:b/>
                <w:sz w:val="27"/>
              </w:rPr>
            </w:pPr>
          </w:p>
          <w:p w14:paraId="3838A999" w14:textId="77777777" w:rsidR="004C10B5" w:rsidRDefault="004C10B5" w:rsidP="00DF7D98">
            <w:pPr>
              <w:pStyle w:val="TableParagraph"/>
              <w:ind w:left="0" w:right="728" w:firstLine="284"/>
            </w:pPr>
            <w:r>
              <w:t>#1.4</w:t>
            </w:r>
          </w:p>
        </w:tc>
        <w:tc>
          <w:tcPr>
            <w:tcW w:w="2110" w:type="dxa"/>
            <w:tcBorders>
              <w:top w:val="single" w:sz="4" w:space="0" w:color="000000"/>
              <w:left w:val="single" w:sz="4" w:space="0" w:color="000000"/>
              <w:bottom w:val="single" w:sz="4" w:space="0" w:color="000000"/>
              <w:right w:val="single" w:sz="4" w:space="0" w:color="000000"/>
            </w:tcBorders>
          </w:tcPr>
          <w:p w14:paraId="70CF1424" w14:textId="77777777" w:rsidR="004C10B5" w:rsidRDefault="004C10B5" w:rsidP="00DF7D98">
            <w:pPr>
              <w:pStyle w:val="TableParagraph"/>
              <w:spacing w:line="268" w:lineRule="exact"/>
              <w:ind w:left="0" w:firstLine="284"/>
            </w:pPr>
            <w:r>
              <w:t>Priority:</w:t>
            </w:r>
          </w:p>
          <w:p w14:paraId="5344A6CF" w14:textId="77777777" w:rsidR="004C10B5" w:rsidRDefault="004C10B5" w:rsidP="00DF7D98">
            <w:pPr>
              <w:pStyle w:val="TableParagraph"/>
              <w:spacing w:before="4"/>
              <w:ind w:left="0" w:firstLine="284"/>
              <w:rPr>
                <w:b/>
                <w:sz w:val="27"/>
              </w:rPr>
            </w:pPr>
          </w:p>
          <w:p w14:paraId="0BC02540" w14:textId="77777777" w:rsidR="004C10B5" w:rsidRDefault="004C10B5"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6561B7C1" w14:textId="77777777" w:rsidR="004C10B5" w:rsidRDefault="004C10B5" w:rsidP="00DF7D98">
            <w:pPr>
              <w:pStyle w:val="TableParagraph"/>
              <w:spacing w:line="268" w:lineRule="exact"/>
              <w:ind w:left="0" w:firstLine="284"/>
            </w:pPr>
            <w:r>
              <w:t>Complexity:</w:t>
            </w:r>
          </w:p>
          <w:p w14:paraId="70D34718" w14:textId="77777777" w:rsidR="004C10B5" w:rsidRDefault="004C10B5" w:rsidP="00DF7D98">
            <w:pPr>
              <w:pStyle w:val="TableParagraph"/>
              <w:spacing w:before="4"/>
              <w:ind w:left="0" w:firstLine="284"/>
              <w:rPr>
                <w:b/>
                <w:sz w:val="27"/>
              </w:rPr>
            </w:pPr>
          </w:p>
          <w:p w14:paraId="745B57B4" w14:textId="77777777" w:rsidR="004C10B5" w:rsidRDefault="004C10B5" w:rsidP="00DF7D98">
            <w:pPr>
              <w:pStyle w:val="TableParagraph"/>
              <w:ind w:left="0" w:firstLine="284"/>
            </w:pPr>
            <w:r>
              <w:t>8</w:t>
            </w:r>
          </w:p>
        </w:tc>
        <w:tc>
          <w:tcPr>
            <w:tcW w:w="2110" w:type="dxa"/>
            <w:tcBorders>
              <w:top w:val="single" w:sz="4" w:space="0" w:color="000000"/>
              <w:left w:val="single" w:sz="4" w:space="0" w:color="000000"/>
              <w:bottom w:val="single" w:sz="4" w:space="0" w:color="000000"/>
              <w:right w:val="single" w:sz="4" w:space="0" w:color="000000"/>
            </w:tcBorders>
          </w:tcPr>
          <w:p w14:paraId="6F409B7C" w14:textId="77777777" w:rsidR="004C10B5" w:rsidRDefault="004C10B5" w:rsidP="00DF7D98">
            <w:pPr>
              <w:pStyle w:val="TableParagraph"/>
              <w:spacing w:line="268" w:lineRule="exact"/>
              <w:ind w:left="0" w:firstLine="284"/>
            </w:pPr>
            <w:r>
              <w:t>Team:</w:t>
            </w:r>
          </w:p>
          <w:p w14:paraId="1C99D112" w14:textId="77777777" w:rsidR="004C10B5" w:rsidRDefault="004C10B5" w:rsidP="00DF7D98">
            <w:pPr>
              <w:pStyle w:val="TableParagraph"/>
              <w:spacing w:before="4"/>
              <w:ind w:left="0" w:firstLine="284"/>
              <w:rPr>
                <w:b/>
                <w:sz w:val="27"/>
              </w:rPr>
            </w:pPr>
          </w:p>
          <w:p w14:paraId="53F65E1A" w14:textId="77777777" w:rsidR="004C10B5" w:rsidRDefault="004C10B5" w:rsidP="00DF7D98">
            <w:pPr>
              <w:pStyle w:val="TableParagraph"/>
              <w:ind w:left="0" w:right="726" w:firstLine="284"/>
            </w:pPr>
            <w:r>
              <w:t>Dev</w:t>
            </w:r>
          </w:p>
        </w:tc>
      </w:tr>
      <w:tr w:rsidR="004C10B5" w14:paraId="49346DF0" w14:textId="77777777" w:rsidTr="00DF7D98">
        <w:trPr>
          <w:trHeight w:val="906"/>
        </w:trPr>
        <w:tc>
          <w:tcPr>
            <w:tcW w:w="8438" w:type="dxa"/>
            <w:gridSpan w:val="4"/>
            <w:tcBorders>
              <w:top w:val="single" w:sz="4" w:space="0" w:color="000000"/>
              <w:left w:val="single" w:sz="4" w:space="0" w:color="000000"/>
              <w:bottom w:val="single" w:sz="4" w:space="0" w:color="000000"/>
              <w:right w:val="single" w:sz="4" w:space="0" w:color="000000"/>
            </w:tcBorders>
          </w:tcPr>
          <w:p w14:paraId="6F4258AF" w14:textId="52490BB1"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 xml:space="preserve">As a </w:t>
            </w:r>
            <w:r w:rsidR="004C10B5">
              <w:rPr>
                <w:rFonts w:ascii="Calibri" w:hAnsi="Calibri" w:cs="Calibri"/>
              </w:rPr>
              <w:t>user</w:t>
            </w:r>
          </w:p>
          <w:p w14:paraId="5F513393" w14:textId="24C0FDF1"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I need to monitor and maintain the spare parts inventory to avoid repair delays.</w:t>
            </w:r>
          </w:p>
        </w:tc>
      </w:tr>
      <w:tr w:rsidR="004C10B5" w14:paraId="68912B3A" w14:textId="77777777" w:rsidTr="00DF7D98">
        <w:trPr>
          <w:trHeight w:val="1204"/>
        </w:trPr>
        <w:tc>
          <w:tcPr>
            <w:tcW w:w="8438" w:type="dxa"/>
            <w:gridSpan w:val="4"/>
            <w:tcBorders>
              <w:top w:val="single" w:sz="4" w:space="0" w:color="000000"/>
              <w:left w:val="single" w:sz="4" w:space="0" w:color="000000"/>
              <w:bottom w:val="single" w:sz="4" w:space="0" w:color="000000"/>
              <w:right w:val="single" w:sz="4" w:space="0" w:color="000000"/>
            </w:tcBorders>
          </w:tcPr>
          <w:p w14:paraId="3A199B3F" w14:textId="74F572D4"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 xml:space="preserve">Acceptance </w:t>
            </w:r>
            <w:r w:rsidR="004C10B5">
              <w:rPr>
                <w:rFonts w:ascii="Calibri" w:hAnsi="Calibri" w:cs="Calibri"/>
              </w:rPr>
              <w:t>c</w:t>
            </w:r>
            <w:r w:rsidR="004C10B5" w:rsidRPr="00C4247B">
              <w:rPr>
                <w:rFonts w:ascii="Calibri" w:hAnsi="Calibri" w:cs="Calibri"/>
              </w:rPr>
              <w:t>riteria</w:t>
            </w:r>
          </w:p>
          <w:p w14:paraId="0365844D" w14:textId="374C5F1F" w:rsidR="004C10B5" w:rsidRPr="00C4247B" w:rsidRDefault="00466B0F" w:rsidP="00DF7D98">
            <w:pPr>
              <w:shd w:val="clear" w:color="auto" w:fill="FFFFFF"/>
              <w:jc w:val="left"/>
              <w:rPr>
                <w:rFonts w:ascii="Calibri" w:hAnsi="Calibri" w:cs="Calibri"/>
              </w:rPr>
            </w:pPr>
            <w:r>
              <w:rPr>
                <w:rFonts w:ascii="Calibri" w:hAnsi="Calibri" w:cs="Calibri"/>
              </w:rPr>
              <w:t xml:space="preserve"> </w:t>
            </w:r>
            <w:r w:rsidR="004C10B5" w:rsidRPr="00C4247B">
              <w:rPr>
                <w:rFonts w:ascii="Calibri" w:hAnsi="Calibri" w:cs="Calibri"/>
              </w:rPr>
              <w:t>Given that the user has successfully logged into the system, he will be able to monitor and maintain the spare parts</w:t>
            </w:r>
          </w:p>
        </w:tc>
      </w:tr>
    </w:tbl>
    <w:p w14:paraId="510B9851" w14:textId="77777777" w:rsidR="004C10B5" w:rsidRDefault="004C10B5" w:rsidP="00044790"/>
    <w:tbl>
      <w:tblPr>
        <w:tblpPr w:leftFromText="141" w:rightFromText="141" w:vertAnchor="text" w:horzAnchor="margin" w:tblpXSpec="center" w:tblpY="25"/>
        <w:tblW w:w="844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2"/>
        <w:gridCol w:w="2111"/>
        <w:gridCol w:w="2109"/>
        <w:gridCol w:w="2111"/>
      </w:tblGrid>
      <w:tr w:rsidR="004C10B5" w:rsidRPr="004C10B5" w14:paraId="6415665B" w14:textId="77777777" w:rsidTr="00EE350C">
        <w:trPr>
          <w:trHeight w:val="1207"/>
        </w:trPr>
        <w:tc>
          <w:tcPr>
            <w:tcW w:w="2112" w:type="dxa"/>
            <w:tcBorders>
              <w:top w:val="single" w:sz="4" w:space="0" w:color="000000"/>
              <w:left w:val="single" w:sz="4" w:space="0" w:color="000000"/>
              <w:bottom w:val="single" w:sz="4" w:space="0" w:color="000000"/>
              <w:right w:val="single" w:sz="4" w:space="0" w:color="000000"/>
            </w:tcBorders>
          </w:tcPr>
          <w:p w14:paraId="201BB82B" w14:textId="77777777" w:rsidR="004C10B5" w:rsidRPr="004C10B5" w:rsidRDefault="004C10B5" w:rsidP="004C10B5">
            <w:pPr>
              <w:widowControl w:val="0"/>
              <w:autoSpaceDE w:val="0"/>
              <w:autoSpaceDN w:val="0"/>
              <w:spacing w:after="0" w:line="268" w:lineRule="exact"/>
              <w:ind w:firstLine="284"/>
              <w:jc w:val="left"/>
              <w:rPr>
                <w:rFonts w:ascii="Calibri" w:hAnsi="Calibri" w:cs="Calibri"/>
                <w:lang w:eastAsia="en-US"/>
              </w:rPr>
            </w:pPr>
            <w:r w:rsidRPr="004C10B5">
              <w:rPr>
                <w:rFonts w:ascii="Calibri" w:hAnsi="Calibri" w:cs="Calibri"/>
                <w:lang w:eastAsia="en-US"/>
              </w:rPr>
              <w:t>User</w:t>
            </w:r>
            <w:r w:rsidRPr="004C10B5">
              <w:rPr>
                <w:rFonts w:ascii="Calibri" w:hAnsi="Calibri" w:cs="Calibri"/>
                <w:spacing w:val="-1"/>
                <w:lang w:eastAsia="en-US"/>
              </w:rPr>
              <w:t xml:space="preserve"> </w:t>
            </w:r>
            <w:r w:rsidRPr="004C10B5">
              <w:rPr>
                <w:rFonts w:ascii="Calibri" w:hAnsi="Calibri" w:cs="Calibri"/>
                <w:lang w:eastAsia="en-US"/>
              </w:rPr>
              <w:t>Story</w:t>
            </w:r>
          </w:p>
          <w:p w14:paraId="627505DD" w14:textId="77777777" w:rsidR="004C10B5" w:rsidRPr="004C10B5" w:rsidRDefault="004C10B5" w:rsidP="004C10B5">
            <w:pPr>
              <w:widowControl w:val="0"/>
              <w:autoSpaceDE w:val="0"/>
              <w:autoSpaceDN w:val="0"/>
              <w:spacing w:before="4" w:after="0" w:line="240" w:lineRule="auto"/>
              <w:ind w:firstLine="284"/>
              <w:jc w:val="left"/>
              <w:rPr>
                <w:rFonts w:ascii="Calibri" w:hAnsi="Calibri" w:cs="Calibri"/>
                <w:b/>
                <w:sz w:val="27"/>
                <w:lang w:eastAsia="en-US"/>
              </w:rPr>
            </w:pPr>
          </w:p>
          <w:p w14:paraId="3E6ECAA0" w14:textId="77777777" w:rsidR="004C10B5" w:rsidRPr="004C10B5" w:rsidRDefault="004C10B5" w:rsidP="004C10B5">
            <w:pPr>
              <w:widowControl w:val="0"/>
              <w:autoSpaceDE w:val="0"/>
              <w:autoSpaceDN w:val="0"/>
              <w:spacing w:after="0" w:line="240" w:lineRule="auto"/>
              <w:ind w:right="728" w:firstLine="284"/>
              <w:jc w:val="left"/>
              <w:rPr>
                <w:rFonts w:ascii="Calibri" w:hAnsi="Calibri" w:cs="Calibri"/>
                <w:lang w:eastAsia="en-US"/>
              </w:rPr>
            </w:pPr>
            <w:r w:rsidRPr="004C10B5">
              <w:rPr>
                <w:rFonts w:ascii="Calibri" w:hAnsi="Calibri" w:cs="Calibri"/>
                <w:lang w:eastAsia="en-US"/>
              </w:rPr>
              <w:t>#1.5</w:t>
            </w:r>
          </w:p>
        </w:tc>
        <w:tc>
          <w:tcPr>
            <w:tcW w:w="2111" w:type="dxa"/>
            <w:tcBorders>
              <w:top w:val="single" w:sz="4" w:space="0" w:color="000000"/>
              <w:left w:val="single" w:sz="4" w:space="0" w:color="000000"/>
              <w:bottom w:val="single" w:sz="4" w:space="0" w:color="000000"/>
              <w:right w:val="single" w:sz="4" w:space="0" w:color="000000"/>
            </w:tcBorders>
          </w:tcPr>
          <w:p w14:paraId="3B601FB6" w14:textId="77777777" w:rsidR="004C10B5" w:rsidRPr="004C10B5" w:rsidRDefault="004C10B5" w:rsidP="004C10B5">
            <w:pPr>
              <w:widowControl w:val="0"/>
              <w:autoSpaceDE w:val="0"/>
              <w:autoSpaceDN w:val="0"/>
              <w:spacing w:after="0" w:line="268" w:lineRule="exact"/>
              <w:ind w:firstLine="284"/>
              <w:jc w:val="left"/>
              <w:rPr>
                <w:rFonts w:ascii="Calibri" w:hAnsi="Calibri" w:cs="Calibri"/>
                <w:lang w:eastAsia="en-US"/>
              </w:rPr>
            </w:pPr>
            <w:r w:rsidRPr="004C10B5">
              <w:rPr>
                <w:rFonts w:ascii="Calibri" w:hAnsi="Calibri" w:cs="Calibri"/>
                <w:lang w:eastAsia="en-US"/>
              </w:rPr>
              <w:t>Priority:</w:t>
            </w:r>
          </w:p>
          <w:p w14:paraId="71AD5CCF" w14:textId="77777777" w:rsidR="004C10B5" w:rsidRPr="004C10B5" w:rsidRDefault="004C10B5" w:rsidP="004C10B5">
            <w:pPr>
              <w:widowControl w:val="0"/>
              <w:autoSpaceDE w:val="0"/>
              <w:autoSpaceDN w:val="0"/>
              <w:spacing w:before="4" w:after="0" w:line="240" w:lineRule="auto"/>
              <w:ind w:firstLine="284"/>
              <w:jc w:val="left"/>
              <w:rPr>
                <w:rFonts w:ascii="Calibri" w:hAnsi="Calibri" w:cs="Calibri"/>
                <w:b/>
                <w:sz w:val="27"/>
                <w:lang w:eastAsia="en-US"/>
              </w:rPr>
            </w:pPr>
          </w:p>
          <w:p w14:paraId="22CE6D48" w14:textId="77777777" w:rsidR="004C10B5" w:rsidRPr="004C10B5" w:rsidRDefault="004C10B5" w:rsidP="004C10B5">
            <w:pPr>
              <w:widowControl w:val="0"/>
              <w:autoSpaceDE w:val="0"/>
              <w:autoSpaceDN w:val="0"/>
              <w:spacing w:after="0" w:line="240" w:lineRule="auto"/>
              <w:ind w:firstLine="284"/>
              <w:jc w:val="left"/>
              <w:rPr>
                <w:rFonts w:ascii="Calibri" w:hAnsi="Calibri" w:cs="Calibri"/>
                <w:lang w:eastAsia="en-US"/>
              </w:rPr>
            </w:pPr>
            <w:r w:rsidRPr="004C10B5">
              <w:rPr>
                <w:rFonts w:ascii="Calibri" w:hAnsi="Calibri" w:cs="Calibri"/>
                <w:lang w:eastAsia="en-US"/>
              </w:rPr>
              <w:t>Must</w:t>
            </w:r>
            <w:r w:rsidRPr="004C10B5">
              <w:rPr>
                <w:rFonts w:ascii="Calibri" w:hAnsi="Calibri" w:cs="Calibri"/>
                <w:spacing w:val="-2"/>
                <w:lang w:eastAsia="en-US"/>
              </w:rPr>
              <w:t xml:space="preserve"> </w:t>
            </w:r>
            <w:r w:rsidRPr="004C10B5">
              <w:rPr>
                <w:rFonts w:ascii="Calibri" w:hAnsi="Calibri" w:cs="Calibri"/>
                <w:lang w:eastAsia="en-US"/>
              </w:rPr>
              <w:t>/high</w:t>
            </w:r>
          </w:p>
        </w:tc>
        <w:tc>
          <w:tcPr>
            <w:tcW w:w="2109" w:type="dxa"/>
            <w:tcBorders>
              <w:top w:val="single" w:sz="4" w:space="0" w:color="000000"/>
              <w:left w:val="single" w:sz="4" w:space="0" w:color="000000"/>
              <w:bottom w:val="single" w:sz="4" w:space="0" w:color="000000"/>
              <w:right w:val="single" w:sz="4" w:space="0" w:color="000000"/>
            </w:tcBorders>
          </w:tcPr>
          <w:p w14:paraId="64433533" w14:textId="77777777" w:rsidR="004C10B5" w:rsidRPr="004C10B5" w:rsidRDefault="004C10B5" w:rsidP="004C10B5">
            <w:pPr>
              <w:widowControl w:val="0"/>
              <w:autoSpaceDE w:val="0"/>
              <w:autoSpaceDN w:val="0"/>
              <w:spacing w:after="0" w:line="268" w:lineRule="exact"/>
              <w:ind w:firstLine="284"/>
              <w:jc w:val="left"/>
              <w:rPr>
                <w:rFonts w:ascii="Calibri" w:hAnsi="Calibri" w:cs="Calibri"/>
                <w:lang w:eastAsia="en-US"/>
              </w:rPr>
            </w:pPr>
            <w:r w:rsidRPr="004C10B5">
              <w:rPr>
                <w:rFonts w:ascii="Calibri" w:hAnsi="Calibri" w:cs="Calibri"/>
                <w:lang w:eastAsia="en-US"/>
              </w:rPr>
              <w:t>Complexity:</w:t>
            </w:r>
          </w:p>
          <w:p w14:paraId="015CE1C3" w14:textId="77777777" w:rsidR="004C10B5" w:rsidRPr="004C10B5" w:rsidRDefault="004C10B5" w:rsidP="004C10B5">
            <w:pPr>
              <w:widowControl w:val="0"/>
              <w:autoSpaceDE w:val="0"/>
              <w:autoSpaceDN w:val="0"/>
              <w:spacing w:before="4" w:after="0" w:line="240" w:lineRule="auto"/>
              <w:ind w:firstLine="284"/>
              <w:jc w:val="left"/>
              <w:rPr>
                <w:rFonts w:ascii="Calibri" w:hAnsi="Calibri" w:cs="Calibri"/>
                <w:b/>
                <w:sz w:val="27"/>
                <w:lang w:eastAsia="en-US"/>
              </w:rPr>
            </w:pPr>
          </w:p>
          <w:p w14:paraId="634DAF75" w14:textId="77777777" w:rsidR="004C10B5" w:rsidRPr="004C10B5" w:rsidRDefault="004C10B5" w:rsidP="004C10B5">
            <w:pPr>
              <w:widowControl w:val="0"/>
              <w:autoSpaceDE w:val="0"/>
              <w:autoSpaceDN w:val="0"/>
              <w:spacing w:after="0" w:line="240" w:lineRule="auto"/>
              <w:ind w:firstLine="284"/>
              <w:jc w:val="left"/>
              <w:rPr>
                <w:rFonts w:ascii="Calibri" w:hAnsi="Calibri" w:cs="Calibri"/>
                <w:lang w:eastAsia="en-US"/>
              </w:rPr>
            </w:pPr>
            <w:r w:rsidRPr="004C10B5">
              <w:rPr>
                <w:rFonts w:ascii="Calibri" w:hAnsi="Calibri" w:cs="Calibri"/>
                <w:lang w:eastAsia="en-US"/>
              </w:rPr>
              <w:t>1</w:t>
            </w:r>
          </w:p>
        </w:tc>
        <w:tc>
          <w:tcPr>
            <w:tcW w:w="2111" w:type="dxa"/>
            <w:tcBorders>
              <w:top w:val="single" w:sz="4" w:space="0" w:color="000000"/>
              <w:left w:val="single" w:sz="4" w:space="0" w:color="000000"/>
              <w:bottom w:val="single" w:sz="4" w:space="0" w:color="000000"/>
              <w:right w:val="single" w:sz="4" w:space="0" w:color="000000"/>
            </w:tcBorders>
          </w:tcPr>
          <w:p w14:paraId="36510F7F" w14:textId="77777777" w:rsidR="004C10B5" w:rsidRPr="004C10B5" w:rsidRDefault="004C10B5" w:rsidP="004C10B5">
            <w:pPr>
              <w:widowControl w:val="0"/>
              <w:autoSpaceDE w:val="0"/>
              <w:autoSpaceDN w:val="0"/>
              <w:spacing w:after="0" w:line="268" w:lineRule="exact"/>
              <w:ind w:firstLine="284"/>
              <w:jc w:val="left"/>
              <w:rPr>
                <w:rFonts w:ascii="Calibri" w:hAnsi="Calibri" w:cs="Calibri"/>
                <w:lang w:eastAsia="en-US"/>
              </w:rPr>
            </w:pPr>
            <w:r w:rsidRPr="004C10B5">
              <w:rPr>
                <w:rFonts w:ascii="Calibri" w:hAnsi="Calibri" w:cs="Calibri"/>
                <w:lang w:eastAsia="en-US"/>
              </w:rPr>
              <w:t>Team:</w:t>
            </w:r>
          </w:p>
          <w:p w14:paraId="5ECC40F8" w14:textId="77777777" w:rsidR="004C10B5" w:rsidRPr="004C10B5" w:rsidRDefault="004C10B5" w:rsidP="004C10B5">
            <w:pPr>
              <w:widowControl w:val="0"/>
              <w:autoSpaceDE w:val="0"/>
              <w:autoSpaceDN w:val="0"/>
              <w:spacing w:before="4" w:after="0" w:line="240" w:lineRule="auto"/>
              <w:ind w:firstLine="284"/>
              <w:jc w:val="left"/>
              <w:rPr>
                <w:rFonts w:ascii="Calibri" w:hAnsi="Calibri" w:cs="Calibri"/>
                <w:b/>
                <w:sz w:val="27"/>
                <w:lang w:eastAsia="en-US"/>
              </w:rPr>
            </w:pPr>
          </w:p>
          <w:p w14:paraId="5CE54F05" w14:textId="77777777" w:rsidR="004C10B5" w:rsidRPr="004C10B5" w:rsidRDefault="004C10B5" w:rsidP="004C10B5">
            <w:pPr>
              <w:widowControl w:val="0"/>
              <w:autoSpaceDE w:val="0"/>
              <w:autoSpaceDN w:val="0"/>
              <w:spacing w:after="0" w:line="240" w:lineRule="auto"/>
              <w:ind w:right="726" w:firstLine="284"/>
              <w:jc w:val="left"/>
              <w:rPr>
                <w:rFonts w:ascii="Calibri" w:hAnsi="Calibri" w:cs="Calibri"/>
                <w:lang w:eastAsia="en-US"/>
              </w:rPr>
            </w:pPr>
            <w:r w:rsidRPr="004C10B5">
              <w:rPr>
                <w:rFonts w:ascii="Calibri" w:hAnsi="Calibri" w:cs="Calibri"/>
                <w:lang w:eastAsia="en-US"/>
              </w:rPr>
              <w:t>Dev</w:t>
            </w:r>
          </w:p>
        </w:tc>
      </w:tr>
      <w:tr w:rsidR="004C10B5" w:rsidRPr="004C10B5" w14:paraId="72100B6B" w14:textId="77777777" w:rsidTr="00EE350C">
        <w:trPr>
          <w:trHeight w:val="1204"/>
        </w:trPr>
        <w:tc>
          <w:tcPr>
            <w:tcW w:w="8443" w:type="dxa"/>
            <w:gridSpan w:val="4"/>
            <w:tcBorders>
              <w:top w:val="single" w:sz="4" w:space="0" w:color="000000"/>
              <w:left w:val="single" w:sz="4" w:space="0" w:color="000000"/>
              <w:bottom w:val="single" w:sz="4" w:space="0" w:color="000000"/>
              <w:right w:val="single" w:sz="4" w:space="0" w:color="000000"/>
            </w:tcBorders>
          </w:tcPr>
          <w:p w14:paraId="24048E59" w14:textId="716A1156" w:rsidR="004C10B5" w:rsidRPr="004C10B5" w:rsidRDefault="00466B0F" w:rsidP="004C10B5">
            <w:pPr>
              <w:pBdr>
                <w:top w:val="single" w:sz="2" w:space="0" w:color="E3E3E3"/>
                <w:left w:val="single" w:sz="2" w:space="5" w:color="E3E3E3"/>
                <w:bottom w:val="single" w:sz="2" w:space="0" w:color="E3E3E3"/>
                <w:right w:val="single" w:sz="2" w:space="0" w:color="E3E3E3"/>
              </w:pBdr>
              <w:shd w:val="clear" w:color="auto" w:fill="FFFFFF"/>
              <w:suppressAutoHyphens/>
              <w:spacing w:after="0" w:line="240" w:lineRule="auto"/>
              <w:jc w:val="left"/>
              <w:rPr>
                <w:rFonts w:ascii="Calibri" w:hAnsi="Calibri" w:cs="Calibri"/>
                <w:lang w:eastAsia="en-US"/>
              </w:rPr>
            </w:pPr>
            <w:r>
              <w:rPr>
                <w:rFonts w:ascii="Calibri" w:hAnsi="Calibri" w:cs="Calibri"/>
                <w:lang w:eastAsia="en-US"/>
              </w:rPr>
              <w:t xml:space="preserve"> </w:t>
            </w:r>
            <w:r w:rsidR="004C10B5" w:rsidRPr="004C10B5">
              <w:rPr>
                <w:rFonts w:ascii="Calibri" w:hAnsi="Calibri" w:cs="Calibri"/>
                <w:lang w:eastAsia="en-US"/>
              </w:rPr>
              <w:t>As a user</w:t>
            </w:r>
          </w:p>
          <w:p w14:paraId="5DD5A547" w14:textId="77777777" w:rsidR="004C10B5" w:rsidRPr="004C10B5" w:rsidRDefault="004C10B5" w:rsidP="004C10B5">
            <w:pPr>
              <w:pBdr>
                <w:top w:val="single" w:sz="2" w:space="0" w:color="E3E3E3"/>
                <w:left w:val="single" w:sz="2" w:space="5" w:color="E3E3E3"/>
                <w:bottom w:val="single" w:sz="2" w:space="0" w:color="E3E3E3"/>
                <w:right w:val="single" w:sz="2" w:space="0" w:color="E3E3E3"/>
              </w:pBdr>
              <w:shd w:val="clear" w:color="auto" w:fill="FFFFFF"/>
              <w:suppressAutoHyphens/>
              <w:spacing w:after="0" w:line="240" w:lineRule="auto"/>
              <w:jc w:val="left"/>
              <w:rPr>
                <w:rFonts w:ascii="Calibri" w:hAnsi="Calibri" w:cs="Calibri"/>
                <w:lang w:eastAsia="en-US"/>
              </w:rPr>
            </w:pPr>
          </w:p>
          <w:p w14:paraId="6832706E" w14:textId="0F55BC41" w:rsidR="004C10B5" w:rsidRPr="004C10B5" w:rsidRDefault="00466B0F" w:rsidP="004C10B5">
            <w:pPr>
              <w:pBdr>
                <w:top w:val="single" w:sz="2" w:space="0" w:color="E3E3E3"/>
                <w:left w:val="single" w:sz="2" w:space="5" w:color="E3E3E3"/>
                <w:bottom w:val="single" w:sz="2" w:space="0" w:color="E3E3E3"/>
                <w:right w:val="single" w:sz="2" w:space="0" w:color="E3E3E3"/>
              </w:pBdr>
              <w:shd w:val="clear" w:color="auto" w:fill="FFFFFF"/>
              <w:suppressAutoHyphens/>
              <w:spacing w:after="0" w:line="240" w:lineRule="auto"/>
              <w:jc w:val="left"/>
              <w:rPr>
                <w:rFonts w:ascii="Calibri" w:hAnsi="Calibri" w:cs="Calibri"/>
                <w:lang w:eastAsia="en-US"/>
              </w:rPr>
            </w:pPr>
            <w:r>
              <w:rPr>
                <w:rFonts w:ascii="Calibri" w:hAnsi="Calibri" w:cs="Calibri"/>
                <w:lang w:eastAsia="en-US"/>
              </w:rPr>
              <w:t xml:space="preserve"> </w:t>
            </w:r>
            <w:r w:rsidR="004C10B5" w:rsidRPr="004C10B5">
              <w:rPr>
                <w:rFonts w:ascii="Calibri" w:hAnsi="Calibri" w:cs="Calibri"/>
                <w:lang w:eastAsia="en-US"/>
              </w:rPr>
              <w:t>I want to be able to log in to the system using my registered email address and password.</w:t>
            </w:r>
          </w:p>
        </w:tc>
      </w:tr>
      <w:tr w:rsidR="004C10B5" w:rsidRPr="004C10B5" w14:paraId="6946E87F" w14:textId="77777777" w:rsidTr="00EE350C">
        <w:trPr>
          <w:trHeight w:val="1204"/>
        </w:trPr>
        <w:tc>
          <w:tcPr>
            <w:tcW w:w="8443" w:type="dxa"/>
            <w:gridSpan w:val="4"/>
            <w:tcBorders>
              <w:top w:val="single" w:sz="4" w:space="0" w:color="000000"/>
              <w:left w:val="single" w:sz="4" w:space="0" w:color="000000"/>
              <w:bottom w:val="single" w:sz="4" w:space="0" w:color="000000"/>
              <w:right w:val="single" w:sz="4" w:space="0" w:color="000000"/>
            </w:tcBorders>
          </w:tcPr>
          <w:p w14:paraId="6C92F171" w14:textId="34DC2F1E" w:rsidR="004C10B5" w:rsidRPr="004C10B5" w:rsidRDefault="00466B0F" w:rsidP="004C10B5">
            <w:pPr>
              <w:shd w:val="clear" w:color="auto" w:fill="FFFFFF"/>
              <w:suppressAutoHyphens/>
              <w:spacing w:after="0" w:line="240" w:lineRule="auto"/>
              <w:jc w:val="left"/>
              <w:rPr>
                <w:rFonts w:ascii="Calibri" w:hAnsi="Calibri" w:cs="Calibri"/>
                <w:lang w:eastAsia="en-US"/>
              </w:rPr>
            </w:pPr>
            <w:r>
              <w:rPr>
                <w:rFonts w:ascii="Calibri" w:hAnsi="Calibri" w:cs="Calibri"/>
                <w:lang w:eastAsia="en-US"/>
              </w:rPr>
              <w:t xml:space="preserve"> </w:t>
            </w:r>
            <w:r w:rsidR="004C10B5" w:rsidRPr="004C10B5">
              <w:rPr>
                <w:rFonts w:ascii="Calibri" w:hAnsi="Calibri" w:cs="Calibri"/>
                <w:lang w:eastAsia="en-US"/>
              </w:rPr>
              <w:t>Acceptance criteria</w:t>
            </w:r>
          </w:p>
          <w:p w14:paraId="5C4579B4" w14:textId="77777777" w:rsidR="004C10B5" w:rsidRPr="004C10B5" w:rsidRDefault="004C10B5" w:rsidP="004C10B5">
            <w:pPr>
              <w:shd w:val="clear" w:color="auto" w:fill="FFFFFF"/>
              <w:suppressAutoHyphens/>
              <w:spacing w:after="0" w:line="240" w:lineRule="auto"/>
              <w:jc w:val="left"/>
              <w:rPr>
                <w:rFonts w:ascii="Calibri" w:hAnsi="Calibri" w:cs="Calibri"/>
                <w:lang w:eastAsia="en-US"/>
              </w:rPr>
            </w:pPr>
          </w:p>
          <w:p w14:paraId="705ADFC1" w14:textId="6C4EC73D" w:rsidR="004C10B5" w:rsidRPr="004C10B5" w:rsidRDefault="00466B0F" w:rsidP="004C10B5">
            <w:pPr>
              <w:shd w:val="clear" w:color="auto" w:fill="FFFFFF"/>
              <w:suppressAutoHyphens/>
              <w:spacing w:after="0" w:line="240" w:lineRule="auto"/>
              <w:jc w:val="left"/>
              <w:rPr>
                <w:rFonts w:ascii="Calibri" w:hAnsi="Calibri" w:cs="Calibri"/>
                <w:lang w:eastAsia="en-US"/>
              </w:rPr>
            </w:pPr>
            <w:r>
              <w:rPr>
                <w:rFonts w:ascii="Calibri" w:hAnsi="Calibri" w:cs="Calibri"/>
                <w:lang w:eastAsia="en-US"/>
              </w:rPr>
              <w:t xml:space="preserve"> </w:t>
            </w:r>
            <w:r w:rsidR="004C10B5" w:rsidRPr="004C10B5">
              <w:rPr>
                <w:rFonts w:ascii="Calibri" w:hAnsi="Calibri" w:cs="Calibri"/>
                <w:lang w:eastAsia="en-US"/>
              </w:rPr>
              <w:t>Given that the user is registered, he should be able to login to the system</w:t>
            </w:r>
          </w:p>
        </w:tc>
      </w:tr>
    </w:tbl>
    <w:p w14:paraId="6CD1A428" w14:textId="77777777" w:rsidR="004C10B5" w:rsidRDefault="004C10B5" w:rsidP="00044790"/>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4C10B5" w14:paraId="5AEEE18A"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47BAF787" w14:textId="77777777" w:rsidR="004C10B5" w:rsidRDefault="004C10B5" w:rsidP="00DF7D98">
            <w:pPr>
              <w:pStyle w:val="TableParagraph"/>
              <w:spacing w:line="268" w:lineRule="exact"/>
              <w:ind w:left="0" w:firstLine="284"/>
            </w:pPr>
            <w:r>
              <w:lastRenderedPageBreak/>
              <w:t>User</w:t>
            </w:r>
            <w:r>
              <w:rPr>
                <w:spacing w:val="-1"/>
              </w:rPr>
              <w:t xml:space="preserve"> </w:t>
            </w:r>
            <w:r>
              <w:t>Story</w:t>
            </w:r>
          </w:p>
          <w:p w14:paraId="6AB6DC9E" w14:textId="77777777" w:rsidR="004C10B5" w:rsidRDefault="004C10B5" w:rsidP="00DF7D98">
            <w:pPr>
              <w:pStyle w:val="TableParagraph"/>
              <w:spacing w:before="4"/>
              <w:ind w:left="0" w:firstLine="284"/>
              <w:rPr>
                <w:b/>
                <w:sz w:val="27"/>
              </w:rPr>
            </w:pPr>
          </w:p>
          <w:p w14:paraId="043A8CCB" w14:textId="77777777" w:rsidR="004C10B5" w:rsidRDefault="004C10B5" w:rsidP="00DF7D98">
            <w:pPr>
              <w:pStyle w:val="TableParagraph"/>
              <w:ind w:left="0" w:right="728" w:firstLine="284"/>
            </w:pPr>
            <w:r>
              <w:t>#1.6</w:t>
            </w:r>
          </w:p>
        </w:tc>
        <w:tc>
          <w:tcPr>
            <w:tcW w:w="2110" w:type="dxa"/>
            <w:tcBorders>
              <w:top w:val="single" w:sz="4" w:space="0" w:color="000000"/>
              <w:left w:val="single" w:sz="4" w:space="0" w:color="000000"/>
              <w:bottom w:val="single" w:sz="4" w:space="0" w:color="000000"/>
              <w:right w:val="single" w:sz="4" w:space="0" w:color="000000"/>
            </w:tcBorders>
          </w:tcPr>
          <w:p w14:paraId="5537F0BB" w14:textId="77777777" w:rsidR="004C10B5" w:rsidRDefault="004C10B5" w:rsidP="00DF7D98">
            <w:pPr>
              <w:pStyle w:val="TableParagraph"/>
              <w:spacing w:line="268" w:lineRule="exact"/>
              <w:ind w:left="0" w:firstLine="284"/>
            </w:pPr>
            <w:r>
              <w:t>Priority:</w:t>
            </w:r>
          </w:p>
          <w:p w14:paraId="5E1B1D7C" w14:textId="77777777" w:rsidR="004C10B5" w:rsidRDefault="004C10B5" w:rsidP="00DF7D98">
            <w:pPr>
              <w:pStyle w:val="TableParagraph"/>
              <w:spacing w:before="4"/>
              <w:ind w:left="0" w:firstLine="284"/>
              <w:rPr>
                <w:b/>
                <w:sz w:val="27"/>
              </w:rPr>
            </w:pPr>
          </w:p>
          <w:p w14:paraId="5146F8EF" w14:textId="77777777" w:rsidR="004C10B5" w:rsidRDefault="004C10B5"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AC8CF54" w14:textId="77777777" w:rsidR="004C10B5" w:rsidRDefault="004C10B5" w:rsidP="00DF7D98">
            <w:pPr>
              <w:pStyle w:val="TableParagraph"/>
              <w:spacing w:line="268" w:lineRule="exact"/>
              <w:ind w:left="0" w:firstLine="284"/>
            </w:pPr>
            <w:r>
              <w:t>Complexity:</w:t>
            </w:r>
          </w:p>
          <w:p w14:paraId="74C68F92" w14:textId="77777777" w:rsidR="004C10B5" w:rsidRDefault="004C10B5" w:rsidP="00DF7D98">
            <w:pPr>
              <w:pStyle w:val="TableParagraph"/>
              <w:spacing w:before="4"/>
              <w:ind w:left="0" w:firstLine="284"/>
              <w:rPr>
                <w:b/>
                <w:sz w:val="27"/>
              </w:rPr>
            </w:pPr>
          </w:p>
          <w:p w14:paraId="007ECDE0" w14:textId="77777777" w:rsidR="004C10B5" w:rsidRDefault="004C10B5" w:rsidP="00DF7D98">
            <w:pPr>
              <w:pStyle w:val="TableParagraph"/>
              <w:ind w:left="0" w:firstLine="284"/>
            </w:pPr>
            <w:r>
              <w:t>1</w:t>
            </w:r>
          </w:p>
        </w:tc>
        <w:tc>
          <w:tcPr>
            <w:tcW w:w="2110" w:type="dxa"/>
            <w:tcBorders>
              <w:top w:val="single" w:sz="4" w:space="0" w:color="000000"/>
              <w:left w:val="single" w:sz="4" w:space="0" w:color="000000"/>
              <w:bottom w:val="single" w:sz="4" w:space="0" w:color="000000"/>
              <w:right w:val="single" w:sz="4" w:space="0" w:color="000000"/>
            </w:tcBorders>
          </w:tcPr>
          <w:p w14:paraId="1BACCB57" w14:textId="77777777" w:rsidR="004C10B5" w:rsidRDefault="004C10B5" w:rsidP="00DF7D98">
            <w:pPr>
              <w:pStyle w:val="TableParagraph"/>
              <w:spacing w:line="268" w:lineRule="exact"/>
              <w:ind w:left="0" w:firstLine="284"/>
            </w:pPr>
            <w:r>
              <w:t>Team:</w:t>
            </w:r>
          </w:p>
          <w:p w14:paraId="4F018E97" w14:textId="77777777" w:rsidR="004C10B5" w:rsidRDefault="004C10B5" w:rsidP="00DF7D98">
            <w:pPr>
              <w:pStyle w:val="TableParagraph"/>
              <w:spacing w:before="4"/>
              <w:ind w:left="0" w:firstLine="284"/>
              <w:rPr>
                <w:b/>
                <w:sz w:val="27"/>
              </w:rPr>
            </w:pPr>
          </w:p>
          <w:p w14:paraId="09C80EDD" w14:textId="77777777" w:rsidR="004C10B5" w:rsidRDefault="004C10B5" w:rsidP="00DF7D98">
            <w:pPr>
              <w:pStyle w:val="TableParagraph"/>
              <w:ind w:left="0" w:right="726" w:firstLine="284"/>
            </w:pPr>
            <w:r>
              <w:t>Dev</w:t>
            </w:r>
          </w:p>
        </w:tc>
      </w:tr>
      <w:tr w:rsidR="004C10B5" w14:paraId="0F1E074D"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52C270F" w14:textId="15EF7ED7" w:rsidR="004C10B5" w:rsidRDefault="00466B0F"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4C10B5" w:rsidRPr="00302153">
              <w:rPr>
                <w:rFonts w:ascii="Calibri" w:hAnsi="Calibri" w:cs="Calibri"/>
              </w:rPr>
              <w:t>As a user</w:t>
            </w:r>
          </w:p>
          <w:p w14:paraId="78592644" w14:textId="044EC846" w:rsidR="004C10B5" w:rsidRPr="004C10B5" w:rsidRDefault="00466B0F" w:rsidP="004C10B5">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4C10B5">
              <w:rPr>
                <w:rFonts w:ascii="Calibri" w:hAnsi="Calibri" w:cs="Calibri"/>
              </w:rPr>
              <w:t>I</w:t>
            </w:r>
            <w:r w:rsidR="004C10B5" w:rsidRPr="00302153">
              <w:rPr>
                <w:rFonts w:ascii="Calibri" w:hAnsi="Calibri" w:cs="Calibri"/>
              </w:rPr>
              <w:t xml:space="preserve"> want to be able to register for an account with my email address and password.</w:t>
            </w:r>
          </w:p>
        </w:tc>
      </w:tr>
      <w:tr w:rsidR="004C10B5" w14:paraId="040B4BA3"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4F7C2CA8" w14:textId="121EA46B" w:rsidR="004C10B5" w:rsidRPr="006F36C8" w:rsidRDefault="00466B0F" w:rsidP="00DF7D98">
            <w:pPr>
              <w:shd w:val="clear" w:color="auto" w:fill="FFFFFF"/>
              <w:jc w:val="left"/>
              <w:rPr>
                <w:rFonts w:ascii="Calibri" w:hAnsi="Calibri" w:cs="Calibri"/>
              </w:rPr>
            </w:pPr>
            <w:r>
              <w:rPr>
                <w:rFonts w:ascii="Calibri" w:hAnsi="Calibri" w:cs="Calibri"/>
              </w:rPr>
              <w:t xml:space="preserve"> </w:t>
            </w:r>
            <w:r w:rsidR="004C10B5" w:rsidRPr="006F36C8">
              <w:rPr>
                <w:rFonts w:ascii="Calibri" w:hAnsi="Calibri" w:cs="Calibri"/>
              </w:rPr>
              <w:t xml:space="preserve">Acceptance </w:t>
            </w:r>
            <w:r w:rsidR="004C10B5">
              <w:rPr>
                <w:rFonts w:ascii="Calibri" w:hAnsi="Calibri" w:cs="Calibri"/>
              </w:rPr>
              <w:t>c</w:t>
            </w:r>
            <w:r w:rsidR="004C10B5" w:rsidRPr="006F36C8">
              <w:rPr>
                <w:rFonts w:ascii="Calibri" w:hAnsi="Calibri" w:cs="Calibri"/>
              </w:rPr>
              <w:t>riteria</w:t>
            </w:r>
          </w:p>
          <w:p w14:paraId="69C9F6BB" w14:textId="659EADE9" w:rsidR="004C10B5" w:rsidRPr="006F36C8" w:rsidRDefault="00466B0F" w:rsidP="00DF7D98">
            <w:pPr>
              <w:shd w:val="clear" w:color="auto" w:fill="FFFFFF"/>
              <w:jc w:val="left"/>
              <w:rPr>
                <w:rFonts w:ascii="Calibri" w:hAnsi="Calibri" w:cs="Calibri"/>
              </w:rPr>
            </w:pPr>
            <w:r>
              <w:rPr>
                <w:rFonts w:ascii="Calibri" w:hAnsi="Calibri" w:cs="Calibri"/>
              </w:rPr>
              <w:t xml:space="preserve"> </w:t>
            </w:r>
            <w:r w:rsidR="004C10B5" w:rsidRPr="006F36C8">
              <w:rPr>
                <w:rFonts w:ascii="Calibri" w:hAnsi="Calibri" w:cs="Calibri"/>
              </w:rPr>
              <w:t>Given that the user has a device and has accepted the services, registration could be done</w:t>
            </w:r>
          </w:p>
        </w:tc>
      </w:tr>
    </w:tbl>
    <w:p w14:paraId="3F298CD3" w14:textId="77777777" w:rsidR="004C10B5" w:rsidRDefault="004C10B5"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4C10B5" w14:paraId="436F939F"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3BDBDEA7" w14:textId="77777777" w:rsidR="004C10B5" w:rsidRDefault="004C10B5" w:rsidP="00DF7D98">
            <w:pPr>
              <w:pStyle w:val="TableParagraph"/>
              <w:spacing w:line="268" w:lineRule="exact"/>
              <w:ind w:left="0" w:firstLine="284"/>
            </w:pPr>
            <w:r>
              <w:t>User</w:t>
            </w:r>
            <w:r>
              <w:rPr>
                <w:spacing w:val="-1"/>
              </w:rPr>
              <w:t xml:space="preserve"> </w:t>
            </w:r>
            <w:r>
              <w:t>Story</w:t>
            </w:r>
          </w:p>
          <w:p w14:paraId="7CF97B31" w14:textId="77777777" w:rsidR="004C10B5" w:rsidRDefault="004C10B5" w:rsidP="00DF7D98">
            <w:pPr>
              <w:pStyle w:val="TableParagraph"/>
              <w:spacing w:before="4"/>
              <w:ind w:left="0" w:firstLine="284"/>
              <w:rPr>
                <w:b/>
                <w:sz w:val="27"/>
              </w:rPr>
            </w:pPr>
          </w:p>
          <w:p w14:paraId="09F8056F" w14:textId="77777777" w:rsidR="004C10B5" w:rsidRDefault="004C10B5" w:rsidP="00DF7D98">
            <w:pPr>
              <w:pStyle w:val="TableParagraph"/>
              <w:ind w:left="0" w:right="728" w:firstLine="284"/>
            </w:pPr>
            <w:r>
              <w:t>#1.7</w:t>
            </w:r>
          </w:p>
        </w:tc>
        <w:tc>
          <w:tcPr>
            <w:tcW w:w="2110" w:type="dxa"/>
            <w:tcBorders>
              <w:top w:val="single" w:sz="4" w:space="0" w:color="000000"/>
              <w:left w:val="single" w:sz="4" w:space="0" w:color="000000"/>
              <w:bottom w:val="single" w:sz="4" w:space="0" w:color="000000"/>
              <w:right w:val="single" w:sz="4" w:space="0" w:color="000000"/>
            </w:tcBorders>
          </w:tcPr>
          <w:p w14:paraId="0AF525E8" w14:textId="77777777" w:rsidR="004C10B5" w:rsidRDefault="004C10B5" w:rsidP="00DF7D98">
            <w:pPr>
              <w:pStyle w:val="TableParagraph"/>
              <w:spacing w:line="268" w:lineRule="exact"/>
              <w:ind w:left="0" w:firstLine="284"/>
            </w:pPr>
            <w:r>
              <w:t>Priority:</w:t>
            </w:r>
          </w:p>
          <w:p w14:paraId="79BBD9B1" w14:textId="77777777" w:rsidR="004C10B5" w:rsidRDefault="004C10B5" w:rsidP="00DF7D98">
            <w:pPr>
              <w:pStyle w:val="TableParagraph"/>
              <w:spacing w:before="4"/>
              <w:ind w:left="0" w:firstLine="284"/>
              <w:rPr>
                <w:b/>
                <w:sz w:val="27"/>
              </w:rPr>
            </w:pPr>
          </w:p>
          <w:p w14:paraId="369B6625" w14:textId="77777777" w:rsidR="004C10B5" w:rsidRDefault="004C10B5"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02AA6340" w14:textId="77777777" w:rsidR="004C10B5" w:rsidRDefault="004C10B5" w:rsidP="00DF7D98">
            <w:pPr>
              <w:pStyle w:val="TableParagraph"/>
              <w:spacing w:line="268" w:lineRule="exact"/>
              <w:ind w:left="0" w:firstLine="284"/>
            </w:pPr>
            <w:r>
              <w:t>Complexity:</w:t>
            </w:r>
          </w:p>
          <w:p w14:paraId="5DAE3E81" w14:textId="77777777" w:rsidR="004C10B5" w:rsidRDefault="004C10B5" w:rsidP="00DF7D98">
            <w:pPr>
              <w:pStyle w:val="TableParagraph"/>
              <w:spacing w:before="4"/>
              <w:ind w:left="0" w:firstLine="284"/>
              <w:rPr>
                <w:b/>
                <w:sz w:val="27"/>
              </w:rPr>
            </w:pPr>
          </w:p>
          <w:p w14:paraId="00A0B3CF" w14:textId="77777777" w:rsidR="004C10B5" w:rsidRDefault="004C10B5" w:rsidP="00DF7D98">
            <w:pPr>
              <w:pStyle w:val="TableParagraph"/>
              <w:ind w:left="0" w:firstLine="284"/>
            </w:pPr>
            <w:r>
              <w:t>1</w:t>
            </w:r>
          </w:p>
        </w:tc>
        <w:tc>
          <w:tcPr>
            <w:tcW w:w="2110" w:type="dxa"/>
            <w:tcBorders>
              <w:top w:val="single" w:sz="4" w:space="0" w:color="000000"/>
              <w:left w:val="single" w:sz="4" w:space="0" w:color="000000"/>
              <w:bottom w:val="single" w:sz="4" w:space="0" w:color="000000"/>
              <w:right w:val="single" w:sz="4" w:space="0" w:color="000000"/>
            </w:tcBorders>
          </w:tcPr>
          <w:p w14:paraId="301EC79E" w14:textId="77777777" w:rsidR="004C10B5" w:rsidRDefault="004C10B5" w:rsidP="00DF7D98">
            <w:pPr>
              <w:pStyle w:val="TableParagraph"/>
              <w:spacing w:line="268" w:lineRule="exact"/>
              <w:ind w:left="0" w:firstLine="284"/>
            </w:pPr>
            <w:r>
              <w:t>Team:</w:t>
            </w:r>
          </w:p>
          <w:p w14:paraId="27DCD3D0" w14:textId="77777777" w:rsidR="004C10B5" w:rsidRDefault="004C10B5" w:rsidP="00DF7D98">
            <w:pPr>
              <w:pStyle w:val="TableParagraph"/>
              <w:spacing w:before="4"/>
              <w:ind w:left="0" w:firstLine="284"/>
              <w:rPr>
                <w:b/>
                <w:sz w:val="27"/>
              </w:rPr>
            </w:pPr>
          </w:p>
          <w:p w14:paraId="5DB6A89E" w14:textId="77777777" w:rsidR="004C10B5" w:rsidRDefault="004C10B5" w:rsidP="00DF7D98">
            <w:pPr>
              <w:pStyle w:val="TableParagraph"/>
              <w:ind w:left="0" w:right="726" w:firstLine="284"/>
            </w:pPr>
            <w:r>
              <w:t>Dev</w:t>
            </w:r>
          </w:p>
        </w:tc>
      </w:tr>
      <w:tr w:rsidR="004C10B5" w14:paraId="19583AD2"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7C4CF6F" w14:textId="104B31C5" w:rsidR="004C10B5" w:rsidRDefault="00466B0F"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4C10B5" w:rsidRPr="00302153">
              <w:rPr>
                <w:rFonts w:ascii="Calibri" w:hAnsi="Calibri" w:cs="Calibri"/>
              </w:rPr>
              <w:t>As a user</w:t>
            </w:r>
          </w:p>
          <w:p w14:paraId="1144D97D" w14:textId="55B5383A" w:rsidR="004C10B5" w:rsidRPr="004C10B5" w:rsidRDefault="00466B0F" w:rsidP="004C10B5">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004C10B5" w:rsidRPr="00302153">
              <w:rPr>
                <w:rFonts w:ascii="Calibri" w:hAnsi="Calibri" w:cs="Calibri"/>
              </w:rPr>
              <w:t>I want to be able to r</w:t>
            </w:r>
            <w:r w:rsidR="004C10B5">
              <w:rPr>
                <w:rFonts w:ascii="Calibri" w:hAnsi="Calibri" w:cs="Calibri"/>
              </w:rPr>
              <w:t>eset my password.</w:t>
            </w:r>
          </w:p>
        </w:tc>
      </w:tr>
      <w:tr w:rsidR="004C10B5" w14:paraId="688E445F"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5C556455" w14:textId="50496AA4" w:rsidR="004C10B5" w:rsidRPr="006F36C8" w:rsidRDefault="00466B0F" w:rsidP="00DF7D98">
            <w:pPr>
              <w:shd w:val="clear" w:color="auto" w:fill="FFFFFF"/>
              <w:jc w:val="left"/>
              <w:rPr>
                <w:rFonts w:ascii="Calibri" w:hAnsi="Calibri" w:cs="Calibri"/>
              </w:rPr>
            </w:pPr>
            <w:r>
              <w:rPr>
                <w:rFonts w:ascii="Calibri" w:hAnsi="Calibri" w:cs="Calibri"/>
              </w:rPr>
              <w:t xml:space="preserve"> </w:t>
            </w:r>
            <w:r w:rsidR="004C10B5" w:rsidRPr="006F36C8">
              <w:rPr>
                <w:rFonts w:ascii="Calibri" w:hAnsi="Calibri" w:cs="Calibri"/>
              </w:rPr>
              <w:t>Acceptance criteria</w:t>
            </w:r>
          </w:p>
          <w:p w14:paraId="52F6FE80" w14:textId="2724B5B3" w:rsidR="004C10B5" w:rsidRPr="006F36C8" w:rsidRDefault="00466B0F" w:rsidP="00DF7D98">
            <w:pPr>
              <w:shd w:val="clear" w:color="auto" w:fill="FFFFFF"/>
              <w:jc w:val="left"/>
              <w:rPr>
                <w:rFonts w:ascii="Calibri" w:hAnsi="Calibri" w:cs="Calibri"/>
              </w:rPr>
            </w:pPr>
            <w:r>
              <w:rPr>
                <w:rFonts w:ascii="Calibri" w:hAnsi="Calibri" w:cs="Calibri"/>
              </w:rPr>
              <w:t xml:space="preserve"> </w:t>
            </w:r>
            <w:r w:rsidR="004C10B5" w:rsidRPr="006F36C8">
              <w:rPr>
                <w:rFonts w:ascii="Calibri" w:hAnsi="Calibri" w:cs="Calibri"/>
              </w:rPr>
              <w:t>Given that the user has successfully registered to the system, he will be able to reset the password</w:t>
            </w:r>
          </w:p>
        </w:tc>
      </w:tr>
    </w:tbl>
    <w:p w14:paraId="64DE5B47" w14:textId="77777777" w:rsidR="004C10B5" w:rsidRDefault="004C10B5"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54C588C0"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4439E7E5" w14:textId="77777777" w:rsidR="00394846" w:rsidRDefault="00394846" w:rsidP="00DF7D98">
            <w:pPr>
              <w:pStyle w:val="TableParagraph"/>
              <w:spacing w:line="268" w:lineRule="exact"/>
              <w:ind w:left="0" w:firstLine="284"/>
            </w:pPr>
            <w:r>
              <w:t>User</w:t>
            </w:r>
            <w:r w:rsidRPr="00534555">
              <w:t xml:space="preserve"> </w:t>
            </w:r>
            <w:r>
              <w:t>Story</w:t>
            </w:r>
          </w:p>
          <w:p w14:paraId="7C821821" w14:textId="77777777" w:rsidR="00394846" w:rsidRPr="00534555" w:rsidRDefault="00394846" w:rsidP="00DF7D98">
            <w:pPr>
              <w:pStyle w:val="TableParagraph"/>
              <w:spacing w:line="268" w:lineRule="exact"/>
              <w:ind w:left="0" w:firstLine="284"/>
            </w:pPr>
          </w:p>
          <w:p w14:paraId="25E495F6" w14:textId="77777777" w:rsidR="00394846" w:rsidRDefault="00394846" w:rsidP="00DF7D98">
            <w:pPr>
              <w:pStyle w:val="TableParagraph"/>
              <w:spacing w:line="268" w:lineRule="exact"/>
              <w:ind w:left="0" w:firstLine="284"/>
            </w:pPr>
            <w:r>
              <w:t>#2.1</w:t>
            </w:r>
          </w:p>
        </w:tc>
        <w:tc>
          <w:tcPr>
            <w:tcW w:w="2110" w:type="dxa"/>
            <w:tcBorders>
              <w:top w:val="single" w:sz="4" w:space="0" w:color="000000"/>
              <w:left w:val="single" w:sz="4" w:space="0" w:color="000000"/>
              <w:bottom w:val="single" w:sz="4" w:space="0" w:color="000000"/>
              <w:right w:val="single" w:sz="4" w:space="0" w:color="000000"/>
            </w:tcBorders>
          </w:tcPr>
          <w:p w14:paraId="4D59CE77" w14:textId="77777777" w:rsidR="00394846" w:rsidRDefault="00394846" w:rsidP="00DF7D98">
            <w:pPr>
              <w:pStyle w:val="TableParagraph"/>
              <w:spacing w:line="268" w:lineRule="exact"/>
              <w:ind w:left="0" w:firstLine="284"/>
            </w:pPr>
            <w:r>
              <w:t>Priority:</w:t>
            </w:r>
          </w:p>
          <w:p w14:paraId="09528BBE" w14:textId="77777777" w:rsidR="00394846" w:rsidRPr="00534555" w:rsidRDefault="00394846" w:rsidP="00DF7D98">
            <w:pPr>
              <w:pStyle w:val="TableParagraph"/>
              <w:spacing w:line="268" w:lineRule="exact"/>
              <w:ind w:left="0" w:firstLine="284"/>
            </w:pPr>
          </w:p>
          <w:p w14:paraId="3EC7A9B4" w14:textId="77777777" w:rsidR="00394846" w:rsidRDefault="00394846" w:rsidP="00DF7D98">
            <w:pPr>
              <w:pStyle w:val="TableParagraph"/>
              <w:spacing w:line="268" w:lineRule="exact"/>
              <w:ind w:left="0" w:firstLine="284"/>
            </w:pPr>
            <w:r>
              <w:t>Must</w:t>
            </w:r>
            <w:r w:rsidRPr="00534555">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0CC62247" w14:textId="77777777" w:rsidR="00394846" w:rsidRDefault="00394846" w:rsidP="00DF7D98">
            <w:pPr>
              <w:pStyle w:val="TableParagraph"/>
              <w:spacing w:line="268" w:lineRule="exact"/>
              <w:ind w:left="0" w:firstLine="284"/>
            </w:pPr>
            <w:r>
              <w:t>Complexity:</w:t>
            </w:r>
          </w:p>
          <w:p w14:paraId="281DC700" w14:textId="77777777" w:rsidR="00394846" w:rsidRPr="00534555" w:rsidRDefault="00394846" w:rsidP="00DF7D98">
            <w:pPr>
              <w:pStyle w:val="TableParagraph"/>
              <w:spacing w:line="268" w:lineRule="exact"/>
              <w:ind w:left="0" w:firstLine="284"/>
            </w:pPr>
          </w:p>
          <w:p w14:paraId="1968103D" w14:textId="77777777" w:rsidR="00394846" w:rsidRDefault="00394846" w:rsidP="00DF7D98">
            <w:pPr>
              <w:pStyle w:val="TableParagraph"/>
              <w:spacing w:line="268" w:lineRule="exact"/>
              <w:ind w:left="0" w:firstLine="284"/>
            </w:pPr>
            <w:r>
              <w:t>5</w:t>
            </w:r>
          </w:p>
        </w:tc>
        <w:tc>
          <w:tcPr>
            <w:tcW w:w="2110" w:type="dxa"/>
            <w:tcBorders>
              <w:top w:val="single" w:sz="4" w:space="0" w:color="000000"/>
              <w:left w:val="single" w:sz="4" w:space="0" w:color="000000"/>
              <w:bottom w:val="single" w:sz="4" w:space="0" w:color="000000"/>
              <w:right w:val="single" w:sz="4" w:space="0" w:color="000000"/>
            </w:tcBorders>
          </w:tcPr>
          <w:p w14:paraId="4843A157" w14:textId="77777777" w:rsidR="00394846" w:rsidRDefault="00394846" w:rsidP="00DF7D98">
            <w:pPr>
              <w:pStyle w:val="TableParagraph"/>
              <w:spacing w:line="268" w:lineRule="exact"/>
              <w:ind w:left="0" w:firstLine="284"/>
            </w:pPr>
            <w:r>
              <w:t>Team:</w:t>
            </w:r>
          </w:p>
          <w:p w14:paraId="659174C0" w14:textId="77777777" w:rsidR="00394846" w:rsidRPr="00534555" w:rsidRDefault="00394846" w:rsidP="00DF7D98">
            <w:pPr>
              <w:pStyle w:val="TableParagraph"/>
              <w:spacing w:line="268" w:lineRule="exact"/>
              <w:ind w:left="0" w:firstLine="284"/>
            </w:pPr>
          </w:p>
          <w:p w14:paraId="1838C40B" w14:textId="77777777" w:rsidR="00394846" w:rsidRDefault="00394846" w:rsidP="00DF7D98">
            <w:pPr>
              <w:pStyle w:val="TableParagraph"/>
              <w:spacing w:line="268" w:lineRule="exact"/>
              <w:ind w:left="0" w:firstLine="284"/>
            </w:pPr>
            <w:r>
              <w:t>Dev</w:t>
            </w:r>
          </w:p>
        </w:tc>
      </w:tr>
      <w:tr w:rsidR="00394846" w14:paraId="73937D3C"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0555E6C5" w14:textId="1D9F39F6"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user</w:t>
            </w:r>
          </w:p>
          <w:p w14:paraId="4B82CA30" w14:textId="77777777" w:rsidR="00394846" w:rsidRPr="00A12D32"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pair the device</w:t>
            </w:r>
          </w:p>
        </w:tc>
      </w:tr>
      <w:tr w:rsidR="00394846" w14:paraId="33249205"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7D1DF69" w14:textId="0AC5D88C" w:rsidR="00394846" w:rsidRPr="00A12D32" w:rsidRDefault="00394846" w:rsidP="00DF7D98">
            <w:pPr>
              <w:shd w:val="clear" w:color="auto" w:fill="FFFFFF"/>
              <w:jc w:val="left"/>
              <w:rPr>
                <w:rFonts w:ascii="Calibri" w:hAnsi="Calibri" w:cs="Calibri"/>
              </w:rPr>
            </w:pPr>
            <w:r>
              <w:rPr>
                <w:rFonts w:ascii="Calibri" w:hAnsi="Calibri" w:cs="Calibri"/>
              </w:rPr>
              <w:lastRenderedPageBreak/>
              <w:t xml:space="preserve"> </w:t>
            </w:r>
            <w:r w:rsidRPr="00A12D32">
              <w:rPr>
                <w:rFonts w:ascii="Calibri" w:hAnsi="Calibri" w:cs="Calibri"/>
              </w:rPr>
              <w:t>Acceptance Criteria</w:t>
            </w:r>
          </w:p>
          <w:p w14:paraId="6974711F" w14:textId="77777777" w:rsidR="00394846" w:rsidRPr="00A12D32" w:rsidRDefault="00394846" w:rsidP="00DF7D98">
            <w:pPr>
              <w:shd w:val="clear" w:color="auto" w:fill="FFFFFF"/>
              <w:jc w:val="left"/>
              <w:rPr>
                <w:rFonts w:ascii="Calibri" w:hAnsi="Calibri" w:cs="Calibri"/>
              </w:rPr>
            </w:pPr>
            <w:r>
              <w:rPr>
                <w:rFonts w:ascii="Calibri" w:hAnsi="Calibri" w:cs="Calibri"/>
              </w:rPr>
              <w:t xml:space="preserve"> </w:t>
            </w:r>
            <w:r w:rsidRPr="00A12D32">
              <w:rPr>
                <w:rFonts w:ascii="Calibri" w:hAnsi="Calibri" w:cs="Calibri"/>
              </w:rPr>
              <w:t>Given that the user has AR glasses, he should be able to pair the device</w:t>
            </w:r>
          </w:p>
        </w:tc>
      </w:tr>
      <w:tr w:rsidR="00394846" w14:paraId="586AD07C"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1D02A8E7" w14:textId="77777777" w:rsidR="00394846" w:rsidRDefault="00394846" w:rsidP="00DF7D98">
            <w:pPr>
              <w:pStyle w:val="TableParagraph"/>
              <w:spacing w:line="268" w:lineRule="exact"/>
              <w:ind w:left="0" w:firstLine="284"/>
            </w:pPr>
            <w:r>
              <w:t>User</w:t>
            </w:r>
            <w:r>
              <w:rPr>
                <w:spacing w:val="-1"/>
              </w:rPr>
              <w:t xml:space="preserve"> </w:t>
            </w:r>
            <w:r>
              <w:t>Story</w:t>
            </w:r>
          </w:p>
          <w:p w14:paraId="0A166CA7" w14:textId="77777777" w:rsidR="00394846" w:rsidRDefault="00394846" w:rsidP="00DF7D98">
            <w:pPr>
              <w:pStyle w:val="TableParagraph"/>
              <w:spacing w:before="4"/>
              <w:ind w:left="0" w:firstLine="284"/>
              <w:rPr>
                <w:b/>
                <w:sz w:val="27"/>
              </w:rPr>
            </w:pPr>
          </w:p>
          <w:p w14:paraId="19530821" w14:textId="77777777" w:rsidR="00394846" w:rsidRDefault="00394846" w:rsidP="00DF7D98">
            <w:pPr>
              <w:pStyle w:val="TableParagraph"/>
              <w:ind w:left="0" w:right="728" w:firstLine="284"/>
            </w:pPr>
            <w:r>
              <w:t>#2.2</w:t>
            </w:r>
          </w:p>
        </w:tc>
        <w:tc>
          <w:tcPr>
            <w:tcW w:w="2110" w:type="dxa"/>
            <w:tcBorders>
              <w:top w:val="single" w:sz="4" w:space="0" w:color="000000"/>
              <w:left w:val="single" w:sz="4" w:space="0" w:color="000000"/>
              <w:bottom w:val="single" w:sz="4" w:space="0" w:color="000000"/>
              <w:right w:val="single" w:sz="4" w:space="0" w:color="000000"/>
            </w:tcBorders>
          </w:tcPr>
          <w:p w14:paraId="216B9C14" w14:textId="77777777" w:rsidR="00394846" w:rsidRDefault="00394846" w:rsidP="00DF7D98">
            <w:pPr>
              <w:pStyle w:val="TableParagraph"/>
              <w:spacing w:line="268" w:lineRule="exact"/>
              <w:ind w:left="0" w:firstLine="284"/>
            </w:pPr>
            <w:r>
              <w:t>Priority:</w:t>
            </w:r>
          </w:p>
          <w:p w14:paraId="384F66AF" w14:textId="77777777" w:rsidR="00394846" w:rsidRDefault="00394846" w:rsidP="00DF7D98">
            <w:pPr>
              <w:pStyle w:val="TableParagraph"/>
              <w:spacing w:before="4"/>
              <w:ind w:left="0" w:firstLine="284"/>
              <w:rPr>
                <w:b/>
                <w:sz w:val="27"/>
              </w:rPr>
            </w:pPr>
          </w:p>
          <w:p w14:paraId="592322FC"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34020E77" w14:textId="77777777" w:rsidR="00394846" w:rsidRDefault="00394846" w:rsidP="00DF7D98">
            <w:pPr>
              <w:pStyle w:val="TableParagraph"/>
              <w:spacing w:line="268" w:lineRule="exact"/>
              <w:ind w:left="0" w:firstLine="284"/>
            </w:pPr>
            <w:r>
              <w:t>Complexity:</w:t>
            </w:r>
          </w:p>
          <w:p w14:paraId="4DF1BACE" w14:textId="77777777" w:rsidR="00394846" w:rsidRDefault="00394846" w:rsidP="00DF7D98">
            <w:pPr>
              <w:pStyle w:val="TableParagraph"/>
              <w:spacing w:before="4"/>
              <w:ind w:left="0" w:firstLine="284"/>
              <w:rPr>
                <w:b/>
                <w:sz w:val="27"/>
              </w:rPr>
            </w:pPr>
          </w:p>
          <w:p w14:paraId="4D9846EE" w14:textId="77777777" w:rsidR="00394846" w:rsidRDefault="00394846" w:rsidP="00DF7D98">
            <w:pPr>
              <w:pStyle w:val="TableParagraph"/>
              <w:ind w:left="0" w:firstLine="284"/>
            </w:pPr>
            <w:r>
              <w:t>8</w:t>
            </w:r>
          </w:p>
        </w:tc>
        <w:tc>
          <w:tcPr>
            <w:tcW w:w="2110" w:type="dxa"/>
            <w:tcBorders>
              <w:top w:val="single" w:sz="4" w:space="0" w:color="000000"/>
              <w:left w:val="single" w:sz="4" w:space="0" w:color="000000"/>
              <w:bottom w:val="single" w:sz="4" w:space="0" w:color="000000"/>
              <w:right w:val="single" w:sz="4" w:space="0" w:color="000000"/>
            </w:tcBorders>
          </w:tcPr>
          <w:p w14:paraId="65E5E6FC" w14:textId="77777777" w:rsidR="00394846" w:rsidRDefault="00394846" w:rsidP="00DF7D98">
            <w:pPr>
              <w:pStyle w:val="TableParagraph"/>
              <w:spacing w:line="268" w:lineRule="exact"/>
              <w:ind w:left="0" w:firstLine="284"/>
            </w:pPr>
            <w:r>
              <w:t>Team:</w:t>
            </w:r>
          </w:p>
          <w:p w14:paraId="3FDB392C" w14:textId="77777777" w:rsidR="00394846" w:rsidRDefault="00394846" w:rsidP="00DF7D98">
            <w:pPr>
              <w:pStyle w:val="TableParagraph"/>
              <w:spacing w:before="4"/>
              <w:ind w:left="0" w:firstLine="284"/>
              <w:rPr>
                <w:b/>
                <w:sz w:val="27"/>
              </w:rPr>
            </w:pPr>
          </w:p>
          <w:p w14:paraId="582D2ED7" w14:textId="77777777" w:rsidR="00394846" w:rsidRDefault="00394846" w:rsidP="00DF7D98">
            <w:pPr>
              <w:pStyle w:val="TableParagraph"/>
              <w:ind w:left="0" w:right="726" w:firstLine="284"/>
            </w:pPr>
            <w:r>
              <w:t>Dev</w:t>
            </w:r>
          </w:p>
        </w:tc>
      </w:tr>
      <w:tr w:rsidR="00394846" w14:paraId="60D3D155"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A325B6B" w14:textId="0D847898"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user</w:t>
            </w:r>
          </w:p>
          <w:p w14:paraId="18E9EA72" w14:textId="77777777" w:rsidR="00394846" w:rsidRPr="001342BC"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calibrate</w:t>
            </w:r>
          </w:p>
        </w:tc>
      </w:tr>
      <w:tr w:rsidR="00394846" w14:paraId="27C0B40A"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8ACC07D" w14:textId="50389A3D" w:rsidR="00394846" w:rsidRPr="00A12D32" w:rsidRDefault="00394846" w:rsidP="00DF7D98">
            <w:pPr>
              <w:shd w:val="clear" w:color="auto" w:fill="FFFFFF"/>
              <w:jc w:val="left"/>
              <w:rPr>
                <w:rFonts w:ascii="Calibri" w:hAnsi="Calibri" w:cs="Calibri"/>
              </w:rPr>
            </w:pPr>
            <w:r>
              <w:rPr>
                <w:rFonts w:ascii="Calibri" w:hAnsi="Calibri" w:cs="Calibri"/>
              </w:rPr>
              <w:t xml:space="preserve"> </w:t>
            </w:r>
            <w:r w:rsidRPr="00A12D32">
              <w:rPr>
                <w:rFonts w:ascii="Calibri" w:hAnsi="Calibri" w:cs="Calibri"/>
              </w:rPr>
              <w:t xml:space="preserve">Acceptance </w:t>
            </w:r>
            <w:r>
              <w:rPr>
                <w:rFonts w:ascii="Calibri" w:hAnsi="Calibri" w:cs="Calibri"/>
              </w:rPr>
              <w:t>c</w:t>
            </w:r>
            <w:r w:rsidRPr="00A12D32">
              <w:rPr>
                <w:rFonts w:ascii="Calibri" w:hAnsi="Calibri" w:cs="Calibri"/>
              </w:rPr>
              <w:t>riteria</w:t>
            </w:r>
          </w:p>
          <w:p w14:paraId="4C670892" w14:textId="02BDCD40" w:rsidR="00394846" w:rsidRPr="00A12D32" w:rsidRDefault="00394846" w:rsidP="00DF7D98">
            <w:pPr>
              <w:shd w:val="clear" w:color="auto" w:fill="FFFFFF"/>
              <w:jc w:val="left"/>
              <w:rPr>
                <w:rFonts w:ascii="Calibri" w:hAnsi="Calibri" w:cs="Calibri"/>
              </w:rPr>
            </w:pPr>
            <w:r>
              <w:rPr>
                <w:rFonts w:ascii="Calibri" w:hAnsi="Calibri" w:cs="Calibri"/>
              </w:rPr>
              <w:t xml:space="preserve"> </w:t>
            </w:r>
            <w:r w:rsidRPr="00A12D32">
              <w:rPr>
                <w:rFonts w:ascii="Calibri" w:hAnsi="Calibri" w:cs="Calibri"/>
              </w:rPr>
              <w:t>Given that the user has logged in successfully and pairs the glasses with the smartphone, the user should be able to calibrate the glasses to ensure accurate tracking and alignment of virtual content with the real environment</w:t>
            </w:r>
          </w:p>
        </w:tc>
      </w:tr>
    </w:tbl>
    <w:p w14:paraId="0A3FAFA4" w14:textId="77777777" w:rsidR="00394846" w:rsidRDefault="00394846"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31DE7465"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79AC260B" w14:textId="77777777" w:rsidR="00394846" w:rsidRDefault="00394846" w:rsidP="00DF7D98">
            <w:pPr>
              <w:pStyle w:val="TableParagraph"/>
              <w:spacing w:line="268" w:lineRule="exact"/>
              <w:ind w:left="0" w:firstLine="284"/>
            </w:pPr>
            <w:r>
              <w:t>User</w:t>
            </w:r>
            <w:r>
              <w:rPr>
                <w:spacing w:val="-1"/>
              </w:rPr>
              <w:t xml:space="preserve"> </w:t>
            </w:r>
            <w:r>
              <w:t>Story</w:t>
            </w:r>
          </w:p>
          <w:p w14:paraId="5C3C6A02" w14:textId="77777777" w:rsidR="00394846" w:rsidRDefault="00394846" w:rsidP="00DF7D98">
            <w:pPr>
              <w:pStyle w:val="TableParagraph"/>
              <w:spacing w:before="4"/>
              <w:ind w:left="0" w:firstLine="284"/>
              <w:rPr>
                <w:b/>
                <w:sz w:val="27"/>
              </w:rPr>
            </w:pPr>
          </w:p>
          <w:p w14:paraId="14BBABDE" w14:textId="77777777" w:rsidR="00394846" w:rsidRDefault="00394846" w:rsidP="00DF7D98">
            <w:pPr>
              <w:pStyle w:val="TableParagraph"/>
              <w:ind w:left="0" w:right="728" w:firstLine="284"/>
            </w:pPr>
            <w:r>
              <w:t>#2.3</w:t>
            </w:r>
          </w:p>
        </w:tc>
        <w:tc>
          <w:tcPr>
            <w:tcW w:w="2110" w:type="dxa"/>
            <w:tcBorders>
              <w:top w:val="single" w:sz="4" w:space="0" w:color="000000"/>
              <w:left w:val="single" w:sz="4" w:space="0" w:color="000000"/>
              <w:bottom w:val="single" w:sz="4" w:space="0" w:color="000000"/>
              <w:right w:val="single" w:sz="4" w:space="0" w:color="000000"/>
            </w:tcBorders>
          </w:tcPr>
          <w:p w14:paraId="7EBD0EA7" w14:textId="77777777" w:rsidR="00394846" w:rsidRDefault="00394846" w:rsidP="00DF7D98">
            <w:pPr>
              <w:pStyle w:val="TableParagraph"/>
              <w:spacing w:line="268" w:lineRule="exact"/>
              <w:ind w:left="0" w:firstLine="284"/>
            </w:pPr>
            <w:r>
              <w:t>Priority:</w:t>
            </w:r>
          </w:p>
          <w:p w14:paraId="35E826E9" w14:textId="77777777" w:rsidR="00394846" w:rsidRDefault="00394846" w:rsidP="00DF7D98">
            <w:pPr>
              <w:pStyle w:val="TableParagraph"/>
              <w:spacing w:before="4"/>
              <w:ind w:left="0" w:firstLine="284"/>
              <w:rPr>
                <w:b/>
                <w:sz w:val="27"/>
              </w:rPr>
            </w:pPr>
          </w:p>
          <w:p w14:paraId="2629976E"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4A3282F" w14:textId="77777777" w:rsidR="00394846" w:rsidRDefault="00394846" w:rsidP="00DF7D98">
            <w:pPr>
              <w:pStyle w:val="TableParagraph"/>
              <w:spacing w:line="268" w:lineRule="exact"/>
              <w:ind w:left="0" w:firstLine="284"/>
            </w:pPr>
            <w:r>
              <w:t>Complexity:</w:t>
            </w:r>
          </w:p>
          <w:p w14:paraId="22496905" w14:textId="77777777" w:rsidR="00394846" w:rsidRDefault="00394846" w:rsidP="00DF7D98">
            <w:pPr>
              <w:pStyle w:val="TableParagraph"/>
              <w:spacing w:before="4"/>
              <w:ind w:left="0" w:firstLine="284"/>
              <w:rPr>
                <w:b/>
                <w:sz w:val="27"/>
              </w:rPr>
            </w:pPr>
          </w:p>
          <w:p w14:paraId="754EA567" w14:textId="77777777" w:rsidR="00394846" w:rsidRDefault="00394846" w:rsidP="00DF7D98">
            <w:pPr>
              <w:pStyle w:val="TableParagraph"/>
              <w:ind w:left="0" w:firstLine="284"/>
            </w:pPr>
            <w:r>
              <w:t>8</w:t>
            </w:r>
          </w:p>
        </w:tc>
        <w:tc>
          <w:tcPr>
            <w:tcW w:w="2110" w:type="dxa"/>
            <w:tcBorders>
              <w:top w:val="single" w:sz="4" w:space="0" w:color="000000"/>
              <w:left w:val="single" w:sz="4" w:space="0" w:color="000000"/>
              <w:bottom w:val="single" w:sz="4" w:space="0" w:color="000000"/>
              <w:right w:val="single" w:sz="4" w:space="0" w:color="000000"/>
            </w:tcBorders>
          </w:tcPr>
          <w:p w14:paraId="652C5049" w14:textId="77777777" w:rsidR="00394846" w:rsidRDefault="00394846" w:rsidP="00DF7D98">
            <w:pPr>
              <w:pStyle w:val="TableParagraph"/>
              <w:spacing w:line="268" w:lineRule="exact"/>
              <w:ind w:left="0" w:firstLine="284"/>
            </w:pPr>
            <w:r>
              <w:t>Team:</w:t>
            </w:r>
          </w:p>
          <w:p w14:paraId="7010E1B3" w14:textId="77777777" w:rsidR="00394846" w:rsidRDefault="00394846" w:rsidP="00DF7D98">
            <w:pPr>
              <w:pStyle w:val="TableParagraph"/>
              <w:spacing w:before="4"/>
              <w:ind w:left="0" w:firstLine="284"/>
              <w:rPr>
                <w:b/>
                <w:sz w:val="27"/>
              </w:rPr>
            </w:pPr>
          </w:p>
          <w:p w14:paraId="52AF806B" w14:textId="77777777" w:rsidR="00394846" w:rsidRDefault="00394846" w:rsidP="00DF7D98">
            <w:pPr>
              <w:pStyle w:val="TableParagraph"/>
              <w:ind w:left="0" w:right="726" w:firstLine="284"/>
            </w:pPr>
            <w:r>
              <w:t>Dev</w:t>
            </w:r>
          </w:p>
        </w:tc>
      </w:tr>
      <w:tr w:rsidR="00394846" w14:paraId="2EA0AA5E"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090409F9" w14:textId="683F8448"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user</w:t>
            </w:r>
          </w:p>
          <w:p w14:paraId="7AFF4901" w14:textId="77777777" w:rsidR="00394846" w:rsidRPr="009D2031"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record critical repair</w:t>
            </w:r>
          </w:p>
        </w:tc>
      </w:tr>
      <w:tr w:rsidR="00394846" w14:paraId="73E4061C"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02709058" w14:textId="5BCCB21B"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 xml:space="preserve">Acceptance </w:t>
            </w:r>
            <w:r>
              <w:rPr>
                <w:rFonts w:ascii="Calibri" w:hAnsi="Calibri" w:cs="Calibri"/>
              </w:rPr>
              <w:t>c</w:t>
            </w:r>
            <w:r w:rsidRPr="009D2031">
              <w:rPr>
                <w:rFonts w:ascii="Calibri" w:hAnsi="Calibri" w:cs="Calibri"/>
              </w:rPr>
              <w:t>riteria</w:t>
            </w:r>
          </w:p>
          <w:p w14:paraId="42669161" w14:textId="27AEC704"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Given that the user logs in successfully and pairs the glasses with the smartphone, the user should be able to record critical repairs</w:t>
            </w:r>
          </w:p>
        </w:tc>
      </w:tr>
    </w:tbl>
    <w:p w14:paraId="50CA3704" w14:textId="77777777" w:rsidR="00394846" w:rsidRDefault="00394846"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270364A1"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706094B8" w14:textId="77777777" w:rsidR="00394846" w:rsidRDefault="00394846" w:rsidP="00DF7D98">
            <w:pPr>
              <w:pStyle w:val="TableParagraph"/>
              <w:spacing w:line="268" w:lineRule="exact"/>
              <w:ind w:left="0" w:firstLine="284"/>
            </w:pPr>
            <w:r>
              <w:t>User</w:t>
            </w:r>
            <w:r>
              <w:rPr>
                <w:spacing w:val="-1"/>
              </w:rPr>
              <w:t xml:space="preserve"> </w:t>
            </w:r>
            <w:r>
              <w:t>Story</w:t>
            </w:r>
          </w:p>
          <w:p w14:paraId="443639C0" w14:textId="77777777" w:rsidR="00394846" w:rsidRDefault="00394846" w:rsidP="00DF7D98">
            <w:pPr>
              <w:pStyle w:val="TableParagraph"/>
              <w:spacing w:before="4"/>
              <w:ind w:left="0" w:firstLine="284"/>
              <w:rPr>
                <w:b/>
                <w:sz w:val="27"/>
              </w:rPr>
            </w:pPr>
          </w:p>
          <w:p w14:paraId="6F524B98" w14:textId="77777777" w:rsidR="00394846" w:rsidRDefault="00394846" w:rsidP="00DF7D98">
            <w:pPr>
              <w:pStyle w:val="TableParagraph"/>
              <w:ind w:left="0" w:right="728" w:firstLine="284"/>
            </w:pPr>
            <w:r>
              <w:t>#2.4</w:t>
            </w:r>
          </w:p>
        </w:tc>
        <w:tc>
          <w:tcPr>
            <w:tcW w:w="2110" w:type="dxa"/>
            <w:tcBorders>
              <w:top w:val="single" w:sz="4" w:space="0" w:color="000000"/>
              <w:left w:val="single" w:sz="4" w:space="0" w:color="000000"/>
              <w:bottom w:val="single" w:sz="4" w:space="0" w:color="000000"/>
              <w:right w:val="single" w:sz="4" w:space="0" w:color="000000"/>
            </w:tcBorders>
          </w:tcPr>
          <w:p w14:paraId="432B060C" w14:textId="77777777" w:rsidR="00394846" w:rsidRDefault="00394846" w:rsidP="00DF7D98">
            <w:pPr>
              <w:pStyle w:val="TableParagraph"/>
              <w:spacing w:line="268" w:lineRule="exact"/>
              <w:ind w:left="0" w:firstLine="284"/>
            </w:pPr>
            <w:r>
              <w:t>Priority:</w:t>
            </w:r>
          </w:p>
          <w:p w14:paraId="6493CFB3" w14:textId="77777777" w:rsidR="00394846" w:rsidRDefault="00394846" w:rsidP="00DF7D98">
            <w:pPr>
              <w:pStyle w:val="TableParagraph"/>
              <w:spacing w:before="4"/>
              <w:ind w:left="0" w:firstLine="284"/>
              <w:rPr>
                <w:b/>
                <w:sz w:val="27"/>
              </w:rPr>
            </w:pPr>
          </w:p>
          <w:p w14:paraId="159401F6"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6A1BFE7A" w14:textId="77777777" w:rsidR="00394846" w:rsidRDefault="00394846" w:rsidP="00DF7D98">
            <w:pPr>
              <w:pStyle w:val="TableParagraph"/>
              <w:spacing w:line="268" w:lineRule="exact"/>
              <w:ind w:left="0" w:firstLine="284"/>
            </w:pPr>
            <w:r>
              <w:t>Complexity:</w:t>
            </w:r>
          </w:p>
          <w:p w14:paraId="4EFE6C6E" w14:textId="77777777" w:rsidR="00394846" w:rsidRDefault="00394846" w:rsidP="00DF7D98">
            <w:pPr>
              <w:pStyle w:val="TableParagraph"/>
              <w:spacing w:before="4"/>
              <w:ind w:left="0" w:firstLine="284"/>
              <w:rPr>
                <w:b/>
                <w:sz w:val="27"/>
              </w:rPr>
            </w:pPr>
          </w:p>
          <w:p w14:paraId="11929733" w14:textId="77777777" w:rsidR="00394846" w:rsidRDefault="00394846" w:rsidP="00DF7D98">
            <w:pPr>
              <w:pStyle w:val="TableParagraph"/>
              <w:ind w:left="0" w:firstLine="284"/>
            </w:pPr>
            <w:r>
              <w:t>5</w:t>
            </w:r>
          </w:p>
        </w:tc>
        <w:tc>
          <w:tcPr>
            <w:tcW w:w="2110" w:type="dxa"/>
            <w:tcBorders>
              <w:top w:val="single" w:sz="4" w:space="0" w:color="000000"/>
              <w:left w:val="single" w:sz="4" w:space="0" w:color="000000"/>
              <w:bottom w:val="single" w:sz="4" w:space="0" w:color="000000"/>
              <w:right w:val="single" w:sz="4" w:space="0" w:color="000000"/>
            </w:tcBorders>
          </w:tcPr>
          <w:p w14:paraId="3FBF2DD5" w14:textId="77777777" w:rsidR="00394846" w:rsidRDefault="00394846" w:rsidP="00DF7D98">
            <w:pPr>
              <w:pStyle w:val="TableParagraph"/>
              <w:spacing w:line="268" w:lineRule="exact"/>
              <w:ind w:left="0" w:firstLine="284"/>
            </w:pPr>
            <w:r>
              <w:t>Team:</w:t>
            </w:r>
          </w:p>
          <w:p w14:paraId="244E27F6" w14:textId="77777777" w:rsidR="00394846" w:rsidRDefault="00394846" w:rsidP="00DF7D98">
            <w:pPr>
              <w:pStyle w:val="TableParagraph"/>
              <w:spacing w:before="4"/>
              <w:ind w:left="0" w:firstLine="284"/>
              <w:rPr>
                <w:b/>
                <w:sz w:val="27"/>
              </w:rPr>
            </w:pPr>
          </w:p>
          <w:p w14:paraId="655FCB34" w14:textId="77777777" w:rsidR="00394846" w:rsidRDefault="00394846" w:rsidP="00DF7D98">
            <w:pPr>
              <w:pStyle w:val="TableParagraph"/>
              <w:ind w:left="0" w:right="726" w:firstLine="284"/>
            </w:pPr>
            <w:r>
              <w:t>Dev</w:t>
            </w:r>
          </w:p>
        </w:tc>
      </w:tr>
      <w:tr w:rsidR="00394846" w14:paraId="03A30FCC"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32F0E063" w14:textId="10192D1E"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lastRenderedPageBreak/>
              <w:t xml:space="preserve"> </w:t>
            </w:r>
            <w:r w:rsidRPr="00302153">
              <w:rPr>
                <w:rFonts w:ascii="Calibri" w:hAnsi="Calibri" w:cs="Calibri"/>
              </w:rPr>
              <w:t xml:space="preserve">As a </w:t>
            </w:r>
            <w:r>
              <w:rPr>
                <w:rFonts w:ascii="Calibri" w:hAnsi="Calibri" w:cs="Calibri"/>
              </w:rPr>
              <w:t>user</w:t>
            </w:r>
          </w:p>
          <w:p w14:paraId="5DDD08AF" w14:textId="77777777" w:rsidR="00394846" w:rsidRPr="009D2031"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provide updated feature</w:t>
            </w:r>
          </w:p>
        </w:tc>
      </w:tr>
      <w:tr w:rsidR="00394846" w14:paraId="2493A4C4"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554FB75C" w14:textId="0645BA57"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 xml:space="preserve">Acceptance </w:t>
            </w:r>
            <w:r>
              <w:rPr>
                <w:rFonts w:ascii="Calibri" w:hAnsi="Calibri" w:cs="Calibri"/>
              </w:rPr>
              <w:t>c</w:t>
            </w:r>
            <w:r w:rsidRPr="009D2031">
              <w:rPr>
                <w:rFonts w:ascii="Calibri" w:hAnsi="Calibri" w:cs="Calibri"/>
              </w:rPr>
              <w:t>riteria</w:t>
            </w:r>
          </w:p>
          <w:p w14:paraId="48B00A9A" w14:textId="20E9ABB7"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Given that the user logs in successfully and pairs the glasses with the smartphone, the user should be able to get system updates</w:t>
            </w:r>
          </w:p>
        </w:tc>
      </w:tr>
    </w:tbl>
    <w:p w14:paraId="5F5A0A37" w14:textId="77777777" w:rsidR="00394846" w:rsidRDefault="00394846"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0BF6C5F8"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36CE4ABB" w14:textId="77777777" w:rsidR="00394846" w:rsidRDefault="00394846" w:rsidP="00DF7D98">
            <w:pPr>
              <w:pStyle w:val="TableParagraph"/>
              <w:spacing w:line="268" w:lineRule="exact"/>
              <w:ind w:left="0" w:firstLine="284"/>
            </w:pPr>
            <w:r>
              <w:t>User</w:t>
            </w:r>
            <w:r>
              <w:rPr>
                <w:spacing w:val="-1"/>
              </w:rPr>
              <w:t xml:space="preserve"> </w:t>
            </w:r>
            <w:r>
              <w:t>Story</w:t>
            </w:r>
          </w:p>
          <w:p w14:paraId="2315C72B" w14:textId="77777777" w:rsidR="00394846" w:rsidRDefault="00394846" w:rsidP="00DF7D98">
            <w:pPr>
              <w:pStyle w:val="TableParagraph"/>
              <w:spacing w:before="4"/>
              <w:ind w:left="0" w:firstLine="284"/>
              <w:rPr>
                <w:b/>
                <w:sz w:val="27"/>
              </w:rPr>
            </w:pPr>
          </w:p>
          <w:p w14:paraId="1586914B" w14:textId="77777777" w:rsidR="00394846" w:rsidRDefault="00394846" w:rsidP="00DF7D98">
            <w:pPr>
              <w:pStyle w:val="TableParagraph"/>
              <w:ind w:left="0" w:right="728" w:firstLine="284"/>
            </w:pPr>
            <w:r>
              <w:t>#2.5</w:t>
            </w:r>
          </w:p>
        </w:tc>
        <w:tc>
          <w:tcPr>
            <w:tcW w:w="2110" w:type="dxa"/>
            <w:tcBorders>
              <w:top w:val="single" w:sz="4" w:space="0" w:color="000000"/>
              <w:left w:val="single" w:sz="4" w:space="0" w:color="000000"/>
              <w:bottom w:val="single" w:sz="4" w:space="0" w:color="000000"/>
              <w:right w:val="single" w:sz="4" w:space="0" w:color="000000"/>
            </w:tcBorders>
          </w:tcPr>
          <w:p w14:paraId="6680A776" w14:textId="77777777" w:rsidR="00394846" w:rsidRDefault="00394846" w:rsidP="00DF7D98">
            <w:pPr>
              <w:pStyle w:val="TableParagraph"/>
              <w:spacing w:line="268" w:lineRule="exact"/>
              <w:ind w:left="0" w:firstLine="284"/>
            </w:pPr>
            <w:r>
              <w:t>Priority:</w:t>
            </w:r>
          </w:p>
          <w:p w14:paraId="70A54310" w14:textId="77777777" w:rsidR="00394846" w:rsidRDefault="00394846" w:rsidP="00DF7D98">
            <w:pPr>
              <w:pStyle w:val="TableParagraph"/>
              <w:spacing w:before="4"/>
              <w:ind w:left="0" w:firstLine="284"/>
              <w:rPr>
                <w:b/>
                <w:sz w:val="27"/>
              </w:rPr>
            </w:pPr>
          </w:p>
          <w:p w14:paraId="0F0ABDEB"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A2492A6" w14:textId="77777777" w:rsidR="00394846" w:rsidRDefault="00394846" w:rsidP="00DF7D98">
            <w:pPr>
              <w:pStyle w:val="TableParagraph"/>
              <w:spacing w:line="268" w:lineRule="exact"/>
              <w:ind w:left="0" w:firstLine="284"/>
            </w:pPr>
            <w:r>
              <w:t>Complexity:</w:t>
            </w:r>
          </w:p>
          <w:p w14:paraId="581ABF92" w14:textId="77777777" w:rsidR="00394846" w:rsidRDefault="00394846" w:rsidP="00DF7D98">
            <w:pPr>
              <w:pStyle w:val="TableParagraph"/>
              <w:spacing w:before="4"/>
              <w:ind w:left="0" w:firstLine="284"/>
              <w:rPr>
                <w:b/>
                <w:sz w:val="27"/>
              </w:rPr>
            </w:pPr>
          </w:p>
          <w:p w14:paraId="15343901" w14:textId="77777777" w:rsidR="00394846" w:rsidRDefault="00394846"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0F7BA399" w14:textId="77777777" w:rsidR="00394846" w:rsidRDefault="00394846" w:rsidP="00DF7D98">
            <w:pPr>
              <w:pStyle w:val="TableParagraph"/>
              <w:spacing w:line="268" w:lineRule="exact"/>
              <w:ind w:left="0" w:firstLine="284"/>
            </w:pPr>
            <w:r>
              <w:t>Team:</w:t>
            </w:r>
          </w:p>
          <w:p w14:paraId="153FDBF5" w14:textId="77777777" w:rsidR="00394846" w:rsidRDefault="00394846" w:rsidP="00DF7D98">
            <w:pPr>
              <w:pStyle w:val="TableParagraph"/>
              <w:spacing w:before="4"/>
              <w:ind w:left="0" w:firstLine="284"/>
              <w:rPr>
                <w:b/>
                <w:sz w:val="27"/>
              </w:rPr>
            </w:pPr>
          </w:p>
          <w:p w14:paraId="4DE60265" w14:textId="77777777" w:rsidR="00394846" w:rsidRDefault="00394846" w:rsidP="00DF7D98">
            <w:pPr>
              <w:pStyle w:val="TableParagraph"/>
              <w:ind w:left="0" w:right="726" w:firstLine="284"/>
            </w:pPr>
            <w:r>
              <w:t>Dev</w:t>
            </w:r>
          </w:p>
        </w:tc>
      </w:tr>
      <w:tr w:rsidR="00394846" w14:paraId="529D59E4"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736D7B21" w14:textId="3465DF4F"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user</w:t>
            </w:r>
          </w:p>
          <w:p w14:paraId="4A199607" w14:textId="77777777" w:rsidR="00394846" w:rsidRPr="009D2031"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communicate with the system in case I need any information</w:t>
            </w:r>
          </w:p>
        </w:tc>
      </w:tr>
      <w:tr w:rsidR="00394846" w14:paraId="61BFAEB8"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720CF20" w14:textId="2267B3F0"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 xml:space="preserve">Acceptance </w:t>
            </w:r>
            <w:r>
              <w:rPr>
                <w:rFonts w:ascii="Calibri" w:hAnsi="Calibri" w:cs="Calibri"/>
              </w:rPr>
              <w:t>c</w:t>
            </w:r>
            <w:r w:rsidRPr="009D2031">
              <w:rPr>
                <w:rFonts w:ascii="Calibri" w:hAnsi="Calibri" w:cs="Calibri"/>
              </w:rPr>
              <w:t>riteria</w:t>
            </w:r>
          </w:p>
          <w:p w14:paraId="3383C8EB" w14:textId="59333E47" w:rsidR="00394846" w:rsidRPr="009D2031" w:rsidRDefault="00394846" w:rsidP="00DF7D98">
            <w:pPr>
              <w:shd w:val="clear" w:color="auto" w:fill="FFFFFF"/>
              <w:jc w:val="left"/>
              <w:rPr>
                <w:rFonts w:ascii="Calibri" w:hAnsi="Calibri" w:cs="Calibri"/>
              </w:rPr>
            </w:pPr>
            <w:r>
              <w:rPr>
                <w:rFonts w:ascii="Calibri" w:hAnsi="Calibri" w:cs="Calibri"/>
              </w:rPr>
              <w:t xml:space="preserve"> </w:t>
            </w:r>
            <w:r w:rsidRPr="009D2031">
              <w:rPr>
                <w:rFonts w:ascii="Calibri" w:hAnsi="Calibri" w:cs="Calibri"/>
              </w:rPr>
              <w:t xml:space="preserve">Given that the user logs in successfully and pairs the glasses with the smartphone </w:t>
            </w:r>
            <w:proofErr w:type="gramStart"/>
            <w:r w:rsidRPr="009D2031">
              <w:rPr>
                <w:rFonts w:ascii="Calibri" w:hAnsi="Calibri" w:cs="Calibri"/>
              </w:rPr>
              <w:t>and also</w:t>
            </w:r>
            <w:proofErr w:type="gramEnd"/>
            <w:r w:rsidRPr="009D2031">
              <w:rPr>
                <w:rFonts w:ascii="Calibri" w:hAnsi="Calibri" w:cs="Calibri"/>
              </w:rPr>
              <w:t xml:space="preserve"> the large language model is implemented, the user will be able to communicate with the system</w:t>
            </w:r>
          </w:p>
        </w:tc>
      </w:tr>
    </w:tbl>
    <w:p w14:paraId="06878BCF" w14:textId="77777777" w:rsidR="00394846" w:rsidRDefault="00394846"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2235232E"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5CBD01A1" w14:textId="77777777" w:rsidR="00394846" w:rsidRDefault="00394846" w:rsidP="00DF7D98">
            <w:pPr>
              <w:pStyle w:val="TableParagraph"/>
              <w:spacing w:line="268" w:lineRule="exact"/>
              <w:ind w:left="0" w:firstLine="284"/>
            </w:pPr>
            <w:r>
              <w:t>User</w:t>
            </w:r>
            <w:r>
              <w:rPr>
                <w:spacing w:val="-1"/>
              </w:rPr>
              <w:t xml:space="preserve"> </w:t>
            </w:r>
            <w:r>
              <w:t>Story</w:t>
            </w:r>
          </w:p>
          <w:p w14:paraId="59F456BA" w14:textId="77777777" w:rsidR="00394846" w:rsidRDefault="00394846" w:rsidP="00DF7D98">
            <w:pPr>
              <w:pStyle w:val="TableParagraph"/>
              <w:spacing w:before="4"/>
              <w:ind w:left="0" w:firstLine="284"/>
              <w:rPr>
                <w:b/>
                <w:sz w:val="27"/>
              </w:rPr>
            </w:pPr>
          </w:p>
          <w:p w14:paraId="0DB0043A" w14:textId="77777777" w:rsidR="00394846" w:rsidRDefault="00394846" w:rsidP="00DF7D98">
            <w:pPr>
              <w:pStyle w:val="TableParagraph"/>
              <w:ind w:left="0" w:right="728" w:firstLine="284"/>
            </w:pPr>
            <w:r>
              <w:t>#2.6</w:t>
            </w:r>
          </w:p>
        </w:tc>
        <w:tc>
          <w:tcPr>
            <w:tcW w:w="2110" w:type="dxa"/>
            <w:tcBorders>
              <w:top w:val="single" w:sz="4" w:space="0" w:color="000000"/>
              <w:left w:val="single" w:sz="4" w:space="0" w:color="000000"/>
              <w:bottom w:val="single" w:sz="4" w:space="0" w:color="000000"/>
              <w:right w:val="single" w:sz="4" w:space="0" w:color="000000"/>
            </w:tcBorders>
          </w:tcPr>
          <w:p w14:paraId="349ED2B4" w14:textId="77777777" w:rsidR="00394846" w:rsidRDefault="00394846" w:rsidP="00DF7D98">
            <w:pPr>
              <w:pStyle w:val="TableParagraph"/>
              <w:spacing w:line="268" w:lineRule="exact"/>
              <w:ind w:left="0" w:firstLine="284"/>
            </w:pPr>
            <w:r>
              <w:t>Priority:</w:t>
            </w:r>
          </w:p>
          <w:p w14:paraId="4C060E9E" w14:textId="77777777" w:rsidR="00394846" w:rsidRDefault="00394846" w:rsidP="00DF7D98">
            <w:pPr>
              <w:pStyle w:val="TableParagraph"/>
              <w:spacing w:before="4"/>
              <w:ind w:left="0" w:firstLine="284"/>
              <w:rPr>
                <w:b/>
                <w:sz w:val="27"/>
              </w:rPr>
            </w:pPr>
          </w:p>
          <w:p w14:paraId="1F6BAB54"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00986686" w14:textId="77777777" w:rsidR="00394846" w:rsidRDefault="00394846" w:rsidP="00DF7D98">
            <w:pPr>
              <w:pStyle w:val="TableParagraph"/>
              <w:spacing w:line="268" w:lineRule="exact"/>
              <w:ind w:left="0" w:firstLine="284"/>
            </w:pPr>
            <w:r>
              <w:t>Complexity:</w:t>
            </w:r>
          </w:p>
          <w:p w14:paraId="71A1CE36" w14:textId="77777777" w:rsidR="00394846" w:rsidRDefault="00394846" w:rsidP="00DF7D98">
            <w:pPr>
              <w:pStyle w:val="TableParagraph"/>
              <w:spacing w:before="4"/>
              <w:ind w:left="0" w:firstLine="284"/>
              <w:rPr>
                <w:b/>
                <w:sz w:val="27"/>
              </w:rPr>
            </w:pPr>
          </w:p>
          <w:p w14:paraId="6770DBE9" w14:textId="77777777" w:rsidR="00394846" w:rsidRDefault="00394846"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6FB16D68" w14:textId="77777777" w:rsidR="00394846" w:rsidRDefault="00394846" w:rsidP="00DF7D98">
            <w:pPr>
              <w:pStyle w:val="TableParagraph"/>
              <w:spacing w:line="268" w:lineRule="exact"/>
              <w:ind w:left="0" w:firstLine="284"/>
            </w:pPr>
            <w:r>
              <w:t>Team:</w:t>
            </w:r>
          </w:p>
          <w:p w14:paraId="04BF20FA" w14:textId="77777777" w:rsidR="00394846" w:rsidRDefault="00394846" w:rsidP="00DF7D98">
            <w:pPr>
              <w:pStyle w:val="TableParagraph"/>
              <w:spacing w:before="4"/>
              <w:ind w:left="0" w:firstLine="284"/>
              <w:rPr>
                <w:b/>
                <w:sz w:val="27"/>
              </w:rPr>
            </w:pPr>
          </w:p>
          <w:p w14:paraId="3360C367" w14:textId="77777777" w:rsidR="00394846" w:rsidRDefault="00394846" w:rsidP="00DF7D98">
            <w:pPr>
              <w:pStyle w:val="TableParagraph"/>
              <w:ind w:left="0" w:right="726" w:firstLine="284"/>
            </w:pPr>
            <w:r>
              <w:t>Dev</w:t>
            </w:r>
          </w:p>
        </w:tc>
      </w:tr>
      <w:tr w:rsidR="00394846" w14:paraId="496F01F9"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1253BC6F" w14:textId="0971417E"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user</w:t>
            </w:r>
          </w:p>
          <w:p w14:paraId="3170A4CC" w14:textId="77777777" w:rsidR="00394846" w:rsidRPr="009D2031"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provide technical support</w:t>
            </w:r>
          </w:p>
        </w:tc>
      </w:tr>
      <w:tr w:rsidR="00394846" w14:paraId="2A086B72"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60AFD0D2" w14:textId="77777777" w:rsidR="00394846" w:rsidRDefault="00394846" w:rsidP="00394846">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1342BC">
              <w:rPr>
                <w:rFonts w:ascii="Calibri" w:hAnsi="Calibri" w:cs="Calibri"/>
              </w:rPr>
              <w:t xml:space="preserve">Acceptance </w:t>
            </w:r>
            <w:r>
              <w:rPr>
                <w:rFonts w:ascii="Calibri" w:hAnsi="Calibri" w:cs="Calibri"/>
              </w:rPr>
              <w:t>c</w:t>
            </w:r>
            <w:r w:rsidRPr="001342BC">
              <w:rPr>
                <w:rFonts w:ascii="Calibri" w:hAnsi="Calibri" w:cs="Calibri"/>
              </w:rPr>
              <w:t>riteria</w:t>
            </w:r>
          </w:p>
          <w:p w14:paraId="2FC4C00C" w14:textId="67DE92BA" w:rsidR="00394846" w:rsidRPr="001342BC" w:rsidRDefault="00394846" w:rsidP="00394846">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lastRenderedPageBreak/>
              <w:t xml:space="preserve"> Given that </w:t>
            </w:r>
            <w:r w:rsidRPr="001342BC">
              <w:rPr>
                <w:rFonts w:ascii="Calibri" w:hAnsi="Calibri" w:cs="Calibri"/>
              </w:rPr>
              <w:t xml:space="preserve">the user logs in successfully and needs any technical </w:t>
            </w:r>
            <w:r>
              <w:rPr>
                <w:rFonts w:ascii="Calibri" w:hAnsi="Calibri" w:cs="Calibri"/>
              </w:rPr>
              <w:t>help</w:t>
            </w:r>
            <w:r w:rsidRPr="001342BC">
              <w:rPr>
                <w:rFonts w:ascii="Calibri" w:hAnsi="Calibri" w:cs="Calibri"/>
              </w:rPr>
              <w:t>, technical support could be provided</w:t>
            </w:r>
          </w:p>
        </w:tc>
      </w:tr>
    </w:tbl>
    <w:p w14:paraId="6736586B" w14:textId="77777777" w:rsidR="00394846" w:rsidRDefault="00394846" w:rsidP="004C10B5"/>
    <w:tbl>
      <w:tblPr>
        <w:tblW w:w="8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0"/>
        <w:gridCol w:w="2110"/>
        <w:gridCol w:w="2108"/>
        <w:gridCol w:w="2110"/>
      </w:tblGrid>
      <w:tr w:rsidR="00394846" w14:paraId="14B024E7" w14:textId="77777777" w:rsidTr="00DF7D98">
        <w:trPr>
          <w:trHeight w:val="1207"/>
          <w:jc w:val="center"/>
        </w:trPr>
        <w:tc>
          <w:tcPr>
            <w:tcW w:w="2110" w:type="dxa"/>
            <w:tcBorders>
              <w:top w:val="single" w:sz="4" w:space="0" w:color="000000"/>
              <w:left w:val="single" w:sz="4" w:space="0" w:color="000000"/>
              <w:bottom w:val="single" w:sz="4" w:space="0" w:color="000000"/>
              <w:right w:val="single" w:sz="4" w:space="0" w:color="000000"/>
            </w:tcBorders>
          </w:tcPr>
          <w:p w14:paraId="6A78D124" w14:textId="77777777" w:rsidR="00394846" w:rsidRDefault="00394846" w:rsidP="00DF7D98">
            <w:pPr>
              <w:pStyle w:val="TableParagraph"/>
              <w:spacing w:line="268" w:lineRule="exact"/>
              <w:ind w:left="0" w:firstLine="284"/>
            </w:pPr>
            <w:r>
              <w:t>User</w:t>
            </w:r>
            <w:r>
              <w:rPr>
                <w:spacing w:val="-1"/>
              </w:rPr>
              <w:t xml:space="preserve"> </w:t>
            </w:r>
            <w:r>
              <w:t>Story</w:t>
            </w:r>
          </w:p>
          <w:p w14:paraId="37FC46BE" w14:textId="77777777" w:rsidR="00394846" w:rsidRDefault="00394846" w:rsidP="00DF7D98">
            <w:pPr>
              <w:pStyle w:val="TableParagraph"/>
              <w:spacing w:before="4"/>
              <w:ind w:left="0" w:firstLine="284"/>
              <w:rPr>
                <w:b/>
                <w:sz w:val="27"/>
              </w:rPr>
            </w:pPr>
          </w:p>
          <w:p w14:paraId="6432B9BE" w14:textId="77777777" w:rsidR="00394846" w:rsidRDefault="00394846" w:rsidP="00DF7D98">
            <w:pPr>
              <w:pStyle w:val="TableParagraph"/>
              <w:ind w:left="0" w:right="728" w:firstLine="284"/>
            </w:pPr>
            <w:r>
              <w:t>#2.7</w:t>
            </w:r>
          </w:p>
        </w:tc>
        <w:tc>
          <w:tcPr>
            <w:tcW w:w="2110" w:type="dxa"/>
            <w:tcBorders>
              <w:top w:val="single" w:sz="4" w:space="0" w:color="000000"/>
              <w:left w:val="single" w:sz="4" w:space="0" w:color="000000"/>
              <w:bottom w:val="single" w:sz="4" w:space="0" w:color="000000"/>
              <w:right w:val="single" w:sz="4" w:space="0" w:color="000000"/>
            </w:tcBorders>
          </w:tcPr>
          <w:p w14:paraId="090C9C3F" w14:textId="77777777" w:rsidR="00394846" w:rsidRDefault="00394846" w:rsidP="00DF7D98">
            <w:pPr>
              <w:pStyle w:val="TableParagraph"/>
              <w:spacing w:line="268" w:lineRule="exact"/>
              <w:ind w:left="0" w:firstLine="284"/>
            </w:pPr>
            <w:r>
              <w:t>Priority:</w:t>
            </w:r>
          </w:p>
          <w:p w14:paraId="43D2D7C8" w14:textId="77777777" w:rsidR="00394846" w:rsidRDefault="00394846" w:rsidP="00DF7D98">
            <w:pPr>
              <w:pStyle w:val="TableParagraph"/>
              <w:spacing w:before="4"/>
              <w:ind w:left="0" w:firstLine="284"/>
              <w:rPr>
                <w:b/>
                <w:sz w:val="27"/>
              </w:rPr>
            </w:pPr>
          </w:p>
          <w:p w14:paraId="0AACE4A8" w14:textId="77777777" w:rsidR="00394846" w:rsidRDefault="00394846" w:rsidP="00DF7D98">
            <w:pPr>
              <w:pStyle w:val="TableParagraph"/>
              <w:ind w:left="0" w:firstLine="284"/>
            </w:pPr>
            <w:r>
              <w:t>Must</w:t>
            </w:r>
            <w:r>
              <w:rPr>
                <w:spacing w:val="-2"/>
              </w:rPr>
              <w:t xml:space="preserve"> </w:t>
            </w:r>
            <w:r>
              <w:t>/high</w:t>
            </w:r>
          </w:p>
        </w:tc>
        <w:tc>
          <w:tcPr>
            <w:tcW w:w="2108" w:type="dxa"/>
            <w:tcBorders>
              <w:top w:val="single" w:sz="4" w:space="0" w:color="000000"/>
              <w:left w:val="single" w:sz="4" w:space="0" w:color="000000"/>
              <w:bottom w:val="single" w:sz="4" w:space="0" w:color="000000"/>
              <w:right w:val="single" w:sz="4" w:space="0" w:color="000000"/>
            </w:tcBorders>
          </w:tcPr>
          <w:p w14:paraId="25CCC212" w14:textId="77777777" w:rsidR="00394846" w:rsidRDefault="00394846" w:rsidP="00DF7D98">
            <w:pPr>
              <w:pStyle w:val="TableParagraph"/>
              <w:spacing w:line="268" w:lineRule="exact"/>
              <w:ind w:left="0" w:firstLine="284"/>
            </w:pPr>
            <w:r>
              <w:t>Complexity:</w:t>
            </w:r>
          </w:p>
          <w:p w14:paraId="3B3DF97E" w14:textId="77777777" w:rsidR="00394846" w:rsidRDefault="00394846" w:rsidP="00DF7D98">
            <w:pPr>
              <w:pStyle w:val="TableParagraph"/>
              <w:spacing w:before="4"/>
              <w:ind w:left="0" w:firstLine="284"/>
              <w:rPr>
                <w:b/>
                <w:sz w:val="27"/>
              </w:rPr>
            </w:pPr>
          </w:p>
          <w:p w14:paraId="53991F27" w14:textId="77777777" w:rsidR="00394846" w:rsidRDefault="00394846" w:rsidP="00DF7D98">
            <w:pPr>
              <w:pStyle w:val="TableParagraph"/>
              <w:ind w:left="0" w:firstLine="284"/>
            </w:pPr>
            <w:r>
              <w:t>13</w:t>
            </w:r>
          </w:p>
        </w:tc>
        <w:tc>
          <w:tcPr>
            <w:tcW w:w="2110" w:type="dxa"/>
            <w:tcBorders>
              <w:top w:val="single" w:sz="4" w:space="0" w:color="000000"/>
              <w:left w:val="single" w:sz="4" w:space="0" w:color="000000"/>
              <w:bottom w:val="single" w:sz="4" w:space="0" w:color="000000"/>
              <w:right w:val="single" w:sz="4" w:space="0" w:color="000000"/>
            </w:tcBorders>
          </w:tcPr>
          <w:p w14:paraId="344D06D7" w14:textId="77777777" w:rsidR="00394846" w:rsidRDefault="00394846" w:rsidP="00DF7D98">
            <w:pPr>
              <w:pStyle w:val="TableParagraph"/>
              <w:spacing w:line="268" w:lineRule="exact"/>
              <w:ind w:left="0" w:firstLine="284"/>
            </w:pPr>
            <w:r>
              <w:t>Team:</w:t>
            </w:r>
          </w:p>
          <w:p w14:paraId="0A0C409F" w14:textId="77777777" w:rsidR="00394846" w:rsidRDefault="00394846" w:rsidP="00DF7D98">
            <w:pPr>
              <w:pStyle w:val="TableParagraph"/>
              <w:spacing w:before="4"/>
              <w:ind w:left="0" w:firstLine="284"/>
              <w:rPr>
                <w:b/>
                <w:sz w:val="27"/>
              </w:rPr>
            </w:pPr>
          </w:p>
          <w:p w14:paraId="1317D76D" w14:textId="77777777" w:rsidR="00394846" w:rsidRDefault="00394846" w:rsidP="00DF7D98">
            <w:pPr>
              <w:pStyle w:val="TableParagraph"/>
              <w:ind w:left="0" w:right="726" w:firstLine="284"/>
            </w:pPr>
            <w:r>
              <w:t>Dev</w:t>
            </w:r>
          </w:p>
        </w:tc>
      </w:tr>
      <w:tr w:rsidR="00394846" w14:paraId="7F6EA844"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24F67397" w14:textId="73FC9C0E" w:rsidR="00394846"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302153">
              <w:rPr>
                <w:rFonts w:ascii="Calibri" w:hAnsi="Calibri" w:cs="Calibri"/>
              </w:rPr>
              <w:t xml:space="preserve">As a </w:t>
            </w:r>
            <w:r>
              <w:rPr>
                <w:rFonts w:ascii="Calibri" w:hAnsi="Calibri" w:cs="Calibri"/>
              </w:rPr>
              <w:t>developer</w:t>
            </w:r>
          </w:p>
          <w:p w14:paraId="1DBD3A34" w14:textId="77777777" w:rsidR="00394846" w:rsidRPr="009D2031"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I should be able to test the entire application</w:t>
            </w:r>
          </w:p>
        </w:tc>
      </w:tr>
      <w:tr w:rsidR="00394846" w14:paraId="415A5363" w14:textId="77777777" w:rsidTr="00DF7D98">
        <w:trPr>
          <w:trHeight w:val="1204"/>
          <w:jc w:val="center"/>
        </w:trPr>
        <w:tc>
          <w:tcPr>
            <w:tcW w:w="8438" w:type="dxa"/>
            <w:gridSpan w:val="4"/>
            <w:tcBorders>
              <w:top w:val="single" w:sz="4" w:space="0" w:color="000000"/>
              <w:left w:val="single" w:sz="4" w:space="0" w:color="000000"/>
              <w:bottom w:val="single" w:sz="4" w:space="0" w:color="000000"/>
              <w:right w:val="single" w:sz="4" w:space="0" w:color="000000"/>
            </w:tcBorders>
          </w:tcPr>
          <w:p w14:paraId="7A193FDF" w14:textId="2AA03842" w:rsidR="00394846" w:rsidRPr="001342BC"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w:t>
            </w:r>
            <w:r w:rsidRPr="001342BC">
              <w:rPr>
                <w:rFonts w:ascii="Calibri" w:hAnsi="Calibri" w:cs="Calibri"/>
              </w:rPr>
              <w:t xml:space="preserve">Acceptance </w:t>
            </w:r>
            <w:r>
              <w:rPr>
                <w:rFonts w:ascii="Calibri" w:hAnsi="Calibri" w:cs="Calibri"/>
              </w:rPr>
              <w:t>c</w:t>
            </w:r>
            <w:r w:rsidRPr="001342BC">
              <w:rPr>
                <w:rFonts w:ascii="Calibri" w:hAnsi="Calibri" w:cs="Calibri"/>
              </w:rPr>
              <w:t>riteria</w:t>
            </w:r>
          </w:p>
          <w:p w14:paraId="6120C60A" w14:textId="6796F826" w:rsidR="00394846" w:rsidRPr="001342BC" w:rsidRDefault="00394846" w:rsidP="00DF7D98">
            <w:pPr>
              <w:pBdr>
                <w:top w:val="single" w:sz="2" w:space="0" w:color="E3E3E3"/>
                <w:left w:val="single" w:sz="2" w:space="5" w:color="E3E3E3"/>
                <w:bottom w:val="single" w:sz="2" w:space="0" w:color="E3E3E3"/>
                <w:right w:val="single" w:sz="2" w:space="0" w:color="E3E3E3"/>
              </w:pBdr>
              <w:shd w:val="clear" w:color="auto" w:fill="FFFFFF"/>
              <w:jc w:val="left"/>
              <w:rPr>
                <w:rFonts w:ascii="Calibri" w:hAnsi="Calibri" w:cs="Calibri"/>
              </w:rPr>
            </w:pPr>
            <w:r>
              <w:rPr>
                <w:rFonts w:ascii="Calibri" w:hAnsi="Calibri" w:cs="Calibri"/>
              </w:rPr>
              <w:t xml:space="preserve"> Given that the application is successfully developed, testing would be done for all possible scenarios</w:t>
            </w:r>
          </w:p>
        </w:tc>
      </w:tr>
    </w:tbl>
    <w:p w14:paraId="63D0A246" w14:textId="77777777" w:rsidR="00394846" w:rsidRDefault="00394846" w:rsidP="004C10B5"/>
    <w:p w14:paraId="33621013" w14:textId="606C8B51" w:rsidR="00E64BFB" w:rsidRDefault="00E64BFB" w:rsidP="00754B80">
      <w:pPr>
        <w:pStyle w:val="Heading1"/>
        <w:numPr>
          <w:ilvl w:val="0"/>
          <w:numId w:val="0"/>
        </w:numPr>
      </w:pPr>
      <w:bookmarkStart w:id="110" w:name="_Toc165841084"/>
      <w:r w:rsidRPr="00C557EC">
        <w:lastRenderedPageBreak/>
        <w:t>Literature</w:t>
      </w:r>
      <w:r w:rsidR="00AD74D3" w:rsidRPr="00C557EC">
        <w:t xml:space="preserve"> and </w:t>
      </w:r>
      <w:r w:rsidR="00E8626E" w:rsidRPr="00C557EC">
        <w:t>References for images</w:t>
      </w:r>
      <w:bookmarkEnd w:id="110"/>
    </w:p>
    <w:sdt>
      <w:sdtPr>
        <w:tag w:val="CitaviBibliography"/>
        <w:id w:val="1037694122"/>
        <w:placeholder>
          <w:docPart w:val="14FC7F6D7CDF416986F4D94D9C98F510"/>
        </w:placeholder>
      </w:sdtPr>
      <w:sdtEndPr/>
      <w:sdtContent>
        <w:p w14:paraId="30BB7CEF" w14:textId="2885971C" w:rsidR="00045750" w:rsidRPr="00045750" w:rsidRDefault="00045750" w:rsidP="00D25BC0">
          <w:pPr>
            <w:pStyle w:val="CitaviBibliographyEntry"/>
            <w:spacing w:line="360" w:lineRule="auto"/>
          </w:pPr>
          <w:r>
            <w:fldChar w:fldCharType="begin"/>
          </w:r>
          <w:r w:rsidRPr="003204CF">
            <w:instrText>ADDIN CitaviBibliography</w:instrText>
          </w:r>
          <w:r>
            <w:fldChar w:fldCharType="separate"/>
          </w:r>
          <w:bookmarkStart w:id="111" w:name="_CTVL0017cab8c9ff0a645d5a7d0b5ad0bf047e3"/>
          <w:r w:rsidRPr="003204CF">
            <w:rPr>
              <w:caps/>
            </w:rPr>
            <w:t>Mac</w:t>
          </w:r>
          <w:bookmarkEnd w:id="111"/>
          <w:r w:rsidRPr="003204CF">
            <w:rPr>
              <w:caps/>
            </w:rPr>
            <w:t>k</w:t>
          </w:r>
          <w:r w:rsidRPr="003204CF">
            <w:t xml:space="preserve">, R.L. und J. </w:t>
          </w:r>
          <w:r w:rsidRPr="003204CF">
            <w:rPr>
              <w:caps/>
            </w:rPr>
            <w:t xml:space="preserve">Nielsen, </w:t>
          </w:r>
          <w:r w:rsidRPr="003204CF">
            <w:t xml:space="preserve">1995. </w:t>
          </w:r>
          <w:r w:rsidRPr="003C3804">
            <w:t xml:space="preserve">Usability Inspection Methods: Executive Summary. In: </w:t>
          </w:r>
          <w:r w:rsidRPr="003C3804">
            <w:rPr>
              <w:i/>
            </w:rPr>
            <w:t xml:space="preserve">Readings in Human–Computer Interaction: </w:t>
          </w:r>
          <w:r w:rsidRPr="003C3804">
            <w:t>Elsevier, S. 170-181. ISBN 9780080515748.</w:t>
          </w:r>
          <w:r>
            <w:fldChar w:fldCharType="end"/>
          </w:r>
        </w:p>
      </w:sdtContent>
    </w:sdt>
    <w:p w14:paraId="121AA205" w14:textId="67EFFC58" w:rsidR="008D2045" w:rsidRPr="00C557EC" w:rsidRDefault="008D2045" w:rsidP="008D2045">
      <w:r w:rsidRPr="00C557EC">
        <w:t xml:space="preserve">Fig. 5-1: </w:t>
      </w:r>
      <w:r w:rsidR="00725F17" w:rsidRPr="00C557EC">
        <w:t>https://targettrend.com/agile-methodology-meaning-advantages-disadvantages-more/</w:t>
      </w:r>
    </w:p>
    <w:p w14:paraId="267F14DE" w14:textId="51CCB96A" w:rsidR="00725F17" w:rsidRDefault="00725F17" w:rsidP="00AD4AC9">
      <w:pPr>
        <w:jc w:val="left"/>
      </w:pPr>
      <w:r w:rsidRPr="00C557EC">
        <w:t>Fig. 4-2:</w:t>
      </w:r>
      <w:r w:rsidR="00AD4AC9">
        <w:t xml:space="preserve"> </w:t>
      </w:r>
      <w:r w:rsidR="00AD4AC9" w:rsidRPr="00AD4AC9">
        <w:t>https://smarttek.solutions/blog/ar-in-the-automotive/#:~:text=AR%20Car%20Repair%20Assistance&amp;text=Implementing%20an%20AR%20system%20allows,service%20instructions%2C%20and%20other%20information.</w:t>
      </w:r>
    </w:p>
    <w:p w14:paraId="2D14CC78" w14:textId="67588327" w:rsidR="00AD4AC9" w:rsidRDefault="00AD4AC9" w:rsidP="00AD4AC9">
      <w:pPr>
        <w:jc w:val="left"/>
      </w:pPr>
      <w:r>
        <w:t>Fig. 4-3:</w:t>
      </w:r>
      <w:r w:rsidRPr="00AD4AC9">
        <w:t xml:space="preserve"> https://www.bosch-presse.de/pressportal/de/de/augmented-reality-applikationen-beschleunigen-kfz-reparaturen-und-unterstuetzen-technische-trainings-130688.html</w:t>
      </w:r>
    </w:p>
    <w:p w14:paraId="3493E635" w14:textId="11F4D197" w:rsidR="00AD4AC9" w:rsidRPr="00C557EC" w:rsidRDefault="00AD4AC9" w:rsidP="00725F17"/>
    <w:p w14:paraId="5BD3199F" w14:textId="74505CDD" w:rsidR="00725F17" w:rsidRPr="00C557EC" w:rsidRDefault="00725F17" w:rsidP="008D2045"/>
    <w:p w14:paraId="480B800C" w14:textId="77777777" w:rsidR="008D2045" w:rsidRPr="00C557EC" w:rsidRDefault="008D2045" w:rsidP="008D2045"/>
    <w:p w14:paraId="21B58806" w14:textId="77777777" w:rsidR="00E8626E" w:rsidRPr="00C557EC" w:rsidRDefault="00E8626E" w:rsidP="00E8626E"/>
    <w:p w14:paraId="26470535" w14:textId="77777777" w:rsidR="002C2100" w:rsidRPr="00C557EC" w:rsidRDefault="002C2100" w:rsidP="002C2100"/>
    <w:p w14:paraId="416E13FB" w14:textId="688E3A5E" w:rsidR="00D44A98" w:rsidRPr="00C557EC" w:rsidRDefault="00D44A98" w:rsidP="00754B80">
      <w:pPr>
        <w:pStyle w:val="Heading1"/>
        <w:numPr>
          <w:ilvl w:val="0"/>
          <w:numId w:val="0"/>
        </w:numPr>
      </w:pPr>
      <w:bookmarkStart w:id="112" w:name="_Toc165841085"/>
      <w:r w:rsidRPr="00C557EC">
        <w:lastRenderedPageBreak/>
        <w:t>Index of Figures</w:t>
      </w:r>
      <w:bookmarkEnd w:id="93"/>
      <w:bookmarkEnd w:id="94"/>
      <w:bookmarkEnd w:id="95"/>
      <w:bookmarkEnd w:id="96"/>
      <w:bookmarkEnd w:id="112"/>
    </w:p>
    <w:p w14:paraId="53ACE84C" w14:textId="6F2C31E3" w:rsidR="00C15225" w:rsidRDefault="004926E5">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r w:rsidRPr="00C557EC">
        <w:fldChar w:fldCharType="begin"/>
      </w:r>
      <w:r w:rsidRPr="00C557EC">
        <w:instrText xml:space="preserve"> TOC \h \z \c "Abb." </w:instrText>
      </w:r>
      <w:r w:rsidRPr="00C557EC">
        <w:fldChar w:fldCharType="separate"/>
      </w:r>
      <w:hyperlink w:anchor="_Toc165841114" w:history="1">
        <w:r w:rsidR="00C15225" w:rsidRPr="005C37DC">
          <w:rPr>
            <w:rStyle w:val="Hyperlink"/>
            <w:noProof/>
          </w:rPr>
          <w:t>Fig. 3</w:t>
        </w:r>
        <w:r w:rsidR="00C15225" w:rsidRPr="005C37DC">
          <w:rPr>
            <w:rStyle w:val="Hyperlink"/>
            <w:noProof/>
          </w:rPr>
          <w:noBreakHyphen/>
          <w:t>1: Main Menu and Order System Mockups</w:t>
        </w:r>
        <w:r w:rsidR="00C15225">
          <w:rPr>
            <w:noProof/>
            <w:webHidden/>
          </w:rPr>
          <w:tab/>
        </w:r>
        <w:r w:rsidR="00C15225">
          <w:rPr>
            <w:noProof/>
            <w:webHidden/>
          </w:rPr>
          <w:fldChar w:fldCharType="begin"/>
        </w:r>
        <w:r w:rsidR="00C15225">
          <w:rPr>
            <w:noProof/>
            <w:webHidden/>
          </w:rPr>
          <w:instrText xml:space="preserve"> PAGEREF _Toc165841114 \h </w:instrText>
        </w:r>
        <w:r w:rsidR="00C15225">
          <w:rPr>
            <w:noProof/>
            <w:webHidden/>
          </w:rPr>
        </w:r>
        <w:r w:rsidR="00C15225">
          <w:rPr>
            <w:noProof/>
            <w:webHidden/>
          </w:rPr>
          <w:fldChar w:fldCharType="separate"/>
        </w:r>
        <w:r w:rsidR="00C15225">
          <w:rPr>
            <w:noProof/>
            <w:webHidden/>
          </w:rPr>
          <w:t>13</w:t>
        </w:r>
        <w:r w:rsidR="00C15225">
          <w:rPr>
            <w:noProof/>
            <w:webHidden/>
          </w:rPr>
          <w:fldChar w:fldCharType="end"/>
        </w:r>
      </w:hyperlink>
    </w:p>
    <w:p w14:paraId="2B58A020" w14:textId="09303226"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15" w:history="1">
        <w:r w:rsidR="00C15225" w:rsidRPr="005C37DC">
          <w:rPr>
            <w:rStyle w:val="Hyperlink"/>
            <w:noProof/>
          </w:rPr>
          <w:t>Fig. 3</w:t>
        </w:r>
        <w:r w:rsidR="00C15225" w:rsidRPr="005C37DC">
          <w:rPr>
            <w:rStyle w:val="Hyperlink"/>
            <w:noProof/>
          </w:rPr>
          <w:noBreakHyphen/>
          <w:t>1: Risk Matrix</w:t>
        </w:r>
        <w:r w:rsidR="00C15225">
          <w:rPr>
            <w:noProof/>
            <w:webHidden/>
          </w:rPr>
          <w:tab/>
        </w:r>
        <w:r w:rsidR="00C15225">
          <w:rPr>
            <w:noProof/>
            <w:webHidden/>
          </w:rPr>
          <w:fldChar w:fldCharType="begin"/>
        </w:r>
        <w:r w:rsidR="00C15225">
          <w:rPr>
            <w:noProof/>
            <w:webHidden/>
          </w:rPr>
          <w:instrText xml:space="preserve"> PAGEREF _Toc165841115 \h </w:instrText>
        </w:r>
        <w:r w:rsidR="00C15225">
          <w:rPr>
            <w:noProof/>
            <w:webHidden/>
          </w:rPr>
        </w:r>
        <w:r w:rsidR="00C15225">
          <w:rPr>
            <w:noProof/>
            <w:webHidden/>
          </w:rPr>
          <w:fldChar w:fldCharType="separate"/>
        </w:r>
        <w:r w:rsidR="00C15225">
          <w:rPr>
            <w:noProof/>
            <w:webHidden/>
          </w:rPr>
          <w:t>15</w:t>
        </w:r>
        <w:r w:rsidR="00C15225">
          <w:rPr>
            <w:noProof/>
            <w:webHidden/>
          </w:rPr>
          <w:fldChar w:fldCharType="end"/>
        </w:r>
      </w:hyperlink>
    </w:p>
    <w:p w14:paraId="0203B06A" w14:textId="13AF5E3B"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16" w:history="1">
        <w:r w:rsidR="00C15225" w:rsidRPr="005C37DC">
          <w:rPr>
            <w:rStyle w:val="Hyperlink"/>
            <w:noProof/>
          </w:rPr>
          <w:t>Fig. 4</w:t>
        </w:r>
        <w:r w:rsidR="00C15225" w:rsidRPr="005C37DC">
          <w:rPr>
            <w:rStyle w:val="Hyperlink"/>
            <w:noProof/>
          </w:rPr>
          <w:noBreakHyphen/>
          <w:t>1: Main Menu and Order System Mockups</w:t>
        </w:r>
        <w:r w:rsidR="00C15225">
          <w:rPr>
            <w:noProof/>
            <w:webHidden/>
          </w:rPr>
          <w:tab/>
        </w:r>
        <w:r w:rsidR="00C15225">
          <w:rPr>
            <w:noProof/>
            <w:webHidden/>
          </w:rPr>
          <w:fldChar w:fldCharType="begin"/>
        </w:r>
        <w:r w:rsidR="00C15225">
          <w:rPr>
            <w:noProof/>
            <w:webHidden/>
          </w:rPr>
          <w:instrText xml:space="preserve"> PAGEREF _Toc165841116 \h </w:instrText>
        </w:r>
        <w:r w:rsidR="00C15225">
          <w:rPr>
            <w:noProof/>
            <w:webHidden/>
          </w:rPr>
        </w:r>
        <w:r w:rsidR="00C15225">
          <w:rPr>
            <w:noProof/>
            <w:webHidden/>
          </w:rPr>
          <w:fldChar w:fldCharType="separate"/>
        </w:r>
        <w:r w:rsidR="00C15225">
          <w:rPr>
            <w:noProof/>
            <w:webHidden/>
          </w:rPr>
          <w:t>23</w:t>
        </w:r>
        <w:r w:rsidR="00C15225">
          <w:rPr>
            <w:noProof/>
            <w:webHidden/>
          </w:rPr>
          <w:fldChar w:fldCharType="end"/>
        </w:r>
      </w:hyperlink>
    </w:p>
    <w:p w14:paraId="62937C3E" w14:textId="25499CD7"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17" w:history="1">
        <w:r w:rsidR="00C15225" w:rsidRPr="005C37DC">
          <w:rPr>
            <w:rStyle w:val="Hyperlink"/>
            <w:noProof/>
          </w:rPr>
          <w:t>Fig. 4</w:t>
        </w:r>
        <w:r w:rsidR="00C15225" w:rsidRPr="005C37DC">
          <w:rPr>
            <w:rStyle w:val="Hyperlink"/>
            <w:noProof/>
          </w:rPr>
          <w:noBreakHyphen/>
          <w:t>2: Training Situation with AR-Application</w:t>
        </w:r>
        <w:r w:rsidR="00C15225">
          <w:rPr>
            <w:noProof/>
            <w:webHidden/>
          </w:rPr>
          <w:tab/>
        </w:r>
        <w:r w:rsidR="00C15225">
          <w:rPr>
            <w:noProof/>
            <w:webHidden/>
          </w:rPr>
          <w:fldChar w:fldCharType="begin"/>
        </w:r>
        <w:r w:rsidR="00C15225">
          <w:rPr>
            <w:noProof/>
            <w:webHidden/>
          </w:rPr>
          <w:instrText xml:space="preserve"> PAGEREF _Toc165841117 \h </w:instrText>
        </w:r>
        <w:r w:rsidR="00C15225">
          <w:rPr>
            <w:noProof/>
            <w:webHidden/>
          </w:rPr>
        </w:r>
        <w:r w:rsidR="00C15225">
          <w:rPr>
            <w:noProof/>
            <w:webHidden/>
          </w:rPr>
          <w:fldChar w:fldCharType="separate"/>
        </w:r>
        <w:r w:rsidR="00C15225">
          <w:rPr>
            <w:noProof/>
            <w:webHidden/>
          </w:rPr>
          <w:t>24</w:t>
        </w:r>
        <w:r w:rsidR="00C15225">
          <w:rPr>
            <w:noProof/>
            <w:webHidden/>
          </w:rPr>
          <w:fldChar w:fldCharType="end"/>
        </w:r>
      </w:hyperlink>
    </w:p>
    <w:p w14:paraId="4F123708" w14:textId="6C7960E7"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18" w:history="1">
        <w:r w:rsidR="00C15225" w:rsidRPr="005C37DC">
          <w:rPr>
            <w:rStyle w:val="Hyperlink"/>
            <w:noProof/>
          </w:rPr>
          <w:t>Fig. 4</w:t>
        </w:r>
        <w:r w:rsidR="00C15225" w:rsidRPr="005C37DC">
          <w:rPr>
            <w:rStyle w:val="Hyperlink"/>
            <w:noProof/>
          </w:rPr>
          <w:noBreakHyphen/>
          <w:t>3: Training Situation with AR-Application</w:t>
        </w:r>
        <w:r w:rsidR="00C15225">
          <w:rPr>
            <w:noProof/>
            <w:webHidden/>
          </w:rPr>
          <w:tab/>
        </w:r>
        <w:r w:rsidR="00C15225">
          <w:rPr>
            <w:noProof/>
            <w:webHidden/>
          </w:rPr>
          <w:fldChar w:fldCharType="begin"/>
        </w:r>
        <w:r w:rsidR="00C15225">
          <w:rPr>
            <w:noProof/>
            <w:webHidden/>
          </w:rPr>
          <w:instrText xml:space="preserve"> PAGEREF _Toc165841118 \h </w:instrText>
        </w:r>
        <w:r w:rsidR="00C15225">
          <w:rPr>
            <w:noProof/>
            <w:webHidden/>
          </w:rPr>
        </w:r>
        <w:r w:rsidR="00C15225">
          <w:rPr>
            <w:noProof/>
            <w:webHidden/>
          </w:rPr>
          <w:fldChar w:fldCharType="separate"/>
        </w:r>
        <w:r w:rsidR="00C15225">
          <w:rPr>
            <w:noProof/>
            <w:webHidden/>
          </w:rPr>
          <w:t>25</w:t>
        </w:r>
        <w:r w:rsidR="00C15225">
          <w:rPr>
            <w:noProof/>
            <w:webHidden/>
          </w:rPr>
          <w:fldChar w:fldCharType="end"/>
        </w:r>
      </w:hyperlink>
    </w:p>
    <w:p w14:paraId="08D61CF4" w14:textId="0D33CC11"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19" w:history="1">
        <w:r w:rsidR="00C15225" w:rsidRPr="005C37DC">
          <w:rPr>
            <w:rStyle w:val="Hyperlink"/>
            <w:noProof/>
          </w:rPr>
          <w:t>Fig. 5</w:t>
        </w:r>
        <w:r w:rsidR="00C15225" w:rsidRPr="005C37DC">
          <w:rPr>
            <w:rStyle w:val="Hyperlink"/>
            <w:noProof/>
          </w:rPr>
          <w:noBreakHyphen/>
          <w:t>1: Agile Methodology Circle</w:t>
        </w:r>
        <w:r w:rsidR="00C15225">
          <w:rPr>
            <w:noProof/>
            <w:webHidden/>
          </w:rPr>
          <w:tab/>
        </w:r>
        <w:r w:rsidR="00C15225">
          <w:rPr>
            <w:noProof/>
            <w:webHidden/>
          </w:rPr>
          <w:fldChar w:fldCharType="begin"/>
        </w:r>
        <w:r w:rsidR="00C15225">
          <w:rPr>
            <w:noProof/>
            <w:webHidden/>
          </w:rPr>
          <w:instrText xml:space="preserve"> PAGEREF _Toc165841119 \h </w:instrText>
        </w:r>
        <w:r w:rsidR="00C15225">
          <w:rPr>
            <w:noProof/>
            <w:webHidden/>
          </w:rPr>
        </w:r>
        <w:r w:rsidR="00C15225">
          <w:rPr>
            <w:noProof/>
            <w:webHidden/>
          </w:rPr>
          <w:fldChar w:fldCharType="separate"/>
        </w:r>
        <w:r w:rsidR="00C15225">
          <w:rPr>
            <w:noProof/>
            <w:webHidden/>
          </w:rPr>
          <w:t>31</w:t>
        </w:r>
        <w:r w:rsidR="00C15225">
          <w:rPr>
            <w:noProof/>
            <w:webHidden/>
          </w:rPr>
          <w:fldChar w:fldCharType="end"/>
        </w:r>
      </w:hyperlink>
    </w:p>
    <w:p w14:paraId="19217776" w14:textId="0FE4BB52"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20" w:history="1">
        <w:r w:rsidR="00C15225" w:rsidRPr="005C37DC">
          <w:rPr>
            <w:rStyle w:val="Hyperlink"/>
            <w:noProof/>
          </w:rPr>
          <w:t>Fig. 5</w:t>
        </w:r>
        <w:r w:rsidR="00C15225" w:rsidRPr="005C37DC">
          <w:rPr>
            <w:rStyle w:val="Hyperlink"/>
            <w:noProof/>
          </w:rPr>
          <w:noBreakHyphen/>
          <w:t>2: Prepared Milestone Trend Analysis Chart</w:t>
        </w:r>
        <w:r w:rsidR="00C15225">
          <w:rPr>
            <w:noProof/>
            <w:webHidden/>
          </w:rPr>
          <w:tab/>
        </w:r>
        <w:r w:rsidR="00C15225">
          <w:rPr>
            <w:noProof/>
            <w:webHidden/>
          </w:rPr>
          <w:fldChar w:fldCharType="begin"/>
        </w:r>
        <w:r w:rsidR="00C15225">
          <w:rPr>
            <w:noProof/>
            <w:webHidden/>
          </w:rPr>
          <w:instrText xml:space="preserve"> PAGEREF _Toc165841120 \h </w:instrText>
        </w:r>
        <w:r w:rsidR="00C15225">
          <w:rPr>
            <w:noProof/>
            <w:webHidden/>
          </w:rPr>
        </w:r>
        <w:r w:rsidR="00C15225">
          <w:rPr>
            <w:noProof/>
            <w:webHidden/>
          </w:rPr>
          <w:fldChar w:fldCharType="separate"/>
        </w:r>
        <w:r w:rsidR="00C15225">
          <w:rPr>
            <w:noProof/>
            <w:webHidden/>
          </w:rPr>
          <w:t>32</w:t>
        </w:r>
        <w:r w:rsidR="00C15225">
          <w:rPr>
            <w:noProof/>
            <w:webHidden/>
          </w:rPr>
          <w:fldChar w:fldCharType="end"/>
        </w:r>
      </w:hyperlink>
    </w:p>
    <w:p w14:paraId="33F0B3E6" w14:textId="250137C9"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21" w:history="1">
        <w:r w:rsidR="00C15225" w:rsidRPr="005C37DC">
          <w:rPr>
            <w:rStyle w:val="Hyperlink"/>
            <w:noProof/>
          </w:rPr>
          <w:t>Fig. 5</w:t>
        </w:r>
        <w:r w:rsidR="00C15225" w:rsidRPr="005C37DC">
          <w:rPr>
            <w:rStyle w:val="Hyperlink"/>
            <w:noProof/>
          </w:rPr>
          <w:noBreakHyphen/>
          <w:t>2: Structure Plan</w:t>
        </w:r>
        <w:r w:rsidR="00C15225">
          <w:rPr>
            <w:noProof/>
            <w:webHidden/>
          </w:rPr>
          <w:tab/>
        </w:r>
        <w:r w:rsidR="00C15225">
          <w:rPr>
            <w:noProof/>
            <w:webHidden/>
          </w:rPr>
          <w:fldChar w:fldCharType="begin"/>
        </w:r>
        <w:r w:rsidR="00C15225">
          <w:rPr>
            <w:noProof/>
            <w:webHidden/>
          </w:rPr>
          <w:instrText xml:space="preserve"> PAGEREF _Toc165841121 \h </w:instrText>
        </w:r>
        <w:r w:rsidR="00C15225">
          <w:rPr>
            <w:noProof/>
            <w:webHidden/>
          </w:rPr>
        </w:r>
        <w:r w:rsidR="00C15225">
          <w:rPr>
            <w:noProof/>
            <w:webHidden/>
          </w:rPr>
          <w:fldChar w:fldCharType="separate"/>
        </w:r>
        <w:r w:rsidR="00C15225">
          <w:rPr>
            <w:noProof/>
            <w:webHidden/>
          </w:rPr>
          <w:t>34</w:t>
        </w:r>
        <w:r w:rsidR="00C15225">
          <w:rPr>
            <w:noProof/>
            <w:webHidden/>
          </w:rPr>
          <w:fldChar w:fldCharType="end"/>
        </w:r>
      </w:hyperlink>
    </w:p>
    <w:p w14:paraId="343243B7" w14:textId="5A5B571F" w:rsidR="00C15225"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122" w:history="1">
        <w:r w:rsidR="00C15225" w:rsidRPr="005C37DC">
          <w:rPr>
            <w:rStyle w:val="Hyperlink"/>
            <w:noProof/>
          </w:rPr>
          <w:t>Fig. 5</w:t>
        </w:r>
        <w:r w:rsidR="00C15225" w:rsidRPr="005C37DC">
          <w:rPr>
            <w:rStyle w:val="Hyperlink"/>
            <w:noProof/>
          </w:rPr>
          <w:noBreakHyphen/>
          <w:t>3: Structure Plan</w:t>
        </w:r>
        <w:r w:rsidR="00C15225">
          <w:rPr>
            <w:noProof/>
            <w:webHidden/>
          </w:rPr>
          <w:tab/>
        </w:r>
        <w:r w:rsidR="00C15225">
          <w:rPr>
            <w:noProof/>
            <w:webHidden/>
          </w:rPr>
          <w:fldChar w:fldCharType="begin"/>
        </w:r>
        <w:r w:rsidR="00C15225">
          <w:rPr>
            <w:noProof/>
            <w:webHidden/>
          </w:rPr>
          <w:instrText xml:space="preserve"> PAGEREF _Toc165841122 \h </w:instrText>
        </w:r>
        <w:r w:rsidR="00C15225">
          <w:rPr>
            <w:noProof/>
            <w:webHidden/>
          </w:rPr>
        </w:r>
        <w:r w:rsidR="00C15225">
          <w:rPr>
            <w:noProof/>
            <w:webHidden/>
          </w:rPr>
          <w:fldChar w:fldCharType="separate"/>
        </w:r>
        <w:r w:rsidR="00C15225">
          <w:rPr>
            <w:noProof/>
            <w:webHidden/>
          </w:rPr>
          <w:t>35</w:t>
        </w:r>
        <w:r w:rsidR="00C15225">
          <w:rPr>
            <w:noProof/>
            <w:webHidden/>
          </w:rPr>
          <w:fldChar w:fldCharType="end"/>
        </w:r>
      </w:hyperlink>
    </w:p>
    <w:p w14:paraId="181B7FB0" w14:textId="075C9010" w:rsidR="004926E5" w:rsidRPr="00C557EC" w:rsidRDefault="004926E5" w:rsidP="008E3D6E">
      <w:r w:rsidRPr="00C557EC">
        <w:fldChar w:fldCharType="end"/>
      </w:r>
    </w:p>
    <w:p w14:paraId="71FE3D9B" w14:textId="77777777" w:rsidR="00D44A98" w:rsidRPr="00C557EC" w:rsidRDefault="00D44A98" w:rsidP="00754B80">
      <w:pPr>
        <w:pStyle w:val="Heading1"/>
        <w:numPr>
          <w:ilvl w:val="0"/>
          <w:numId w:val="0"/>
        </w:numPr>
      </w:pPr>
      <w:bookmarkStart w:id="113" w:name="_Toc391366298"/>
      <w:bookmarkStart w:id="114" w:name="_Toc391366422"/>
      <w:bookmarkStart w:id="115" w:name="_Toc391366513"/>
      <w:bookmarkStart w:id="116" w:name="_Toc391366636"/>
      <w:bookmarkStart w:id="117" w:name="_Toc165841086"/>
      <w:r w:rsidRPr="00C557EC">
        <w:lastRenderedPageBreak/>
        <w:t>Index of Tables</w:t>
      </w:r>
      <w:bookmarkEnd w:id="113"/>
      <w:bookmarkEnd w:id="114"/>
      <w:bookmarkEnd w:id="115"/>
      <w:bookmarkEnd w:id="116"/>
      <w:bookmarkEnd w:id="117"/>
    </w:p>
    <w:p w14:paraId="3BE1DBCF" w14:textId="6D92EA98" w:rsidR="00A13826" w:rsidRDefault="00E60DDE">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r w:rsidRPr="00C557EC">
        <w:fldChar w:fldCharType="begin"/>
      </w:r>
      <w:r w:rsidRPr="00C557EC">
        <w:instrText xml:space="preserve"> TOC \h \z \c "Tab." </w:instrText>
      </w:r>
      <w:r w:rsidRPr="00C557EC">
        <w:fldChar w:fldCharType="separate"/>
      </w:r>
      <w:hyperlink w:anchor="_Toc165841298" w:history="1">
        <w:r w:rsidR="00A13826" w:rsidRPr="007830B5">
          <w:rPr>
            <w:rStyle w:val="Hyperlink"/>
            <w:noProof/>
          </w:rPr>
          <w:t>Tab. 1</w:t>
        </w:r>
        <w:r w:rsidR="00A13826" w:rsidRPr="007830B5">
          <w:rPr>
            <w:rStyle w:val="Hyperlink"/>
            <w:noProof/>
          </w:rPr>
          <w:noBreakHyphen/>
          <w:t>1: Team Roles and Responsibilities</w:t>
        </w:r>
        <w:r w:rsidR="00A13826">
          <w:rPr>
            <w:noProof/>
            <w:webHidden/>
          </w:rPr>
          <w:tab/>
        </w:r>
        <w:r w:rsidR="00A13826">
          <w:rPr>
            <w:noProof/>
            <w:webHidden/>
          </w:rPr>
          <w:fldChar w:fldCharType="begin"/>
        </w:r>
        <w:r w:rsidR="00A13826">
          <w:rPr>
            <w:noProof/>
            <w:webHidden/>
          </w:rPr>
          <w:instrText xml:space="preserve"> PAGEREF _Toc165841298 \h </w:instrText>
        </w:r>
        <w:r w:rsidR="00A13826">
          <w:rPr>
            <w:noProof/>
            <w:webHidden/>
          </w:rPr>
        </w:r>
        <w:r w:rsidR="00A13826">
          <w:rPr>
            <w:noProof/>
            <w:webHidden/>
          </w:rPr>
          <w:fldChar w:fldCharType="separate"/>
        </w:r>
        <w:r w:rsidR="00A13826">
          <w:rPr>
            <w:noProof/>
            <w:webHidden/>
          </w:rPr>
          <w:t>5</w:t>
        </w:r>
        <w:r w:rsidR="00A13826">
          <w:rPr>
            <w:noProof/>
            <w:webHidden/>
          </w:rPr>
          <w:fldChar w:fldCharType="end"/>
        </w:r>
      </w:hyperlink>
    </w:p>
    <w:p w14:paraId="62BA7B00" w14:textId="1460B35F" w:rsidR="00A13826"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299" w:history="1">
        <w:r w:rsidR="00A13826" w:rsidRPr="007830B5">
          <w:rPr>
            <w:rStyle w:val="Hyperlink"/>
            <w:noProof/>
          </w:rPr>
          <w:t>Tab. 2</w:t>
        </w:r>
        <w:r w:rsidR="00A13826" w:rsidRPr="007830B5">
          <w:rPr>
            <w:rStyle w:val="Hyperlink"/>
            <w:noProof/>
          </w:rPr>
          <w:noBreakHyphen/>
          <w:t>1: Result Objectives Table</w:t>
        </w:r>
        <w:r w:rsidR="00A13826">
          <w:rPr>
            <w:noProof/>
            <w:webHidden/>
          </w:rPr>
          <w:tab/>
        </w:r>
        <w:r w:rsidR="00A13826">
          <w:rPr>
            <w:noProof/>
            <w:webHidden/>
          </w:rPr>
          <w:fldChar w:fldCharType="begin"/>
        </w:r>
        <w:r w:rsidR="00A13826">
          <w:rPr>
            <w:noProof/>
            <w:webHidden/>
          </w:rPr>
          <w:instrText xml:space="preserve"> PAGEREF _Toc165841299 \h </w:instrText>
        </w:r>
        <w:r w:rsidR="00A13826">
          <w:rPr>
            <w:noProof/>
            <w:webHidden/>
          </w:rPr>
        </w:r>
        <w:r w:rsidR="00A13826">
          <w:rPr>
            <w:noProof/>
            <w:webHidden/>
          </w:rPr>
          <w:fldChar w:fldCharType="separate"/>
        </w:r>
        <w:r w:rsidR="00A13826">
          <w:rPr>
            <w:noProof/>
            <w:webHidden/>
          </w:rPr>
          <w:t>8</w:t>
        </w:r>
        <w:r w:rsidR="00A13826">
          <w:rPr>
            <w:noProof/>
            <w:webHidden/>
          </w:rPr>
          <w:fldChar w:fldCharType="end"/>
        </w:r>
      </w:hyperlink>
    </w:p>
    <w:p w14:paraId="270D90EF" w14:textId="02810CFE" w:rsidR="00A13826"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300" w:history="1">
        <w:r w:rsidR="00A13826" w:rsidRPr="007830B5">
          <w:rPr>
            <w:rStyle w:val="Hyperlink"/>
            <w:noProof/>
          </w:rPr>
          <w:t>Tab. 3</w:t>
        </w:r>
        <w:r w:rsidR="00A13826" w:rsidRPr="007830B5">
          <w:rPr>
            <w:rStyle w:val="Hyperlink"/>
            <w:noProof/>
          </w:rPr>
          <w:noBreakHyphen/>
          <w:t>1: Result Objectives Table</w:t>
        </w:r>
        <w:r w:rsidR="00A13826">
          <w:rPr>
            <w:noProof/>
            <w:webHidden/>
          </w:rPr>
          <w:tab/>
        </w:r>
        <w:r w:rsidR="00A13826">
          <w:rPr>
            <w:noProof/>
            <w:webHidden/>
          </w:rPr>
          <w:fldChar w:fldCharType="begin"/>
        </w:r>
        <w:r w:rsidR="00A13826">
          <w:rPr>
            <w:noProof/>
            <w:webHidden/>
          </w:rPr>
          <w:instrText xml:space="preserve"> PAGEREF _Toc165841300 \h </w:instrText>
        </w:r>
        <w:r w:rsidR="00A13826">
          <w:rPr>
            <w:noProof/>
            <w:webHidden/>
          </w:rPr>
        </w:r>
        <w:r w:rsidR="00A13826">
          <w:rPr>
            <w:noProof/>
            <w:webHidden/>
          </w:rPr>
          <w:fldChar w:fldCharType="separate"/>
        </w:r>
        <w:r w:rsidR="00A13826">
          <w:rPr>
            <w:noProof/>
            <w:webHidden/>
          </w:rPr>
          <w:t>13</w:t>
        </w:r>
        <w:r w:rsidR="00A13826">
          <w:rPr>
            <w:noProof/>
            <w:webHidden/>
          </w:rPr>
          <w:fldChar w:fldCharType="end"/>
        </w:r>
      </w:hyperlink>
    </w:p>
    <w:p w14:paraId="4E7DE3CF" w14:textId="1BF928EC" w:rsidR="00A13826"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301" w:history="1">
        <w:r w:rsidR="00A13826" w:rsidRPr="007830B5">
          <w:rPr>
            <w:rStyle w:val="Hyperlink"/>
            <w:noProof/>
          </w:rPr>
          <w:t>Tab. 5</w:t>
        </w:r>
        <w:r w:rsidR="00A13826" w:rsidRPr="007830B5">
          <w:rPr>
            <w:rStyle w:val="Hyperlink"/>
            <w:noProof/>
          </w:rPr>
          <w:noBreakHyphen/>
          <w:t>1: Sprints in mobile Development</w:t>
        </w:r>
        <w:r w:rsidR="00A13826">
          <w:rPr>
            <w:noProof/>
            <w:webHidden/>
          </w:rPr>
          <w:tab/>
        </w:r>
        <w:r w:rsidR="00A13826">
          <w:rPr>
            <w:noProof/>
            <w:webHidden/>
          </w:rPr>
          <w:fldChar w:fldCharType="begin"/>
        </w:r>
        <w:r w:rsidR="00A13826">
          <w:rPr>
            <w:noProof/>
            <w:webHidden/>
          </w:rPr>
          <w:instrText xml:space="preserve"> PAGEREF _Toc165841301 \h </w:instrText>
        </w:r>
        <w:r w:rsidR="00A13826">
          <w:rPr>
            <w:noProof/>
            <w:webHidden/>
          </w:rPr>
        </w:r>
        <w:r w:rsidR="00A13826">
          <w:rPr>
            <w:noProof/>
            <w:webHidden/>
          </w:rPr>
          <w:fldChar w:fldCharType="separate"/>
        </w:r>
        <w:r w:rsidR="00A13826">
          <w:rPr>
            <w:noProof/>
            <w:webHidden/>
          </w:rPr>
          <w:t>36</w:t>
        </w:r>
        <w:r w:rsidR="00A13826">
          <w:rPr>
            <w:noProof/>
            <w:webHidden/>
          </w:rPr>
          <w:fldChar w:fldCharType="end"/>
        </w:r>
      </w:hyperlink>
    </w:p>
    <w:p w14:paraId="4E9964E0" w14:textId="5E8650F4" w:rsidR="00A13826" w:rsidRDefault="00CE7A6B">
      <w:pPr>
        <w:pStyle w:val="TableofFigures"/>
        <w:tabs>
          <w:tab w:val="right" w:leader="dot" w:pos="8211"/>
        </w:tabs>
        <w:rPr>
          <w:rFonts w:asciiTheme="minorHAnsi" w:eastAsiaTheme="minorEastAsia" w:hAnsiTheme="minorHAnsi" w:cstheme="minorBidi"/>
          <w:noProof/>
          <w:kern w:val="2"/>
          <w:sz w:val="24"/>
          <w:szCs w:val="24"/>
          <w:lang w:val="de-DE"/>
          <w14:ligatures w14:val="standardContextual"/>
        </w:rPr>
      </w:pPr>
      <w:hyperlink w:anchor="_Toc165841302" w:history="1">
        <w:r w:rsidR="00A13826" w:rsidRPr="007830B5">
          <w:rPr>
            <w:rStyle w:val="Hyperlink"/>
            <w:noProof/>
          </w:rPr>
          <w:t>Tab. 5</w:t>
        </w:r>
        <w:r w:rsidR="00A13826" w:rsidRPr="007830B5">
          <w:rPr>
            <w:rStyle w:val="Hyperlink"/>
            <w:noProof/>
          </w:rPr>
          <w:noBreakHyphen/>
          <w:t>2: Sprints in AR Development</w:t>
        </w:r>
        <w:r w:rsidR="00A13826">
          <w:rPr>
            <w:noProof/>
            <w:webHidden/>
          </w:rPr>
          <w:tab/>
        </w:r>
        <w:r w:rsidR="00A13826">
          <w:rPr>
            <w:noProof/>
            <w:webHidden/>
          </w:rPr>
          <w:fldChar w:fldCharType="begin"/>
        </w:r>
        <w:r w:rsidR="00A13826">
          <w:rPr>
            <w:noProof/>
            <w:webHidden/>
          </w:rPr>
          <w:instrText xml:space="preserve"> PAGEREF _Toc165841302 \h </w:instrText>
        </w:r>
        <w:r w:rsidR="00A13826">
          <w:rPr>
            <w:noProof/>
            <w:webHidden/>
          </w:rPr>
        </w:r>
        <w:r w:rsidR="00A13826">
          <w:rPr>
            <w:noProof/>
            <w:webHidden/>
          </w:rPr>
          <w:fldChar w:fldCharType="separate"/>
        </w:r>
        <w:r w:rsidR="00A13826">
          <w:rPr>
            <w:noProof/>
            <w:webHidden/>
          </w:rPr>
          <w:t>37</w:t>
        </w:r>
        <w:r w:rsidR="00A13826">
          <w:rPr>
            <w:noProof/>
            <w:webHidden/>
          </w:rPr>
          <w:fldChar w:fldCharType="end"/>
        </w:r>
      </w:hyperlink>
    </w:p>
    <w:p w14:paraId="38A8EEE1" w14:textId="6DBFB5B2" w:rsidR="00E60DDE" w:rsidRPr="00C557EC" w:rsidRDefault="00E60DDE" w:rsidP="008E3D6E">
      <w:r w:rsidRPr="00C557EC">
        <w:fldChar w:fldCharType="end"/>
      </w:r>
    </w:p>
    <w:p w14:paraId="0C42B889" w14:textId="36BC549E" w:rsidR="00E60DDE" w:rsidRPr="00C87FD3" w:rsidRDefault="00E60DDE" w:rsidP="00BD267D"/>
    <w:sectPr w:rsidR="00E60DDE" w:rsidRPr="00C87FD3" w:rsidSect="00884AAB">
      <w:headerReference w:type="default" r:id="rId31"/>
      <w:pgSz w:w="11907" w:h="16840" w:code="9"/>
      <w:pgMar w:top="2552" w:right="1701" w:bottom="1701" w:left="1985" w:header="851"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A28F66" w14:textId="77777777" w:rsidR="00884AAB" w:rsidRPr="00C557EC" w:rsidRDefault="00884AAB">
      <w:pPr>
        <w:spacing w:after="0" w:line="240" w:lineRule="auto"/>
      </w:pPr>
      <w:r w:rsidRPr="00C557EC">
        <w:separator/>
      </w:r>
    </w:p>
  </w:endnote>
  <w:endnote w:type="continuationSeparator" w:id="0">
    <w:p w14:paraId="59F8BDDC" w14:textId="77777777" w:rsidR="00884AAB" w:rsidRPr="00C557EC" w:rsidRDefault="00884AAB">
      <w:pPr>
        <w:spacing w:after="0" w:line="240" w:lineRule="auto"/>
      </w:pPr>
      <w:r w:rsidRPr="00C557EC">
        <w:continuationSeparator/>
      </w:r>
    </w:p>
  </w:endnote>
  <w:endnote w:type="continuationNotice" w:id="1">
    <w:p w14:paraId="7BB5942D" w14:textId="77777777" w:rsidR="001A16A6" w:rsidRDefault="001A16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FE32B6" w14:textId="77777777" w:rsidR="00076A31" w:rsidRPr="00C557EC" w:rsidRDefault="00076A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4C2250" w14:textId="77777777" w:rsidR="00076A31" w:rsidRPr="00C557EC" w:rsidRDefault="00076A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0D9C5" w14:textId="77777777" w:rsidR="00076A31" w:rsidRPr="00C557EC" w:rsidRDefault="00076A3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676" w14:textId="77777777" w:rsidR="00FC679B" w:rsidRPr="00C557EC" w:rsidRDefault="008227FE" w:rsidP="00A82B12">
    <w:pPr>
      <w:pStyle w:val="Footer"/>
      <w:jc w:val="right"/>
    </w:pPr>
    <w:r w:rsidRPr="00C557EC">
      <w:fldChar w:fldCharType="begin"/>
    </w:r>
    <w:r w:rsidRPr="00C557EC">
      <w:instrText>PAGE   \* MERGEFORMAT</w:instrText>
    </w:r>
    <w:r w:rsidRPr="00C557EC">
      <w:fldChar w:fldCharType="separate"/>
    </w:r>
    <w:r w:rsidR="00CA3C69" w:rsidRPr="00C557EC">
      <w:t>2</w:t>
    </w:r>
    <w:r w:rsidRPr="00C557EC">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91007E" w14:textId="77777777" w:rsidR="00884AAB" w:rsidRPr="00C557EC" w:rsidRDefault="00884AAB">
      <w:pPr>
        <w:spacing w:after="0" w:line="240" w:lineRule="auto"/>
      </w:pPr>
      <w:r w:rsidRPr="00C557EC">
        <w:separator/>
      </w:r>
    </w:p>
  </w:footnote>
  <w:footnote w:type="continuationSeparator" w:id="0">
    <w:p w14:paraId="7E23723C" w14:textId="77777777" w:rsidR="00884AAB" w:rsidRPr="00C557EC" w:rsidRDefault="00884AAB">
      <w:pPr>
        <w:spacing w:after="0" w:line="240" w:lineRule="auto"/>
      </w:pPr>
      <w:r w:rsidRPr="00C557EC">
        <w:continuationSeparator/>
      </w:r>
    </w:p>
  </w:footnote>
  <w:footnote w:type="continuationNotice" w:id="1">
    <w:p w14:paraId="7DA1D7F9" w14:textId="77777777" w:rsidR="001A16A6" w:rsidRDefault="001A16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2275F" w14:textId="77777777" w:rsidR="00076A31" w:rsidRPr="00C557EC" w:rsidRDefault="00076A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4D69C3" w14:textId="77777777" w:rsidR="00832A8F" w:rsidRPr="00C557EC" w:rsidRDefault="0002345D">
    <w:pPr>
      <w:pStyle w:val="Header"/>
    </w:pPr>
    <w:r>
      <w:fldChar w:fldCharType="begin"/>
    </w:r>
    <w:r>
      <w:instrText>AUTOTEXT  " Leer"  \* MERGEFORMAT</w:instrText>
    </w:r>
    <w:r>
      <w:fldChar w:fldCharType="separate"/>
    </w:r>
    <w:r w:rsidR="005576F2" w:rsidRPr="00C557EC">
      <w:rPr>
        <w:b/>
        <w:bCs/>
      </w:rPr>
      <w:t>Fehler! AutoText-</w:t>
    </w:r>
    <w:proofErr w:type="spellStart"/>
    <w:r w:rsidR="005576F2" w:rsidRPr="00C557EC">
      <w:rPr>
        <w:b/>
        <w:bCs/>
      </w:rPr>
      <w:t>Eintrag</w:t>
    </w:r>
    <w:proofErr w:type="spellEnd"/>
    <w:r w:rsidR="005576F2" w:rsidRPr="00C557EC">
      <w:rPr>
        <w:b/>
        <w:bCs/>
      </w:rPr>
      <w:t xml:space="preserve"> </w:t>
    </w:r>
    <w:proofErr w:type="spellStart"/>
    <w:r w:rsidR="005576F2" w:rsidRPr="00C557EC">
      <w:rPr>
        <w:b/>
        <w:bCs/>
      </w:rPr>
      <w:t>nicht</w:t>
    </w:r>
    <w:proofErr w:type="spellEnd"/>
    <w:r w:rsidR="005576F2" w:rsidRPr="00C557EC">
      <w:rPr>
        <w:b/>
        <w:bCs/>
      </w:rPr>
      <w:t xml:space="preserve"> </w:t>
    </w:r>
    <w:proofErr w:type="spellStart"/>
    <w:r w:rsidR="005576F2" w:rsidRPr="00C557EC">
      <w:rPr>
        <w:b/>
        <w:bCs/>
      </w:rPr>
      <w:t>definiert</w:t>
    </w:r>
    <w:proofErr w:type="spellEnd"/>
    <w:r w:rsidR="005576F2" w:rsidRPr="00C557EC">
      <w:rPr>
        <w:b/>
        <w:bCs/>
      </w:rPr>
      <w:t>.</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2D92DD" w14:textId="77777777" w:rsidR="00076A31" w:rsidRPr="00C557EC" w:rsidRDefault="00076A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53E01" w14:textId="77777777" w:rsidR="00801A08" w:rsidRPr="00C557EC" w:rsidRDefault="00801A08" w:rsidP="0014773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657C0" w14:textId="1200382E" w:rsidR="00D15C4E" w:rsidRPr="00C557EC" w:rsidRDefault="0002345D" w:rsidP="00D15C4E">
    <w:pPr>
      <w:pStyle w:val="Header"/>
    </w:pPr>
    <w:r>
      <w:fldChar w:fldCharType="begin"/>
    </w:r>
    <w:r>
      <w:instrText>STYLEREF  "Überschrift 1"  \* MERGEFORMAT</w:instrText>
    </w:r>
    <w:r>
      <w:fldChar w:fldCharType="separate"/>
    </w:r>
    <w:r w:rsidR="00CE7A6B">
      <w:rPr>
        <w:b/>
        <w:bCs/>
        <w:noProof/>
      </w:rPr>
      <w:t>Error! Use the Home tab to apply Überschrift 1 to the text that you want to appear here.</w:t>
    </w:r>
    <w:r>
      <w:fldChar w:fldCharType="end"/>
    </w:r>
  </w:p>
  <w:p w14:paraId="157AFFA7" w14:textId="77777777" w:rsidR="00DD467A" w:rsidRPr="00C557EC" w:rsidRDefault="00DD467A"/>
  <w:p w14:paraId="26200060" w14:textId="77777777" w:rsidR="00DD467A" w:rsidRPr="00C557EC" w:rsidRDefault="00DD467A"/>
  <w:p w14:paraId="5B3CF9B8" w14:textId="77777777" w:rsidR="00DD467A" w:rsidRPr="00C557EC" w:rsidRDefault="00DD467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61A2658"/>
    <w:lvl w:ilvl="0">
      <w:start w:val="1"/>
      <w:numFmt w:val="decimal"/>
      <w:pStyle w:val="ListNumber5"/>
      <w:lvlText w:val="%1."/>
      <w:lvlJc w:val="left"/>
      <w:pPr>
        <w:tabs>
          <w:tab w:val="num" w:pos="1492"/>
        </w:tabs>
        <w:ind w:left="1492" w:hanging="360"/>
      </w:pPr>
    </w:lvl>
  </w:abstractNum>
  <w:abstractNum w:abstractNumId="1" w15:restartNumberingAfterBreak="0">
    <w:nsid w:val="03D35CE8"/>
    <w:multiLevelType w:val="hybridMultilevel"/>
    <w:tmpl w:val="BCCEE3A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05BA69C2"/>
    <w:multiLevelType w:val="hybridMultilevel"/>
    <w:tmpl w:val="C7D6E36E"/>
    <w:lvl w:ilvl="0" w:tplc="04070001">
      <w:start w:val="1"/>
      <w:numFmt w:val="bullet"/>
      <w:lvlText w:val=""/>
      <w:lvlJc w:val="left"/>
      <w:pPr>
        <w:ind w:left="720" w:hanging="360"/>
      </w:pPr>
      <w:rPr>
        <w:rFonts w:ascii="Symbol" w:hAnsi="Symbol" w:hint="default"/>
      </w:rPr>
    </w:lvl>
    <w:lvl w:ilvl="1" w:tplc="844237DC">
      <w:numFmt w:val="bullet"/>
      <w:lvlText w:val="•"/>
      <w:lvlJc w:val="left"/>
      <w:pPr>
        <w:ind w:left="1800" w:hanging="720"/>
      </w:pPr>
      <w:rPr>
        <w:rFonts w:ascii="Times New Roman" w:eastAsia="Calibri" w:hAnsi="Times New Roman"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87F29A0"/>
    <w:multiLevelType w:val="hybridMultilevel"/>
    <w:tmpl w:val="15BC35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A7C5CF8"/>
    <w:multiLevelType w:val="hybridMultilevel"/>
    <w:tmpl w:val="B88EC70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57E2D50"/>
    <w:multiLevelType w:val="hybridMultilevel"/>
    <w:tmpl w:val="62CCCB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995ED1"/>
    <w:multiLevelType w:val="hybridMultilevel"/>
    <w:tmpl w:val="E84AE984"/>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15:restartNumberingAfterBreak="0">
    <w:nsid w:val="297816EC"/>
    <w:multiLevelType w:val="multilevel"/>
    <w:tmpl w:val="B0B003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B4104B2"/>
    <w:multiLevelType w:val="hybridMultilevel"/>
    <w:tmpl w:val="A6C8C9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EA81A04"/>
    <w:multiLevelType w:val="hybridMultilevel"/>
    <w:tmpl w:val="7068BD0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2EAF3AB3"/>
    <w:multiLevelType w:val="hybridMultilevel"/>
    <w:tmpl w:val="510C936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1" w15:restartNumberingAfterBreak="0">
    <w:nsid w:val="30724D2D"/>
    <w:multiLevelType w:val="hybridMultilevel"/>
    <w:tmpl w:val="13D2CEC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3B4B7DC8"/>
    <w:multiLevelType w:val="hybridMultilevel"/>
    <w:tmpl w:val="50345C00"/>
    <w:lvl w:ilvl="0" w:tplc="0407001B">
      <w:start w:val="1"/>
      <w:numFmt w:val="low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921219"/>
    <w:multiLevelType w:val="hybridMultilevel"/>
    <w:tmpl w:val="079433D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3F671716"/>
    <w:multiLevelType w:val="hybridMultilevel"/>
    <w:tmpl w:val="D722DB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C90531"/>
    <w:multiLevelType w:val="hybridMultilevel"/>
    <w:tmpl w:val="6CEACA20"/>
    <w:lvl w:ilvl="0" w:tplc="59A46FB2">
      <w:start w:val="1"/>
      <w:numFmt w:val="upperLetter"/>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95C0D18"/>
    <w:multiLevelType w:val="hybridMultilevel"/>
    <w:tmpl w:val="01D460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A6013F8"/>
    <w:multiLevelType w:val="hybridMultilevel"/>
    <w:tmpl w:val="6870E8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B042410"/>
    <w:multiLevelType w:val="hybridMultilevel"/>
    <w:tmpl w:val="62DE565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51416383"/>
    <w:multiLevelType w:val="hybridMultilevel"/>
    <w:tmpl w:val="D57466E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636E3213"/>
    <w:multiLevelType w:val="hybridMultilevel"/>
    <w:tmpl w:val="8DE40D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6AF035F0"/>
    <w:multiLevelType w:val="hybridMultilevel"/>
    <w:tmpl w:val="0934746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70B21DB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D90CF1"/>
    <w:multiLevelType w:val="hybridMultilevel"/>
    <w:tmpl w:val="6DD61FE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76736E40"/>
    <w:multiLevelType w:val="hybridMultilevel"/>
    <w:tmpl w:val="C9100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6A92E8C"/>
    <w:multiLevelType w:val="hybridMultilevel"/>
    <w:tmpl w:val="FB22D9C2"/>
    <w:lvl w:ilvl="0" w:tplc="0409000F">
      <w:start w:val="1"/>
      <w:numFmt w:val="decimal"/>
      <w:lvlText w:val="%1."/>
      <w:lvlJc w:val="left"/>
      <w:pPr>
        <w:ind w:left="360" w:hanging="360"/>
      </w:pPr>
      <w:rPr>
        <w:rFonts w:hint="default"/>
      </w:rPr>
    </w:lvl>
    <w:lvl w:ilvl="1" w:tplc="9B5E118C">
      <w:start w:val="1"/>
      <w:numFmt w:val="lowerLetter"/>
      <w:lvlText w:val="%2."/>
      <w:lvlJc w:val="left"/>
      <w:pPr>
        <w:ind w:left="1080" w:hanging="360"/>
      </w:pPr>
    </w:lvl>
    <w:lvl w:ilvl="2" w:tplc="97227A6E">
      <w:start w:val="1"/>
      <w:numFmt w:val="lowerRoman"/>
      <w:lvlText w:val="%3."/>
      <w:lvlJc w:val="right"/>
      <w:pPr>
        <w:ind w:left="1800" w:hanging="180"/>
      </w:pPr>
    </w:lvl>
    <w:lvl w:ilvl="3" w:tplc="6A48C524">
      <w:start w:val="1"/>
      <w:numFmt w:val="decimal"/>
      <w:lvlText w:val="%4."/>
      <w:lvlJc w:val="left"/>
      <w:pPr>
        <w:ind w:left="2520" w:hanging="360"/>
      </w:pPr>
    </w:lvl>
    <w:lvl w:ilvl="4" w:tplc="90B63432">
      <w:start w:val="1"/>
      <w:numFmt w:val="lowerLetter"/>
      <w:lvlText w:val="%5."/>
      <w:lvlJc w:val="left"/>
      <w:pPr>
        <w:ind w:left="3240" w:hanging="360"/>
      </w:pPr>
    </w:lvl>
    <w:lvl w:ilvl="5" w:tplc="E820C038">
      <w:start w:val="1"/>
      <w:numFmt w:val="lowerRoman"/>
      <w:lvlText w:val="%6."/>
      <w:lvlJc w:val="right"/>
      <w:pPr>
        <w:ind w:left="3960" w:hanging="180"/>
      </w:pPr>
    </w:lvl>
    <w:lvl w:ilvl="6" w:tplc="C9881E66">
      <w:start w:val="1"/>
      <w:numFmt w:val="decimal"/>
      <w:lvlText w:val="%7."/>
      <w:lvlJc w:val="left"/>
      <w:pPr>
        <w:ind w:left="4680" w:hanging="360"/>
      </w:pPr>
    </w:lvl>
    <w:lvl w:ilvl="7" w:tplc="B2E6BE84">
      <w:start w:val="1"/>
      <w:numFmt w:val="lowerLetter"/>
      <w:lvlText w:val="%8."/>
      <w:lvlJc w:val="left"/>
      <w:pPr>
        <w:ind w:left="5400" w:hanging="360"/>
      </w:pPr>
    </w:lvl>
    <w:lvl w:ilvl="8" w:tplc="4A983B20">
      <w:start w:val="1"/>
      <w:numFmt w:val="lowerRoman"/>
      <w:lvlText w:val="%9."/>
      <w:lvlJc w:val="right"/>
      <w:pPr>
        <w:ind w:left="6120" w:hanging="180"/>
      </w:pPr>
    </w:lvl>
  </w:abstractNum>
  <w:abstractNum w:abstractNumId="26" w15:restartNumberingAfterBreak="0">
    <w:nsid w:val="77B10743"/>
    <w:multiLevelType w:val="hybridMultilevel"/>
    <w:tmpl w:val="6E8A09C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7F065154"/>
    <w:multiLevelType w:val="hybridMultilevel"/>
    <w:tmpl w:val="AFA0138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num w:numId="1" w16cid:durableId="874846925">
    <w:abstractNumId w:val="22"/>
  </w:num>
  <w:num w:numId="2" w16cid:durableId="1070347516">
    <w:abstractNumId w:val="7"/>
  </w:num>
  <w:num w:numId="3" w16cid:durableId="643897947">
    <w:abstractNumId w:val="16"/>
  </w:num>
  <w:num w:numId="4" w16cid:durableId="114060175">
    <w:abstractNumId w:val="17"/>
  </w:num>
  <w:num w:numId="5" w16cid:durableId="43331310">
    <w:abstractNumId w:val="5"/>
  </w:num>
  <w:num w:numId="6" w16cid:durableId="266353724">
    <w:abstractNumId w:val="3"/>
  </w:num>
  <w:num w:numId="7" w16cid:durableId="980766375">
    <w:abstractNumId w:val="11"/>
  </w:num>
  <w:num w:numId="8" w16cid:durableId="568686800">
    <w:abstractNumId w:val="2"/>
  </w:num>
  <w:num w:numId="9" w16cid:durableId="699740396">
    <w:abstractNumId w:val="27"/>
  </w:num>
  <w:num w:numId="10" w16cid:durableId="2113015696">
    <w:abstractNumId w:val="18"/>
  </w:num>
  <w:num w:numId="11" w16cid:durableId="1530755441">
    <w:abstractNumId w:val="13"/>
  </w:num>
  <w:num w:numId="12" w16cid:durableId="1901670488">
    <w:abstractNumId w:val="20"/>
  </w:num>
  <w:num w:numId="13" w16cid:durableId="1539509447">
    <w:abstractNumId w:val="21"/>
  </w:num>
  <w:num w:numId="14" w16cid:durableId="1460488217">
    <w:abstractNumId w:val="9"/>
  </w:num>
  <w:num w:numId="15" w16cid:durableId="612371979">
    <w:abstractNumId w:val="25"/>
  </w:num>
  <w:num w:numId="16" w16cid:durableId="861816950">
    <w:abstractNumId w:val="8"/>
  </w:num>
  <w:num w:numId="17" w16cid:durableId="761341369">
    <w:abstractNumId w:val="24"/>
  </w:num>
  <w:num w:numId="18" w16cid:durableId="1509976956">
    <w:abstractNumId w:val="14"/>
  </w:num>
  <w:num w:numId="19" w16cid:durableId="352461413">
    <w:abstractNumId w:val="10"/>
  </w:num>
  <w:num w:numId="20" w16cid:durableId="725957438">
    <w:abstractNumId w:val="23"/>
  </w:num>
  <w:num w:numId="21" w16cid:durableId="898125238">
    <w:abstractNumId w:val="0"/>
  </w:num>
  <w:num w:numId="22" w16cid:durableId="122186537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56049646">
    <w:abstractNumId w:val="6"/>
  </w:num>
  <w:num w:numId="24" w16cid:durableId="1213925727">
    <w:abstractNumId w:val="12"/>
  </w:num>
  <w:num w:numId="25" w16cid:durableId="621037778">
    <w:abstractNumId w:val="19"/>
  </w:num>
  <w:num w:numId="26" w16cid:durableId="1837184603">
    <w:abstractNumId w:val="26"/>
  </w:num>
  <w:num w:numId="27" w16cid:durableId="1205672434">
    <w:abstractNumId w:val="1"/>
  </w:num>
  <w:num w:numId="28" w16cid:durableId="718434468">
    <w:abstractNumId w:val="4"/>
  </w:num>
  <w:num w:numId="29" w16cid:durableId="210575803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679B"/>
    <w:rsid w:val="00013E6C"/>
    <w:rsid w:val="0002012A"/>
    <w:rsid w:val="0002345D"/>
    <w:rsid w:val="000275E3"/>
    <w:rsid w:val="000367FE"/>
    <w:rsid w:val="00042D02"/>
    <w:rsid w:val="00044790"/>
    <w:rsid w:val="00045750"/>
    <w:rsid w:val="0005663E"/>
    <w:rsid w:val="00060E56"/>
    <w:rsid w:val="0006223D"/>
    <w:rsid w:val="0006495A"/>
    <w:rsid w:val="000673C5"/>
    <w:rsid w:val="00076A31"/>
    <w:rsid w:val="000974AC"/>
    <w:rsid w:val="000A5C1A"/>
    <w:rsid w:val="000C512B"/>
    <w:rsid w:val="000E489C"/>
    <w:rsid w:val="001102FA"/>
    <w:rsid w:val="00113010"/>
    <w:rsid w:val="00142DCA"/>
    <w:rsid w:val="00144F91"/>
    <w:rsid w:val="00146C8F"/>
    <w:rsid w:val="0014773F"/>
    <w:rsid w:val="00153254"/>
    <w:rsid w:val="00154961"/>
    <w:rsid w:val="00161AD4"/>
    <w:rsid w:val="00170D39"/>
    <w:rsid w:val="00183BB9"/>
    <w:rsid w:val="0018672E"/>
    <w:rsid w:val="00194F2B"/>
    <w:rsid w:val="00196C25"/>
    <w:rsid w:val="001A16A6"/>
    <w:rsid w:val="001A4456"/>
    <w:rsid w:val="001B6DAB"/>
    <w:rsid w:val="001C6132"/>
    <w:rsid w:val="001C7B91"/>
    <w:rsid w:val="001E1547"/>
    <w:rsid w:val="001F272F"/>
    <w:rsid w:val="001F40CD"/>
    <w:rsid w:val="001F7665"/>
    <w:rsid w:val="00205E03"/>
    <w:rsid w:val="00220394"/>
    <w:rsid w:val="002269BD"/>
    <w:rsid w:val="00240C41"/>
    <w:rsid w:val="00247556"/>
    <w:rsid w:val="002509A9"/>
    <w:rsid w:val="00262BEB"/>
    <w:rsid w:val="00271BF8"/>
    <w:rsid w:val="002745DB"/>
    <w:rsid w:val="002910FD"/>
    <w:rsid w:val="0029609E"/>
    <w:rsid w:val="002974C8"/>
    <w:rsid w:val="002A608F"/>
    <w:rsid w:val="002C2100"/>
    <w:rsid w:val="002C3E65"/>
    <w:rsid w:val="002D12D6"/>
    <w:rsid w:val="002D2804"/>
    <w:rsid w:val="002D5C28"/>
    <w:rsid w:val="002E6C1E"/>
    <w:rsid w:val="00314497"/>
    <w:rsid w:val="00316A3E"/>
    <w:rsid w:val="00316B84"/>
    <w:rsid w:val="003204CF"/>
    <w:rsid w:val="00335733"/>
    <w:rsid w:val="00366C54"/>
    <w:rsid w:val="00370EC9"/>
    <w:rsid w:val="0037769D"/>
    <w:rsid w:val="003824EC"/>
    <w:rsid w:val="00383EBD"/>
    <w:rsid w:val="00384A4B"/>
    <w:rsid w:val="00394846"/>
    <w:rsid w:val="003A48E4"/>
    <w:rsid w:val="003B13DB"/>
    <w:rsid w:val="003B22D5"/>
    <w:rsid w:val="003C4D8E"/>
    <w:rsid w:val="003E432C"/>
    <w:rsid w:val="003F1F05"/>
    <w:rsid w:val="003F2FC1"/>
    <w:rsid w:val="00413740"/>
    <w:rsid w:val="00413B23"/>
    <w:rsid w:val="00422CE4"/>
    <w:rsid w:val="00423A84"/>
    <w:rsid w:val="00430C8C"/>
    <w:rsid w:val="00451E32"/>
    <w:rsid w:val="0045249A"/>
    <w:rsid w:val="00453696"/>
    <w:rsid w:val="00466B0F"/>
    <w:rsid w:val="00474DAB"/>
    <w:rsid w:val="00477A31"/>
    <w:rsid w:val="0048084C"/>
    <w:rsid w:val="004926E5"/>
    <w:rsid w:val="004A792E"/>
    <w:rsid w:val="004C10B5"/>
    <w:rsid w:val="004D0274"/>
    <w:rsid w:val="004D08D1"/>
    <w:rsid w:val="00513178"/>
    <w:rsid w:val="0052226C"/>
    <w:rsid w:val="00547037"/>
    <w:rsid w:val="005576F2"/>
    <w:rsid w:val="00560FDD"/>
    <w:rsid w:val="00562BD9"/>
    <w:rsid w:val="0057095A"/>
    <w:rsid w:val="005722C0"/>
    <w:rsid w:val="00587506"/>
    <w:rsid w:val="0059224C"/>
    <w:rsid w:val="005A1D9A"/>
    <w:rsid w:val="005C6D4B"/>
    <w:rsid w:val="0060792C"/>
    <w:rsid w:val="00641DED"/>
    <w:rsid w:val="0064589A"/>
    <w:rsid w:val="0065002E"/>
    <w:rsid w:val="00651CE9"/>
    <w:rsid w:val="006532C8"/>
    <w:rsid w:val="0065360D"/>
    <w:rsid w:val="006556B7"/>
    <w:rsid w:val="00663C39"/>
    <w:rsid w:val="00666A95"/>
    <w:rsid w:val="00666C30"/>
    <w:rsid w:val="006712DA"/>
    <w:rsid w:val="00685BA6"/>
    <w:rsid w:val="006A5D74"/>
    <w:rsid w:val="006B2AE4"/>
    <w:rsid w:val="006B4247"/>
    <w:rsid w:val="006C7CD7"/>
    <w:rsid w:val="006D2BD6"/>
    <w:rsid w:val="006D534B"/>
    <w:rsid w:val="006F12BA"/>
    <w:rsid w:val="006F42D7"/>
    <w:rsid w:val="006F4A87"/>
    <w:rsid w:val="006F580E"/>
    <w:rsid w:val="00705800"/>
    <w:rsid w:val="0070684D"/>
    <w:rsid w:val="00716E07"/>
    <w:rsid w:val="00725F17"/>
    <w:rsid w:val="00741609"/>
    <w:rsid w:val="0074666E"/>
    <w:rsid w:val="007474BB"/>
    <w:rsid w:val="00754B80"/>
    <w:rsid w:val="00760B22"/>
    <w:rsid w:val="007652DC"/>
    <w:rsid w:val="007759F1"/>
    <w:rsid w:val="00777EE6"/>
    <w:rsid w:val="00784B26"/>
    <w:rsid w:val="007856E4"/>
    <w:rsid w:val="007A0100"/>
    <w:rsid w:val="007B61C3"/>
    <w:rsid w:val="007C39D0"/>
    <w:rsid w:val="007C3BD3"/>
    <w:rsid w:val="007C5DF7"/>
    <w:rsid w:val="007D3848"/>
    <w:rsid w:val="007D3B61"/>
    <w:rsid w:val="007F1C39"/>
    <w:rsid w:val="007F22B3"/>
    <w:rsid w:val="00800848"/>
    <w:rsid w:val="00801A08"/>
    <w:rsid w:val="00803040"/>
    <w:rsid w:val="00804B00"/>
    <w:rsid w:val="00804F7E"/>
    <w:rsid w:val="00806502"/>
    <w:rsid w:val="008227FE"/>
    <w:rsid w:val="008259CD"/>
    <w:rsid w:val="00831E0A"/>
    <w:rsid w:val="00832A8F"/>
    <w:rsid w:val="00834FF6"/>
    <w:rsid w:val="00837252"/>
    <w:rsid w:val="0085272D"/>
    <w:rsid w:val="00857238"/>
    <w:rsid w:val="0086284E"/>
    <w:rsid w:val="00884AAB"/>
    <w:rsid w:val="0089071F"/>
    <w:rsid w:val="00897556"/>
    <w:rsid w:val="008B0FE3"/>
    <w:rsid w:val="008B4CCF"/>
    <w:rsid w:val="008D03F2"/>
    <w:rsid w:val="008D2045"/>
    <w:rsid w:val="008E085A"/>
    <w:rsid w:val="008E3D6E"/>
    <w:rsid w:val="008E7DC8"/>
    <w:rsid w:val="008F050D"/>
    <w:rsid w:val="008F7C96"/>
    <w:rsid w:val="0091037E"/>
    <w:rsid w:val="009127F7"/>
    <w:rsid w:val="00926E33"/>
    <w:rsid w:val="00927F7B"/>
    <w:rsid w:val="00937AE6"/>
    <w:rsid w:val="009533D8"/>
    <w:rsid w:val="009550BF"/>
    <w:rsid w:val="00955169"/>
    <w:rsid w:val="009634C1"/>
    <w:rsid w:val="00966D6A"/>
    <w:rsid w:val="0098444F"/>
    <w:rsid w:val="00996BF9"/>
    <w:rsid w:val="009B2E0F"/>
    <w:rsid w:val="009B2FDB"/>
    <w:rsid w:val="009D10A1"/>
    <w:rsid w:val="009D1F68"/>
    <w:rsid w:val="009D60E8"/>
    <w:rsid w:val="009D7791"/>
    <w:rsid w:val="009F0B71"/>
    <w:rsid w:val="00A03521"/>
    <w:rsid w:val="00A04B15"/>
    <w:rsid w:val="00A13826"/>
    <w:rsid w:val="00A20D94"/>
    <w:rsid w:val="00A21DE0"/>
    <w:rsid w:val="00A47B15"/>
    <w:rsid w:val="00A54E38"/>
    <w:rsid w:val="00A67236"/>
    <w:rsid w:val="00A74859"/>
    <w:rsid w:val="00A75F8B"/>
    <w:rsid w:val="00A82B12"/>
    <w:rsid w:val="00A843AE"/>
    <w:rsid w:val="00A8788C"/>
    <w:rsid w:val="00A90D24"/>
    <w:rsid w:val="00A94F84"/>
    <w:rsid w:val="00A9551C"/>
    <w:rsid w:val="00A95685"/>
    <w:rsid w:val="00AC5E3C"/>
    <w:rsid w:val="00AC7AAB"/>
    <w:rsid w:val="00AD4AC9"/>
    <w:rsid w:val="00AD5357"/>
    <w:rsid w:val="00AD74D3"/>
    <w:rsid w:val="00AD7DCF"/>
    <w:rsid w:val="00AE3ECD"/>
    <w:rsid w:val="00AE4337"/>
    <w:rsid w:val="00AF0DB2"/>
    <w:rsid w:val="00B0112F"/>
    <w:rsid w:val="00B07CCE"/>
    <w:rsid w:val="00B169D1"/>
    <w:rsid w:val="00B269A8"/>
    <w:rsid w:val="00B31935"/>
    <w:rsid w:val="00B35A98"/>
    <w:rsid w:val="00B36E99"/>
    <w:rsid w:val="00B428ED"/>
    <w:rsid w:val="00B50E95"/>
    <w:rsid w:val="00B536AD"/>
    <w:rsid w:val="00B55DDE"/>
    <w:rsid w:val="00B773CC"/>
    <w:rsid w:val="00B97446"/>
    <w:rsid w:val="00BA09C0"/>
    <w:rsid w:val="00BA5C4E"/>
    <w:rsid w:val="00BB2800"/>
    <w:rsid w:val="00BD267D"/>
    <w:rsid w:val="00BD732E"/>
    <w:rsid w:val="00BD7E00"/>
    <w:rsid w:val="00BE08F5"/>
    <w:rsid w:val="00BE4FC3"/>
    <w:rsid w:val="00BE7B33"/>
    <w:rsid w:val="00BF7F92"/>
    <w:rsid w:val="00C0228A"/>
    <w:rsid w:val="00C12AC9"/>
    <w:rsid w:val="00C13308"/>
    <w:rsid w:val="00C14E75"/>
    <w:rsid w:val="00C15225"/>
    <w:rsid w:val="00C43E53"/>
    <w:rsid w:val="00C557EC"/>
    <w:rsid w:val="00C5767C"/>
    <w:rsid w:val="00C67724"/>
    <w:rsid w:val="00C73F16"/>
    <w:rsid w:val="00C76C68"/>
    <w:rsid w:val="00C82219"/>
    <w:rsid w:val="00C87FD3"/>
    <w:rsid w:val="00C92D2E"/>
    <w:rsid w:val="00C94993"/>
    <w:rsid w:val="00CA2628"/>
    <w:rsid w:val="00CA2F13"/>
    <w:rsid w:val="00CA3C69"/>
    <w:rsid w:val="00CA565D"/>
    <w:rsid w:val="00CB7456"/>
    <w:rsid w:val="00CE0C64"/>
    <w:rsid w:val="00CE7A6B"/>
    <w:rsid w:val="00CF0F9C"/>
    <w:rsid w:val="00CF6375"/>
    <w:rsid w:val="00D11FEF"/>
    <w:rsid w:val="00D15C4E"/>
    <w:rsid w:val="00D218F1"/>
    <w:rsid w:val="00D21BAB"/>
    <w:rsid w:val="00D23981"/>
    <w:rsid w:val="00D248E4"/>
    <w:rsid w:val="00D25BC0"/>
    <w:rsid w:val="00D2733D"/>
    <w:rsid w:val="00D3433B"/>
    <w:rsid w:val="00D34F0E"/>
    <w:rsid w:val="00D40525"/>
    <w:rsid w:val="00D44A98"/>
    <w:rsid w:val="00D463E9"/>
    <w:rsid w:val="00D514D4"/>
    <w:rsid w:val="00D53679"/>
    <w:rsid w:val="00D6024B"/>
    <w:rsid w:val="00D7537F"/>
    <w:rsid w:val="00D93DFD"/>
    <w:rsid w:val="00DB035F"/>
    <w:rsid w:val="00DB03CD"/>
    <w:rsid w:val="00DB2B46"/>
    <w:rsid w:val="00DB6B49"/>
    <w:rsid w:val="00DB6E74"/>
    <w:rsid w:val="00DC1CE1"/>
    <w:rsid w:val="00DC1E8B"/>
    <w:rsid w:val="00DD16ED"/>
    <w:rsid w:val="00DD467A"/>
    <w:rsid w:val="00DD4EDA"/>
    <w:rsid w:val="00DD7800"/>
    <w:rsid w:val="00DE39D2"/>
    <w:rsid w:val="00DE5BCA"/>
    <w:rsid w:val="00DE6768"/>
    <w:rsid w:val="00DF7AC1"/>
    <w:rsid w:val="00DF7D98"/>
    <w:rsid w:val="00E0511B"/>
    <w:rsid w:val="00E0634B"/>
    <w:rsid w:val="00E27565"/>
    <w:rsid w:val="00E30777"/>
    <w:rsid w:val="00E44557"/>
    <w:rsid w:val="00E52F1D"/>
    <w:rsid w:val="00E55F2C"/>
    <w:rsid w:val="00E60D99"/>
    <w:rsid w:val="00E60DDE"/>
    <w:rsid w:val="00E64BFB"/>
    <w:rsid w:val="00E70EB8"/>
    <w:rsid w:val="00E7382C"/>
    <w:rsid w:val="00E84E2A"/>
    <w:rsid w:val="00E8626E"/>
    <w:rsid w:val="00E913D0"/>
    <w:rsid w:val="00EA4021"/>
    <w:rsid w:val="00ED1F75"/>
    <w:rsid w:val="00ED7B08"/>
    <w:rsid w:val="00EE350C"/>
    <w:rsid w:val="00EE3D91"/>
    <w:rsid w:val="00EE6089"/>
    <w:rsid w:val="00EF2D55"/>
    <w:rsid w:val="00EF4179"/>
    <w:rsid w:val="00EF58BA"/>
    <w:rsid w:val="00F01843"/>
    <w:rsid w:val="00F1234E"/>
    <w:rsid w:val="00F1352C"/>
    <w:rsid w:val="00F14451"/>
    <w:rsid w:val="00F14E9D"/>
    <w:rsid w:val="00F17F1F"/>
    <w:rsid w:val="00F32D58"/>
    <w:rsid w:val="00F362EA"/>
    <w:rsid w:val="00F46B96"/>
    <w:rsid w:val="00F51E49"/>
    <w:rsid w:val="00F578B7"/>
    <w:rsid w:val="00F66715"/>
    <w:rsid w:val="00F77144"/>
    <w:rsid w:val="00FA177B"/>
    <w:rsid w:val="00FA2B03"/>
    <w:rsid w:val="00FA7041"/>
    <w:rsid w:val="00FB2D68"/>
    <w:rsid w:val="00FC07C8"/>
    <w:rsid w:val="00FC39E1"/>
    <w:rsid w:val="00FC4172"/>
    <w:rsid w:val="00FC5207"/>
    <w:rsid w:val="00FC679B"/>
    <w:rsid w:val="00FE0BD6"/>
    <w:rsid w:val="00FE1C25"/>
    <w:rsid w:val="00FE450D"/>
    <w:rsid w:val="00FF2257"/>
    <w:rsid w:val="00FF768A"/>
    <w:rsid w:val="0590A48F"/>
    <w:rsid w:val="1A4BC5F5"/>
    <w:rsid w:val="1AD0CA38"/>
    <w:rsid w:val="28824807"/>
    <w:rsid w:val="3391F38B"/>
    <w:rsid w:val="3FDEBA0E"/>
    <w:rsid w:val="4D2AC966"/>
    <w:rsid w:val="55DAAEB7"/>
    <w:rsid w:val="5F639EC7"/>
    <w:rsid w:val="64B55552"/>
    <w:rsid w:val="68DD0CD6"/>
    <w:rsid w:val="6F2AE5DE"/>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D7DDB0"/>
  <w15:docId w15:val="{53CF4F32-1DB9-4651-887B-D15D4E8412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09E"/>
    <w:pPr>
      <w:spacing w:after="200" w:line="360" w:lineRule="auto"/>
      <w:jc w:val="both"/>
    </w:pPr>
    <w:rPr>
      <w:rFonts w:ascii="Times New Roman" w:hAnsi="Times New Roman"/>
      <w:sz w:val="22"/>
      <w:szCs w:val="22"/>
      <w:lang w:val="en-US"/>
    </w:rPr>
  </w:style>
  <w:style w:type="paragraph" w:styleId="Heading1">
    <w:name w:val="heading 1"/>
    <w:basedOn w:val="Normal"/>
    <w:next w:val="Normal"/>
    <w:link w:val="Heading1Char"/>
    <w:uiPriority w:val="9"/>
    <w:qFormat/>
    <w:rsid w:val="0045249A"/>
    <w:pPr>
      <w:keepNext/>
      <w:keepLines/>
      <w:pageBreakBefore/>
      <w:numPr>
        <w:numId w:val="2"/>
      </w:numPr>
      <w:ind w:left="431" w:hanging="431"/>
      <w:outlineLvl w:val="0"/>
    </w:pPr>
    <w:rPr>
      <w:rFonts w:eastAsia="Times New Roman"/>
      <w:b/>
      <w:bCs/>
      <w:color w:val="365F91"/>
      <w:sz w:val="34"/>
      <w:szCs w:val="28"/>
    </w:rPr>
  </w:style>
  <w:style w:type="paragraph" w:styleId="Heading2">
    <w:name w:val="heading 2"/>
    <w:basedOn w:val="Normal"/>
    <w:next w:val="Normal"/>
    <w:link w:val="Heading2Char"/>
    <w:uiPriority w:val="9"/>
    <w:unhideWhenUsed/>
    <w:qFormat/>
    <w:rsid w:val="00754B80"/>
    <w:pPr>
      <w:keepNext/>
      <w:keepLines/>
      <w:numPr>
        <w:ilvl w:val="1"/>
        <w:numId w:val="2"/>
      </w:numPr>
      <w:spacing w:before="400"/>
      <w:ind w:left="578" w:hanging="578"/>
      <w:outlineLvl w:val="1"/>
    </w:pPr>
    <w:rPr>
      <w:rFonts w:eastAsia="Times New Roman"/>
      <w:b/>
      <w:bCs/>
      <w:color w:val="4F81BD"/>
      <w:sz w:val="28"/>
      <w:szCs w:val="26"/>
    </w:rPr>
  </w:style>
  <w:style w:type="paragraph" w:styleId="Heading3">
    <w:name w:val="heading 3"/>
    <w:basedOn w:val="Normal"/>
    <w:next w:val="Normal"/>
    <w:link w:val="Heading3Char"/>
    <w:uiPriority w:val="9"/>
    <w:unhideWhenUsed/>
    <w:qFormat/>
    <w:rsid w:val="008227FE"/>
    <w:pPr>
      <w:keepNext/>
      <w:keepLines/>
      <w:numPr>
        <w:ilvl w:val="2"/>
        <w:numId w:val="2"/>
      </w:numPr>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8227FE"/>
    <w:pPr>
      <w:keepNext/>
      <w:keepLines/>
      <w:numPr>
        <w:ilvl w:val="3"/>
        <w:numId w:val="2"/>
      </w:numPr>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8227FE"/>
    <w:pPr>
      <w:keepNext/>
      <w:keepLines/>
      <w:numPr>
        <w:ilvl w:val="4"/>
        <w:numId w:val="2"/>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8227FE"/>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8227FE"/>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8227FE"/>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227FE"/>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4A87"/>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4A87"/>
  </w:style>
  <w:style w:type="paragraph" w:styleId="Footer">
    <w:name w:val="footer"/>
    <w:basedOn w:val="Normal"/>
    <w:link w:val="FooterChar"/>
    <w:uiPriority w:val="99"/>
    <w:unhideWhenUsed/>
    <w:rsid w:val="006F4A87"/>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4A87"/>
  </w:style>
  <w:style w:type="character" w:customStyle="1" w:styleId="Heading1Char">
    <w:name w:val="Heading 1 Char"/>
    <w:link w:val="Heading1"/>
    <w:uiPriority w:val="9"/>
    <w:rsid w:val="0045249A"/>
    <w:rPr>
      <w:rFonts w:ascii="Times New Roman" w:eastAsia="Times New Roman" w:hAnsi="Times New Roman" w:cs="Times New Roman"/>
      <w:b/>
      <w:bCs/>
      <w:color w:val="365F91"/>
      <w:sz w:val="34"/>
      <w:szCs w:val="28"/>
    </w:rPr>
  </w:style>
  <w:style w:type="character" w:customStyle="1" w:styleId="Heading2Char">
    <w:name w:val="Heading 2 Char"/>
    <w:link w:val="Heading2"/>
    <w:uiPriority w:val="9"/>
    <w:rsid w:val="00754B80"/>
    <w:rPr>
      <w:rFonts w:ascii="Times New Roman" w:eastAsia="Times New Roman" w:hAnsi="Times New Roman" w:cs="Times New Roman"/>
      <w:b/>
      <w:bCs/>
      <w:color w:val="4F81BD"/>
      <w:sz w:val="28"/>
      <w:szCs w:val="26"/>
    </w:rPr>
  </w:style>
  <w:style w:type="paragraph" w:styleId="TOCHeading">
    <w:name w:val="TOC Heading"/>
    <w:basedOn w:val="Heading1"/>
    <w:next w:val="Normal"/>
    <w:uiPriority w:val="39"/>
    <w:semiHidden/>
    <w:unhideWhenUsed/>
    <w:qFormat/>
    <w:rsid w:val="00E0511B"/>
    <w:pPr>
      <w:outlineLvl w:val="9"/>
    </w:pPr>
    <w:rPr>
      <w:rFonts w:ascii="Cambria" w:hAnsi="Cambria"/>
      <w:sz w:val="28"/>
    </w:rPr>
  </w:style>
  <w:style w:type="paragraph" w:styleId="TOC1">
    <w:name w:val="toc 1"/>
    <w:basedOn w:val="Normal"/>
    <w:next w:val="Normal"/>
    <w:autoRedefine/>
    <w:uiPriority w:val="39"/>
    <w:unhideWhenUsed/>
    <w:rsid w:val="00A95685"/>
    <w:pPr>
      <w:tabs>
        <w:tab w:val="left" w:pos="960"/>
        <w:tab w:val="right" w:leader="dot" w:pos="8211"/>
      </w:tabs>
      <w:spacing w:after="100" w:line="240" w:lineRule="auto"/>
    </w:pPr>
  </w:style>
  <w:style w:type="character" w:styleId="Hyperlink">
    <w:name w:val="Hyperlink"/>
    <w:uiPriority w:val="99"/>
    <w:unhideWhenUsed/>
    <w:rsid w:val="00E0511B"/>
    <w:rPr>
      <w:color w:val="0000FF"/>
      <w:u w:val="single"/>
    </w:rPr>
  </w:style>
  <w:style w:type="paragraph" w:styleId="BalloonText">
    <w:name w:val="Balloon Text"/>
    <w:basedOn w:val="Normal"/>
    <w:link w:val="BalloonTextChar"/>
    <w:uiPriority w:val="99"/>
    <w:semiHidden/>
    <w:unhideWhenUsed/>
    <w:rsid w:val="00E0511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0511B"/>
    <w:rPr>
      <w:rFonts w:ascii="Tahoma" w:hAnsi="Tahoma" w:cs="Tahoma"/>
      <w:sz w:val="16"/>
      <w:szCs w:val="16"/>
    </w:rPr>
  </w:style>
  <w:style w:type="character" w:customStyle="1" w:styleId="Heading3Char">
    <w:name w:val="Heading 3 Char"/>
    <w:link w:val="Heading3"/>
    <w:uiPriority w:val="9"/>
    <w:rsid w:val="008227FE"/>
    <w:rPr>
      <w:rFonts w:ascii="Cambria" w:eastAsia="Times New Roman" w:hAnsi="Cambria" w:cs="Times New Roman"/>
      <w:b/>
      <w:bCs/>
      <w:color w:val="4F81BD"/>
    </w:rPr>
  </w:style>
  <w:style w:type="character" w:customStyle="1" w:styleId="Heading4Char">
    <w:name w:val="Heading 4 Char"/>
    <w:link w:val="Heading4"/>
    <w:uiPriority w:val="9"/>
    <w:semiHidden/>
    <w:rsid w:val="008227FE"/>
    <w:rPr>
      <w:rFonts w:ascii="Cambria" w:eastAsia="Times New Roman" w:hAnsi="Cambria" w:cs="Times New Roman"/>
      <w:b/>
      <w:bCs/>
      <w:i/>
      <w:iCs/>
      <w:color w:val="4F81BD"/>
    </w:rPr>
  </w:style>
  <w:style w:type="character" w:customStyle="1" w:styleId="Heading5Char">
    <w:name w:val="Heading 5 Char"/>
    <w:link w:val="Heading5"/>
    <w:uiPriority w:val="9"/>
    <w:semiHidden/>
    <w:rsid w:val="008227FE"/>
    <w:rPr>
      <w:rFonts w:ascii="Cambria" w:eastAsia="Times New Roman" w:hAnsi="Cambria" w:cs="Times New Roman"/>
      <w:color w:val="243F60"/>
    </w:rPr>
  </w:style>
  <w:style w:type="character" w:customStyle="1" w:styleId="Heading6Char">
    <w:name w:val="Heading 6 Char"/>
    <w:link w:val="Heading6"/>
    <w:uiPriority w:val="9"/>
    <w:semiHidden/>
    <w:rsid w:val="008227FE"/>
    <w:rPr>
      <w:rFonts w:ascii="Cambria" w:eastAsia="Times New Roman" w:hAnsi="Cambria" w:cs="Times New Roman"/>
      <w:i/>
      <w:iCs/>
      <w:color w:val="243F60"/>
    </w:rPr>
  </w:style>
  <w:style w:type="character" w:customStyle="1" w:styleId="Heading7Char">
    <w:name w:val="Heading 7 Char"/>
    <w:link w:val="Heading7"/>
    <w:uiPriority w:val="9"/>
    <w:semiHidden/>
    <w:rsid w:val="008227FE"/>
    <w:rPr>
      <w:rFonts w:ascii="Cambria" w:eastAsia="Times New Roman" w:hAnsi="Cambria" w:cs="Times New Roman"/>
      <w:i/>
      <w:iCs/>
      <w:color w:val="404040"/>
    </w:rPr>
  </w:style>
  <w:style w:type="character" w:customStyle="1" w:styleId="Heading8Char">
    <w:name w:val="Heading 8 Char"/>
    <w:link w:val="Heading8"/>
    <w:uiPriority w:val="9"/>
    <w:semiHidden/>
    <w:rsid w:val="008227FE"/>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8227FE"/>
    <w:rPr>
      <w:rFonts w:ascii="Cambria" w:eastAsia="Times New Roman" w:hAnsi="Cambria" w:cs="Times New Roman"/>
      <w:i/>
      <w:iCs/>
      <w:color w:val="404040"/>
      <w:sz w:val="20"/>
      <w:szCs w:val="20"/>
    </w:rPr>
  </w:style>
  <w:style w:type="paragraph" w:styleId="Caption">
    <w:name w:val="caption"/>
    <w:basedOn w:val="Normal"/>
    <w:next w:val="Normal"/>
    <w:uiPriority w:val="35"/>
    <w:unhideWhenUsed/>
    <w:qFormat/>
    <w:rsid w:val="00D44A98"/>
    <w:pPr>
      <w:spacing w:line="240" w:lineRule="auto"/>
    </w:pPr>
    <w:rPr>
      <w:b/>
      <w:bCs/>
      <w:color w:val="4F81BD"/>
      <w:sz w:val="18"/>
      <w:szCs w:val="18"/>
    </w:rPr>
  </w:style>
  <w:style w:type="paragraph" w:styleId="TableofFigures">
    <w:name w:val="table of figures"/>
    <w:basedOn w:val="Normal"/>
    <w:next w:val="Normal"/>
    <w:uiPriority w:val="99"/>
    <w:unhideWhenUsed/>
    <w:rsid w:val="00D44A98"/>
    <w:pPr>
      <w:spacing w:after="0"/>
    </w:pPr>
  </w:style>
  <w:style w:type="table" w:styleId="TableGrid">
    <w:name w:val="Table Grid"/>
    <w:basedOn w:val="TableNormal"/>
    <w:uiPriority w:val="59"/>
    <w:rsid w:val="00D44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8E3D6E"/>
    <w:pPr>
      <w:spacing w:after="100"/>
    </w:pPr>
  </w:style>
  <w:style w:type="paragraph" w:styleId="TOC3">
    <w:name w:val="toc 3"/>
    <w:basedOn w:val="Normal"/>
    <w:next w:val="Normal"/>
    <w:autoRedefine/>
    <w:uiPriority w:val="39"/>
    <w:unhideWhenUsed/>
    <w:rsid w:val="008E3D6E"/>
    <w:pPr>
      <w:spacing w:after="100"/>
    </w:pPr>
  </w:style>
  <w:style w:type="character" w:styleId="PlaceholderText">
    <w:name w:val="Placeholder Text"/>
    <w:uiPriority w:val="99"/>
    <w:semiHidden/>
    <w:rsid w:val="00832A8F"/>
    <w:rPr>
      <w:color w:val="808080"/>
    </w:rPr>
  </w:style>
  <w:style w:type="paragraph" w:styleId="TOC4">
    <w:name w:val="toc 4"/>
    <w:basedOn w:val="Normal"/>
    <w:next w:val="Normal"/>
    <w:autoRedefine/>
    <w:uiPriority w:val="39"/>
    <w:semiHidden/>
    <w:unhideWhenUsed/>
    <w:rsid w:val="00A82B12"/>
    <w:pPr>
      <w:spacing w:after="100"/>
    </w:pPr>
  </w:style>
  <w:style w:type="table" w:styleId="LightShading-Accent1">
    <w:name w:val="Light Shading Accent 1"/>
    <w:basedOn w:val="TableNormal"/>
    <w:uiPriority w:val="60"/>
    <w:rsid w:val="00247556"/>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ListParagraph">
    <w:name w:val="List Paragraph"/>
    <w:basedOn w:val="Normal"/>
    <w:uiPriority w:val="34"/>
    <w:qFormat/>
    <w:rsid w:val="00205E03"/>
    <w:pPr>
      <w:ind w:left="720"/>
      <w:contextualSpacing/>
    </w:pPr>
  </w:style>
  <w:style w:type="table" w:styleId="PlainTable5">
    <w:name w:val="Plain Table 5"/>
    <w:basedOn w:val="TableNormal"/>
    <w:uiPriority w:val="45"/>
    <w:rsid w:val="00DE39D2"/>
    <w:pPr>
      <w:widowControl w:val="0"/>
    </w:pPr>
    <w:rPr>
      <w:rFonts w:asciiTheme="minorHAnsi" w:eastAsiaTheme="minorHAnsi" w:hAnsiTheme="minorHAnsi" w:cstheme="minorBidi"/>
      <w:sz w:val="22"/>
      <w:szCs w:val="22"/>
      <w:lang w:val="en-U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Number5">
    <w:name w:val="List Number 5"/>
    <w:basedOn w:val="Normal"/>
    <w:uiPriority w:val="99"/>
    <w:semiHidden/>
    <w:unhideWhenUsed/>
    <w:rsid w:val="006D2BD6"/>
    <w:pPr>
      <w:numPr>
        <w:numId w:val="21"/>
      </w:numPr>
      <w:suppressAutoHyphens/>
      <w:spacing w:after="0" w:line="240" w:lineRule="auto"/>
      <w:contextualSpacing/>
    </w:pPr>
    <w:rPr>
      <w:rFonts w:eastAsiaTheme="minorHAnsi" w:cstheme="minorBidi"/>
      <w:lang w:eastAsia="en-US"/>
    </w:rPr>
  </w:style>
  <w:style w:type="table" w:styleId="ListTable7Colorful">
    <w:name w:val="List Table 7 Colorful"/>
    <w:basedOn w:val="TableNormal"/>
    <w:uiPriority w:val="52"/>
    <w:rsid w:val="006F42D7"/>
    <w:rPr>
      <w:rFonts w:asciiTheme="minorHAnsi" w:eastAsiaTheme="minorHAnsi" w:hAnsiTheme="minorHAnsi" w:cstheme="minorBidi"/>
      <w:color w:val="000000" w:themeColor="text1"/>
      <w:kern w:val="2"/>
      <w:sz w:val="22"/>
      <w:szCs w:val="22"/>
      <w:lang w:eastAsia="en-US"/>
      <w14:ligatures w14:val="standardContextual"/>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i-provider">
    <w:name w:val="ui-provider"/>
    <w:basedOn w:val="DefaultParagraphFont"/>
    <w:rsid w:val="00E52F1D"/>
  </w:style>
  <w:style w:type="character" w:customStyle="1" w:styleId="selectable-text">
    <w:name w:val="selectable-text"/>
    <w:basedOn w:val="DefaultParagraphFont"/>
    <w:rsid w:val="00E52F1D"/>
  </w:style>
  <w:style w:type="paragraph" w:customStyle="1" w:styleId="TableParagraph">
    <w:name w:val="Table Paragraph"/>
    <w:basedOn w:val="Normal"/>
    <w:uiPriority w:val="1"/>
    <w:qFormat/>
    <w:rsid w:val="00C5767C"/>
    <w:pPr>
      <w:widowControl w:val="0"/>
      <w:autoSpaceDE w:val="0"/>
      <w:autoSpaceDN w:val="0"/>
      <w:spacing w:after="0" w:line="240" w:lineRule="auto"/>
      <w:ind w:left="107"/>
      <w:jc w:val="left"/>
    </w:pPr>
    <w:rPr>
      <w:rFonts w:ascii="Calibri" w:hAnsi="Calibri" w:cs="Calibri"/>
      <w:lang w:eastAsia="en-US"/>
    </w:rPr>
  </w:style>
  <w:style w:type="character" w:styleId="UnresolvedMention">
    <w:name w:val="Unresolved Mention"/>
    <w:basedOn w:val="DefaultParagraphFont"/>
    <w:uiPriority w:val="99"/>
    <w:semiHidden/>
    <w:unhideWhenUsed/>
    <w:rsid w:val="008D2045"/>
    <w:rPr>
      <w:color w:val="605E5C"/>
      <w:shd w:val="clear" w:color="auto" w:fill="E1DFDD"/>
    </w:rPr>
  </w:style>
  <w:style w:type="paragraph" w:styleId="NormalWeb">
    <w:name w:val="Normal (Web)"/>
    <w:basedOn w:val="Normal"/>
    <w:uiPriority w:val="99"/>
    <w:semiHidden/>
    <w:unhideWhenUsed/>
    <w:rsid w:val="00725F17"/>
    <w:pPr>
      <w:spacing w:before="100" w:beforeAutospacing="1" w:after="100" w:afterAutospacing="1" w:line="240" w:lineRule="auto"/>
      <w:jc w:val="left"/>
    </w:pPr>
    <w:rPr>
      <w:rFonts w:eastAsia="Times New Roman"/>
      <w:sz w:val="24"/>
      <w:szCs w:val="24"/>
      <w:lang w:val="de-DE"/>
    </w:rPr>
  </w:style>
  <w:style w:type="paragraph" w:customStyle="1" w:styleId="CitaviBibliographyEntry">
    <w:name w:val="Citavi Bibliography Entry"/>
    <w:basedOn w:val="Normal"/>
    <w:link w:val="CitaviBibliographyEntryZchn"/>
    <w:uiPriority w:val="99"/>
    <w:rsid w:val="00045750"/>
    <w:pPr>
      <w:suppressAutoHyphens/>
      <w:spacing w:after="120" w:line="240" w:lineRule="auto"/>
      <w:jc w:val="left"/>
    </w:pPr>
    <w:rPr>
      <w:rFonts w:eastAsiaTheme="minorHAnsi" w:cstheme="minorBidi"/>
      <w:lang w:eastAsia="en-US"/>
    </w:rPr>
  </w:style>
  <w:style w:type="character" w:customStyle="1" w:styleId="CitaviBibliographyEntryZchn">
    <w:name w:val="Citavi Bibliography Entry Zchn"/>
    <w:basedOn w:val="DefaultParagraphFont"/>
    <w:link w:val="CitaviBibliographyEntry"/>
    <w:uiPriority w:val="99"/>
    <w:rsid w:val="00045750"/>
    <w:rPr>
      <w:rFonts w:ascii="Times New Roman" w:eastAsiaTheme="minorHAnsi" w:hAnsi="Times New Roman"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2602465">
      <w:bodyDiv w:val="1"/>
      <w:marLeft w:val="0"/>
      <w:marRight w:val="0"/>
      <w:marTop w:val="0"/>
      <w:marBottom w:val="0"/>
      <w:divBdr>
        <w:top w:val="none" w:sz="0" w:space="0" w:color="auto"/>
        <w:left w:val="none" w:sz="0" w:space="0" w:color="auto"/>
        <w:bottom w:val="none" w:sz="0" w:space="0" w:color="auto"/>
        <w:right w:val="none" w:sz="0" w:space="0" w:color="auto"/>
      </w:divBdr>
    </w:div>
    <w:div w:id="976881307">
      <w:bodyDiv w:val="1"/>
      <w:marLeft w:val="0"/>
      <w:marRight w:val="0"/>
      <w:marTop w:val="0"/>
      <w:marBottom w:val="0"/>
      <w:divBdr>
        <w:top w:val="none" w:sz="0" w:space="0" w:color="auto"/>
        <w:left w:val="none" w:sz="0" w:space="0" w:color="auto"/>
        <w:bottom w:val="none" w:sz="0" w:space="0" w:color="auto"/>
        <w:right w:val="none" w:sz="0" w:space="0" w:color="auto"/>
      </w:divBdr>
    </w:div>
    <w:div w:id="1577477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jpeg"/><Relationship Id="rId29" Type="http://schemas.openxmlformats.org/officeDocument/2006/relationships/image" Target="media/image1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g"/><Relationship Id="rId8"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14FC7F6D7CDF416986F4D94D9C98F510"/>
        <w:category>
          <w:name w:val="Allgemein"/>
          <w:gallery w:val="placeholder"/>
        </w:category>
        <w:types>
          <w:type w:val="bbPlcHdr"/>
        </w:types>
        <w:behaviors>
          <w:behavior w:val="content"/>
        </w:behaviors>
        <w:guid w:val="{C47E6EA8-D236-43CF-B865-84184911F471}"/>
      </w:docPartPr>
      <w:docPartBody>
        <w:p w:rsidR="00C8409F" w:rsidRDefault="00422CE4" w:rsidP="00422CE4">
          <w:pPr>
            <w:pStyle w:val="14FC7F6D7CDF416986F4D94D9C98F510"/>
          </w:pPr>
          <w:r w:rsidRPr="00D870F2">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CE4"/>
    <w:rsid w:val="00123717"/>
    <w:rsid w:val="003E28B5"/>
    <w:rsid w:val="00422CE4"/>
    <w:rsid w:val="00513178"/>
    <w:rsid w:val="005A2BD0"/>
    <w:rsid w:val="007B13EA"/>
    <w:rsid w:val="007B2230"/>
    <w:rsid w:val="007D3848"/>
    <w:rsid w:val="007D3B61"/>
    <w:rsid w:val="00861E66"/>
    <w:rsid w:val="008B0FE3"/>
    <w:rsid w:val="008F7590"/>
    <w:rsid w:val="00A54E38"/>
    <w:rsid w:val="00A63568"/>
    <w:rsid w:val="00A74859"/>
    <w:rsid w:val="00A94F84"/>
    <w:rsid w:val="00B61131"/>
    <w:rsid w:val="00C8409F"/>
    <w:rsid w:val="00D47413"/>
    <w:rsid w:val="00E24DFB"/>
    <w:rsid w:val="00EF4179"/>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2CE4"/>
    <w:rPr>
      <w:color w:val="808080"/>
    </w:rPr>
  </w:style>
  <w:style w:type="paragraph" w:customStyle="1" w:styleId="14FC7F6D7CDF416986F4D94D9C98F510">
    <w:name w:val="14FC7F6D7CDF416986F4D94D9C98F510"/>
    <w:rsid w:val="00422C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19108B-C6AE-4B15-BACB-4945EF2D3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3</Pages>
  <Words>12221</Words>
  <Characters>66091</Characters>
  <Application>Microsoft Office Word</Application>
  <DocSecurity>0</DocSecurity>
  <Lines>2471</Lines>
  <Paragraphs>1332</Paragraphs>
  <ScaleCrop>false</ScaleCrop>
  <Company>SRH Hochschule Heidelberg</Company>
  <LinksUpToDate>false</LinksUpToDate>
  <CharactersWithSpaces>7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üller, Andreas (SRH Hochschule Heidelberg Student)</dc:creator>
  <cp:keywords/>
  <cp:lastModifiedBy>Mohith Tummala</cp:lastModifiedBy>
  <cp:revision>2</cp:revision>
  <cp:lastPrinted>2016-06-29T07:34:00Z</cp:lastPrinted>
  <dcterms:created xsi:type="dcterms:W3CDTF">2024-07-14T20:28:00Z</dcterms:created>
  <dcterms:modified xsi:type="dcterms:W3CDTF">2024-07-1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1-25T00:00:00Z</vt:filetime>
  </property>
  <property fmtid="{D5CDD505-2E9C-101B-9397-08002B2CF9AE}" pid="3" name="LastSaved">
    <vt:filetime>2013-11-28T00:00:00Z</vt:filetime>
  </property>
  <property fmtid="{D5CDD505-2E9C-101B-9397-08002B2CF9AE}" pid="4" name="GrammarlyDocumentId">
    <vt:lpwstr>494211aa9602e0d7e210e254261493825b7a4adb4b5ea8d3cc0c257f64495b6b</vt:lpwstr>
  </property>
</Properties>
</file>